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B4A38" w14:textId="19BE7DD8" w:rsidR="000526BE" w:rsidRDefault="0001032C" w:rsidP="005875AD">
      <w:pPr>
        <w:jc w:val="center"/>
        <w:rPr>
          <w:b/>
          <w:sz w:val="28"/>
          <w:szCs w:val="28"/>
        </w:rPr>
      </w:pPr>
      <w:r w:rsidRPr="005875AD">
        <w:rPr>
          <w:b/>
          <w:sz w:val="28"/>
          <w:szCs w:val="28"/>
        </w:rPr>
        <w:t>VIÊM PHỔI</w:t>
      </w:r>
    </w:p>
    <w:p w14:paraId="3BEE81BA" w14:textId="51A52630" w:rsidR="005875AD" w:rsidRPr="005875AD" w:rsidRDefault="005875AD" w:rsidP="005875AD">
      <w:pPr>
        <w:jc w:val="right"/>
        <w:rPr>
          <w:szCs w:val="28"/>
        </w:rPr>
      </w:pPr>
      <w:r w:rsidRPr="005875AD">
        <w:rPr>
          <w:szCs w:val="28"/>
        </w:rPr>
        <w:t>PGS.TS.BS. Phan Hữu Nguyệt Diễm</w:t>
      </w:r>
    </w:p>
    <w:p w14:paraId="282897D4" w14:textId="77777777" w:rsidR="005875AD" w:rsidRDefault="005875AD" w:rsidP="006B14F4">
      <w:pPr>
        <w:rPr>
          <w:rFonts w:eastAsia="Times New Roman"/>
          <w:b/>
        </w:rPr>
      </w:pPr>
    </w:p>
    <w:p w14:paraId="3ED7FEC5" w14:textId="77777777" w:rsidR="005875AD" w:rsidRDefault="005875AD" w:rsidP="006B14F4">
      <w:pPr>
        <w:rPr>
          <w:rFonts w:eastAsia="Times New Roman"/>
          <w:b/>
        </w:rPr>
      </w:pPr>
    </w:p>
    <w:p w14:paraId="558B2D98" w14:textId="714B5F84" w:rsidR="007E5E89" w:rsidRPr="00957926" w:rsidRDefault="00D53FDF" w:rsidP="006B14F4">
      <w:pPr>
        <w:rPr>
          <w:rFonts w:eastAsia="Times New Roman"/>
        </w:rPr>
      </w:pPr>
      <w:r>
        <w:rPr>
          <w:rFonts w:eastAsia="Times New Roman"/>
          <w:b/>
        </w:rPr>
        <w:t>MỤC TIÊU HỌC TẬP</w:t>
      </w:r>
    </w:p>
    <w:p w14:paraId="28543761" w14:textId="0A040653" w:rsidR="005875AD" w:rsidRDefault="00636790" w:rsidP="00D53FDF">
      <w:pPr>
        <w:pStyle w:val="ListParagraph"/>
        <w:numPr>
          <w:ilvl w:val="0"/>
          <w:numId w:val="5"/>
        </w:numPr>
      </w:pPr>
      <w:r w:rsidRPr="005875AD">
        <w:t>Trình bày</w:t>
      </w:r>
      <w:r w:rsidR="005F484D" w:rsidRPr="005875AD">
        <w:t xml:space="preserve"> </w:t>
      </w:r>
      <w:r w:rsidRPr="005875AD">
        <w:t xml:space="preserve">đặc điểm </w:t>
      </w:r>
      <w:r w:rsidR="000631DD" w:rsidRPr="005875AD">
        <w:t>dịch tễ viêm phổi</w:t>
      </w:r>
      <w:r w:rsidR="005875AD">
        <w:t xml:space="preserve"> trẻ em</w:t>
      </w:r>
      <w:r w:rsidR="000D1CBC">
        <w:t>.</w:t>
      </w:r>
    </w:p>
    <w:p w14:paraId="601D0B90" w14:textId="23D28ED8" w:rsidR="005875AD" w:rsidRDefault="00636790" w:rsidP="00D53FDF">
      <w:pPr>
        <w:pStyle w:val="ListParagraph"/>
        <w:numPr>
          <w:ilvl w:val="0"/>
          <w:numId w:val="5"/>
        </w:numPr>
      </w:pPr>
      <w:r w:rsidRPr="005875AD">
        <w:t>Phân tích các y</w:t>
      </w:r>
      <w:r w:rsidR="00F22920" w:rsidRPr="005875AD">
        <w:t>ếu tố thuận lợi và yếu tố nguy cơ gây viêm phổi</w:t>
      </w:r>
      <w:r w:rsidR="000D1CBC">
        <w:t>.</w:t>
      </w:r>
    </w:p>
    <w:p w14:paraId="45B332A0" w14:textId="5FBEC264" w:rsidR="005875AD" w:rsidRDefault="005875AD" w:rsidP="00D53FDF">
      <w:pPr>
        <w:pStyle w:val="ListParagraph"/>
        <w:numPr>
          <w:ilvl w:val="0"/>
          <w:numId w:val="5"/>
        </w:numPr>
      </w:pPr>
      <w:r>
        <w:t>Giải thích</w:t>
      </w:r>
      <w:r w:rsidR="00636790" w:rsidRPr="005875AD">
        <w:t xml:space="preserve"> sinh</w:t>
      </w:r>
      <w:r w:rsidR="007E5E89" w:rsidRPr="005875AD">
        <w:t xml:space="preserve"> bệnh học </w:t>
      </w:r>
      <w:r w:rsidR="00636790" w:rsidRPr="005875AD">
        <w:t>viêm phổi</w:t>
      </w:r>
      <w:r w:rsidR="000D1CBC">
        <w:t>.</w:t>
      </w:r>
    </w:p>
    <w:p w14:paraId="40D5DAF1" w14:textId="343472EF" w:rsidR="005875AD" w:rsidRDefault="005875AD" w:rsidP="00D53FDF">
      <w:pPr>
        <w:pStyle w:val="ListParagraph"/>
        <w:numPr>
          <w:ilvl w:val="0"/>
          <w:numId w:val="5"/>
        </w:numPr>
      </w:pPr>
      <w:r>
        <w:t>P</w:t>
      </w:r>
      <w:r w:rsidR="007E5E89" w:rsidRPr="005875AD">
        <w:t>hân loại viêm phổi</w:t>
      </w:r>
      <w:r w:rsidR="000D1CBC">
        <w:t>.</w:t>
      </w:r>
    </w:p>
    <w:p w14:paraId="3D37D3D1" w14:textId="71B16A04" w:rsidR="005875AD" w:rsidRDefault="005875AD" w:rsidP="00D53FDF">
      <w:pPr>
        <w:pStyle w:val="ListParagraph"/>
        <w:numPr>
          <w:ilvl w:val="0"/>
          <w:numId w:val="5"/>
        </w:numPr>
      </w:pPr>
      <w:r>
        <w:t>C</w:t>
      </w:r>
      <w:r w:rsidR="007E5E89" w:rsidRPr="005875AD">
        <w:t>hẩn đoán</w:t>
      </w:r>
      <w:r w:rsidR="00A27F7C" w:rsidRPr="005875AD">
        <w:t xml:space="preserve"> và điều trị</w:t>
      </w:r>
      <w:r>
        <w:t xml:space="preserve"> </w:t>
      </w:r>
      <w:r w:rsidR="00A27F7C" w:rsidRPr="005875AD">
        <w:t xml:space="preserve">viêm phổi </w:t>
      </w:r>
      <w:r w:rsidR="007E5E89" w:rsidRPr="005875AD">
        <w:t>theo nguyên nhân</w:t>
      </w:r>
      <w:r w:rsidR="000D1CBC">
        <w:t>.</w:t>
      </w:r>
    </w:p>
    <w:p w14:paraId="08B3DB8B" w14:textId="3E3D0567" w:rsidR="005875AD" w:rsidRDefault="005875AD" w:rsidP="00D53FDF">
      <w:pPr>
        <w:pStyle w:val="ListParagraph"/>
        <w:numPr>
          <w:ilvl w:val="0"/>
          <w:numId w:val="5"/>
        </w:numPr>
      </w:pPr>
      <w:r>
        <w:t>Chỉ định</w:t>
      </w:r>
      <w:r w:rsidR="007E5E89" w:rsidRPr="005875AD">
        <w:t xml:space="preserve"> cận lâm sàng c</w:t>
      </w:r>
      <w:r>
        <w:t>ần thiết trong chẩn đoán và điều trị</w:t>
      </w:r>
      <w:r w:rsidR="007E5E89" w:rsidRPr="005875AD">
        <w:t xml:space="preserve"> viêm phổi</w:t>
      </w:r>
      <w:r w:rsidR="000D1CBC">
        <w:t>.</w:t>
      </w:r>
    </w:p>
    <w:p w14:paraId="1D1DECBA" w14:textId="2738DDFC" w:rsidR="0001032C" w:rsidRDefault="005875AD" w:rsidP="00D53FDF">
      <w:pPr>
        <w:pStyle w:val="ListParagraph"/>
        <w:numPr>
          <w:ilvl w:val="0"/>
          <w:numId w:val="5"/>
        </w:numPr>
      </w:pPr>
      <w:r>
        <w:t>Giáo dục thân nhân</w:t>
      </w:r>
      <w:r w:rsidR="007E5E89" w:rsidRPr="005875AD">
        <w:t xml:space="preserve"> cách chăm sóc và phòng bệnh viêm phổi</w:t>
      </w:r>
      <w:r>
        <w:t xml:space="preserve"> trẻ em.</w:t>
      </w:r>
    </w:p>
    <w:p w14:paraId="4BA8CFFB" w14:textId="77777777" w:rsidR="005659A3" w:rsidRPr="005875AD" w:rsidRDefault="005659A3" w:rsidP="005659A3"/>
    <w:p w14:paraId="2868064A" w14:textId="6F8075D2" w:rsidR="003D2368" w:rsidRPr="008A1619" w:rsidRDefault="003D2368" w:rsidP="001A6F26">
      <w:pPr>
        <w:pStyle w:val="Heading1"/>
      </w:pPr>
      <w:r w:rsidRPr="008A1619">
        <w:t>KHÁI QUÁT VỀ VIÊM PHỔ</w:t>
      </w:r>
      <w:r w:rsidR="00D17C9E" w:rsidRPr="008A1619">
        <w:t xml:space="preserve">I </w:t>
      </w:r>
    </w:p>
    <w:p w14:paraId="7C37432F" w14:textId="16230241" w:rsidR="003D2368" w:rsidRPr="008A1619" w:rsidRDefault="003D2368" w:rsidP="00C54541">
      <w:pPr>
        <w:ind w:firstLine="432"/>
      </w:pPr>
      <w:r w:rsidRPr="008A1619">
        <w:t>Viêm phổi là tình trạng tổn thương viêm nhu mô phổi, có thể lan tỏa cả 2 phổi hoặc tập trung ở một thùy phổi. Theo Tổ chức Y tế Thế Giới (</w:t>
      </w:r>
      <w:r w:rsidR="001A6F26">
        <w:t xml:space="preserve">World Health Organization </w:t>
      </w:r>
      <w:r w:rsidR="00CD2AB2">
        <w:t>–</w:t>
      </w:r>
      <w:r w:rsidR="001A6F26">
        <w:t xml:space="preserve"> WHO</w:t>
      </w:r>
      <w:r w:rsidRPr="008A1619">
        <w:t>)</w:t>
      </w:r>
      <w:r w:rsidR="001A6F26">
        <w:t>,</w:t>
      </w:r>
      <w:r w:rsidRPr="008A1619">
        <w:t xml:space="preserve"> v</w:t>
      </w:r>
      <w:r w:rsidR="008927C5" w:rsidRPr="008A1619">
        <w:t>iêm phổi bao gồm viêm phế quản,</w:t>
      </w:r>
      <w:r w:rsidR="00CD2AB2">
        <w:t xml:space="preserve"> </w:t>
      </w:r>
      <w:r w:rsidRPr="008A1619">
        <w:t>viêm phế quản phổi, v</w:t>
      </w:r>
      <w:r w:rsidR="00394F57" w:rsidRPr="008A1619">
        <w:t>iêm phổi thùy và áp xe phổi</w:t>
      </w:r>
      <w:r w:rsidR="001A6F26">
        <w:t>.</w:t>
      </w:r>
    </w:p>
    <w:p w14:paraId="6F1959A8" w14:textId="723FD6DE" w:rsidR="003D2368" w:rsidRPr="008A1619" w:rsidRDefault="003D2368" w:rsidP="00C54541">
      <w:pPr>
        <w:ind w:firstLine="432"/>
      </w:pPr>
      <w:r w:rsidRPr="008A1619">
        <w:rPr>
          <w:iCs/>
        </w:rPr>
        <w:t xml:space="preserve">Viêm phổi cộng đồng (VPCĐ) </w:t>
      </w:r>
      <w:r w:rsidRPr="008A1619">
        <w:t>được đị</w:t>
      </w:r>
      <w:r w:rsidR="00394F57" w:rsidRPr="008A1619">
        <w:t xml:space="preserve">nh nghĩa là </w:t>
      </w:r>
      <w:r w:rsidRPr="008A1619">
        <w:t xml:space="preserve">viêm phổi ở trẻ em vốn đang khỏe mạnh bị nhiễm bệnh </w:t>
      </w:r>
      <w:r w:rsidRPr="008A1619">
        <w:rPr>
          <w:lang w:val="vi-VN"/>
        </w:rPr>
        <w:t>từ</w:t>
      </w:r>
      <w:r w:rsidR="00D85667" w:rsidRPr="008A1619">
        <w:rPr>
          <w:lang w:val="vi-VN"/>
        </w:rPr>
        <w:t xml:space="preserve"> </w:t>
      </w:r>
      <w:r w:rsidRPr="008A1619">
        <w:t>cộng đồng (ngoài bệnh việ</w:t>
      </w:r>
      <w:r w:rsidR="00394F57" w:rsidRPr="008A1619">
        <w:t xml:space="preserve">n) </w:t>
      </w:r>
      <w:r w:rsidRPr="008A1619">
        <w:t xml:space="preserve"> </w:t>
      </w:r>
      <w:r w:rsidRPr="008A1619">
        <w:rPr>
          <w:iCs/>
        </w:rPr>
        <w:t xml:space="preserve">hoặc </w:t>
      </w:r>
      <w:r w:rsidR="00CD2AB2">
        <w:rPr>
          <w:iCs/>
        </w:rPr>
        <w:t xml:space="preserve">trong vòng </w:t>
      </w:r>
      <w:r w:rsidRPr="008A1619">
        <w:rPr>
          <w:iCs/>
        </w:rPr>
        <w:t>48 giờ đầu tiên nằm việ</w:t>
      </w:r>
      <w:r w:rsidR="00394F57" w:rsidRPr="008A1619">
        <w:rPr>
          <w:iCs/>
        </w:rPr>
        <w:t>n</w:t>
      </w:r>
      <w:r w:rsidR="005659A3">
        <w:rPr>
          <w:iCs/>
        </w:rPr>
        <w:t xml:space="preserve"> </w:t>
      </w:r>
      <w:r w:rsidR="005659A3">
        <w:rPr>
          <w:iCs/>
        </w:rPr>
        <w:fldChar w:fldCharType="begin"/>
      </w:r>
      <w:r w:rsidR="005659A3">
        <w:rPr>
          <w:iCs/>
        </w:rPr>
        <w:instrText xml:space="preserve"> ADDIN EN.CITE &lt;EndNote&gt;&lt;Cite&gt;&lt;Author&gt;World Health&lt;/Author&gt;&lt;Year&gt;1995&lt;/Year&gt;&lt;RecNum&gt;1&lt;/RecNum&gt;&lt;DisplayText&gt;[1]&lt;/DisplayText&gt;&lt;record&gt;&lt;rec-number&gt;1&lt;/rec-number&gt;&lt;foreign-keys&gt;&lt;key app="EN" db-id="a2svzt0xy2ts0metv56p9w0xzadr9xaze0rv" timestamp="1560579419"&gt;1&lt;/key&gt;&lt;key app="ENWeb" db-id=""&gt;0&lt;/key&gt;&lt;/foreign-keys&gt;&lt;ref-type name="Book"&gt;6&lt;/ref-type&gt;&lt;contributors&gt;&lt;authors&gt;&lt;author&gt;World Health, Organization&lt;/author&gt;&lt;/authors&gt;&lt;/contributors&gt;&lt;titles&gt;&lt;title&gt;The management of acute respiratory infections in children : practical guidelines for outpatient care&lt;/title&gt;&lt;/titles&gt;&lt;dates&gt;&lt;year&gt;1995&lt;/year&gt;&lt;/dates&gt;&lt;pub-location&gt;Geneva, Switzerland&lt;/pub-location&gt;&lt;publisher&gt;World Health Organization&lt;/publisher&gt;&lt;isbn&gt;9241544775 9789241544771&lt;/isbn&gt;&lt;urls&gt;&lt;/urls&gt;&lt;remote-database-name&gt;/z-wcorg/&lt;/remote-database-name&gt;&lt;remote-database-provider&gt;http://worldcat.org&lt;/remote-database-provider&gt;&lt;language&gt;English&lt;/language&gt;&lt;/record&gt;&lt;/Cite&gt;&lt;/EndNote&gt;</w:instrText>
      </w:r>
      <w:r w:rsidR="005659A3">
        <w:rPr>
          <w:iCs/>
        </w:rPr>
        <w:fldChar w:fldCharType="separate"/>
      </w:r>
      <w:r w:rsidR="005659A3">
        <w:rPr>
          <w:iCs/>
          <w:noProof/>
        </w:rPr>
        <w:t>[1]</w:t>
      </w:r>
      <w:r w:rsidR="005659A3">
        <w:rPr>
          <w:iCs/>
        </w:rPr>
        <w:fldChar w:fldCharType="end"/>
      </w:r>
      <w:r w:rsidR="00CD2AB2">
        <w:rPr>
          <w:iCs/>
        </w:rPr>
        <w:t>.</w:t>
      </w:r>
    </w:p>
    <w:p w14:paraId="3A917E57" w14:textId="0B2ABF8E" w:rsidR="003D2368" w:rsidRPr="008A1619" w:rsidRDefault="003D2368" w:rsidP="00C01586">
      <w:pPr>
        <w:pStyle w:val="Heading2"/>
      </w:pPr>
      <w:r w:rsidRPr="008A1619">
        <w:t>Dịch tể học</w:t>
      </w:r>
      <w:r w:rsidR="00636790">
        <w:t xml:space="preserve"> </w:t>
      </w:r>
      <w:r w:rsidR="003C0DED">
        <w:fldChar w:fldCharType="begin"/>
      </w:r>
      <w:r w:rsidR="003C0DED">
        <w:instrText xml:space="preserve"> ADDIN EN.CITE &lt;EndNote&gt;&lt;Cite&gt;&lt;Author&gt;Matthew&lt;/Author&gt;&lt;Year&gt;2019&lt;/Year&gt;&lt;RecNum&gt;7&lt;/RecNum&gt;&lt;DisplayText&gt;[2]&lt;/DisplayText&gt;&lt;record&gt;&lt;rec-number&gt;7&lt;/rec-number&gt;&lt;foreign-keys&gt;&lt;key app="EN" db-id="a2svzt0xy2ts0metv56p9w0xzadr9xaze0rv" timestamp="1560580502"&gt;7&lt;/key&gt;&lt;/foreign-keys&gt;&lt;ref-type name="Book Section"&gt;5&lt;/ref-type&gt;&lt;contributors&gt;&lt;authors&gt;&lt;author&gt;Matthew, S. Kelly, &lt;/author&gt;&lt;author&gt;Thomas, J. Sandora,&lt;/author&gt;&lt;/authors&gt;&lt;/contributors&gt;&lt;titles&gt;&lt;title&gt;Community-acquired pneumonia&lt;/title&gt;&lt;secondary-title&gt;Nelson Textbook of Pediatrics&lt;/secondary-title&gt;&lt;/titles&gt;&lt;pages&gt;8956-8960&lt;/pages&gt;&lt;volume&gt;2&lt;/volume&gt;&lt;section&gt;428&lt;/section&gt;&lt;dates&gt;&lt;year&gt;2019&lt;/year&gt;&lt;/dates&gt;&lt;pub-location&gt;Philadelphia&lt;/pub-location&gt;&lt;publisher&gt;Elsevier&lt;/publisher&gt;&lt;urls&gt;&lt;/urls&gt;&lt;/record&gt;&lt;/Cite&gt;&lt;/EndNote&gt;</w:instrText>
      </w:r>
      <w:r w:rsidR="003C0DED">
        <w:fldChar w:fldCharType="separate"/>
      </w:r>
      <w:r w:rsidR="003C0DED">
        <w:rPr>
          <w:noProof/>
        </w:rPr>
        <w:t>[2]</w:t>
      </w:r>
      <w:r w:rsidR="003C0DED">
        <w:fldChar w:fldCharType="end"/>
      </w:r>
    </w:p>
    <w:p w14:paraId="7AA89044" w14:textId="5B1AB293" w:rsidR="003D2368" w:rsidRPr="008A1619" w:rsidRDefault="003D2368" w:rsidP="00847EF9">
      <w:pPr>
        <w:ind w:firstLine="426"/>
      </w:pPr>
      <w:r w:rsidRPr="008A1619">
        <w:t>Viêm phổi là nguyên nhân gây tử vong trẻ em nhiều nhất trên thế giới</w:t>
      </w:r>
      <w:r w:rsidR="00D17C9E" w:rsidRPr="008A1619">
        <w:t>, viêm phổi</w:t>
      </w:r>
      <w:r w:rsidRPr="008A1619">
        <w:t xml:space="preserve"> giết chết trẻ em nhiều hơn </w:t>
      </w:r>
      <w:r w:rsidR="00AB1E77">
        <w:t xml:space="preserve">tổng số trẻ tử vong do </w:t>
      </w:r>
      <w:r w:rsidRPr="008A1619">
        <w:t>AIDS</w:t>
      </w:r>
      <w:r w:rsidR="00CD2AB2">
        <w:t xml:space="preserve"> </w:t>
      </w:r>
      <w:r w:rsidR="00CD2AB2" w:rsidRPr="00CD2AB2">
        <w:t>(</w:t>
      </w:r>
      <w:r w:rsidR="0041136F">
        <w:t>A</w:t>
      </w:r>
      <w:r w:rsidR="00CD2AB2" w:rsidRPr="00CD2AB2">
        <w:t xml:space="preserve">cquired </w:t>
      </w:r>
      <w:r w:rsidR="0041136F">
        <w:t>I</w:t>
      </w:r>
      <w:r w:rsidR="00CD2AB2" w:rsidRPr="00CD2AB2">
        <w:t xml:space="preserve">mmune </w:t>
      </w:r>
      <w:r w:rsidR="0041136F">
        <w:t>D</w:t>
      </w:r>
      <w:r w:rsidR="00CD2AB2" w:rsidRPr="00CD2AB2">
        <w:t xml:space="preserve">eficiency </w:t>
      </w:r>
      <w:r w:rsidR="0041136F">
        <w:t>S</w:t>
      </w:r>
      <w:r w:rsidR="00CD2AB2" w:rsidRPr="00CD2AB2">
        <w:t>yndrome</w:t>
      </w:r>
      <w:r w:rsidR="0041136F">
        <w:t>)</w:t>
      </w:r>
      <w:r w:rsidRPr="00CD2AB2">
        <w:t>,</w:t>
      </w:r>
      <w:r w:rsidRPr="008A1619">
        <w:t xml:space="preserve"> sốt rét và lao. WHO ước tính hàng năm có khoảng 15 triệu trẻ dưới 5 tuổi tử vong trên toàn thế giới, trong đó viêm phổi là nguyên nhân chính (vớ</w:t>
      </w:r>
      <w:r w:rsidR="00781888">
        <w:t>i 920.00</w:t>
      </w:r>
      <w:r w:rsidRPr="008A1619">
        <w:t xml:space="preserve"> trẻ mỗ</w:t>
      </w:r>
      <w:r w:rsidR="00781888">
        <w:t>i năm), tử vong 99%</w:t>
      </w:r>
      <w:r w:rsidR="00AB1E77">
        <w:t xml:space="preserve"> </w:t>
      </w:r>
      <w:r w:rsidRPr="008A1619">
        <w:t xml:space="preserve">xảy ra ở các nước </w:t>
      </w:r>
      <w:r w:rsidR="00781888">
        <w:t>có thu nhập thấ</w:t>
      </w:r>
      <w:r w:rsidR="00417FBF">
        <w:t>p như Châu Phi và Nam Á</w:t>
      </w:r>
      <w:r w:rsidR="00394F57" w:rsidRPr="008A1619">
        <w:t>.</w:t>
      </w:r>
    </w:p>
    <w:p w14:paraId="2CAC1671" w14:textId="03443A18" w:rsidR="003D2368" w:rsidRPr="008A1619" w:rsidRDefault="003D2368" w:rsidP="00847EF9">
      <w:pPr>
        <w:ind w:firstLine="426"/>
      </w:pPr>
      <w:r w:rsidRPr="008A1619">
        <w:t>Ở các nước phát triển, tỷ lệ viêm phổi hàng năm là khoảng 3 - 4 đợt/ 100 trẻ dưới 5 tuổ</w:t>
      </w:r>
      <w:r w:rsidR="00A27F7C" w:rsidRPr="008A1619">
        <w:t xml:space="preserve">i. </w:t>
      </w:r>
      <w:r w:rsidRPr="008A1619">
        <w:t xml:space="preserve">Ở các nước đang phát triển, chỉ số mới mắc của bệnh ở lứa tuổi này là 29 đợt bệnh/100 trẻ/năm, cao gần 10 lần </w:t>
      </w:r>
      <w:r w:rsidR="00AB1E77">
        <w:t>so với</w:t>
      </w:r>
      <w:r w:rsidRPr="008A1619">
        <w:t xml:space="preserve"> các nước phát triển. Trong số các trường hợp viêm phổi, có 7</w:t>
      </w:r>
      <w:r w:rsidR="00AB1E77">
        <w:t>-</w:t>
      </w:r>
      <w:r w:rsidRPr="008A1619">
        <w:t xml:space="preserve">13% trẻ có dấu hiệu nặng hoặc đe dọa tính mạng cần </w:t>
      </w:r>
      <w:r w:rsidR="000D1CBC">
        <w:t>được</w:t>
      </w:r>
      <w:r w:rsidRPr="008A1619">
        <w:t xml:space="preserve"> nhập việ</w:t>
      </w:r>
      <w:r w:rsidR="00A27F7C" w:rsidRPr="008A1619">
        <w:t>n</w:t>
      </w:r>
      <w:r w:rsidR="000D1CBC">
        <w:t>.</w:t>
      </w:r>
    </w:p>
    <w:p w14:paraId="1D3896F3" w14:textId="138AF7AD" w:rsidR="000D1CBC" w:rsidRDefault="00CD275E" w:rsidP="00847EF9">
      <w:pPr>
        <w:ind w:firstLine="426"/>
      </w:pPr>
      <w:r w:rsidRPr="008A1619">
        <w:t>Trong những năm gần đây</w:t>
      </w:r>
      <w:r w:rsidR="000D1CBC">
        <w:t>,</w:t>
      </w:r>
      <w:r w:rsidRPr="008A1619">
        <w:t xml:space="preserve"> tỷ lệ tử vong do viêm phổi có giảm </w:t>
      </w:r>
      <w:r w:rsidR="000D1CBC">
        <w:t>nhờ sự</w:t>
      </w:r>
      <w:r w:rsidRPr="008A1619">
        <w:t xml:space="preserve"> ra đời các vaccine chống </w:t>
      </w:r>
      <w:r w:rsidRPr="008A1619">
        <w:rPr>
          <w:i/>
          <w:iCs/>
        </w:rPr>
        <w:t xml:space="preserve">Haemophilus influenzae </w:t>
      </w:r>
      <w:r w:rsidRPr="008A1619">
        <w:t xml:space="preserve">type b </w:t>
      </w:r>
      <w:r w:rsidRPr="008A1619">
        <w:rPr>
          <w:lang w:val="vi-VN"/>
        </w:rPr>
        <w:t>(Hib), phế cầu và sởi.</w:t>
      </w:r>
      <w:r w:rsidR="000D1CBC">
        <w:t xml:space="preserve"> </w:t>
      </w:r>
    </w:p>
    <w:p w14:paraId="49A45719" w14:textId="239E1DB6" w:rsidR="00CD275E" w:rsidRPr="000D1CBC" w:rsidRDefault="000631DD" w:rsidP="00847EF9">
      <w:pPr>
        <w:ind w:firstLine="426"/>
        <w:rPr>
          <w:lang w:val="vi-VN"/>
        </w:rPr>
      </w:pPr>
      <w:r w:rsidRPr="008A1619">
        <w:t>M</w:t>
      </w:r>
      <w:r w:rsidR="00CD275E" w:rsidRPr="008A1619">
        <w:t xml:space="preserve">ặc dù viêm phổi do vi khuẩn và </w:t>
      </w:r>
      <w:r w:rsidR="000D1CBC">
        <w:t>siêu vi</w:t>
      </w:r>
      <w:r w:rsidR="00CD275E" w:rsidRPr="008A1619">
        <w:t xml:space="preserve"> xảy ra quanh năm nhưng thường phổ biến vào mùa lạnh, hay mùa mưa, có thể do lây truyền qua những giọt nhỏ chứa tác nhân gây bệnh bắn ra không khí.</w:t>
      </w:r>
      <w:r w:rsidR="002715B8">
        <w:t xml:space="preserve"> </w:t>
      </w:r>
      <w:r w:rsidR="00CD275E" w:rsidRPr="008A1619">
        <w:t xml:space="preserve">Viêm phổi do vi khuẩn xảy ra sau nhiễm </w:t>
      </w:r>
      <w:r w:rsidR="000D1CBC">
        <w:t>siêu vi</w:t>
      </w:r>
      <w:r w:rsidR="00CD275E" w:rsidRPr="008A1619">
        <w:t xml:space="preserve"> hô hấp thường nặng nề và khó điều trị hơn.</w:t>
      </w:r>
    </w:p>
    <w:p w14:paraId="3A668C50" w14:textId="5BBE0E7F" w:rsidR="000D1CBC" w:rsidRDefault="003D2368" w:rsidP="00C01586">
      <w:pPr>
        <w:pStyle w:val="Heading2"/>
      </w:pPr>
      <w:r w:rsidRPr="008A1619">
        <w:t>Yếu tố thuận lợi</w:t>
      </w:r>
      <w:r w:rsidR="000D1CBC">
        <w:t xml:space="preserve"> </w:t>
      </w:r>
      <w:r w:rsidR="003C0DED">
        <w:fldChar w:fldCharType="begin"/>
      </w:r>
      <w:r w:rsidR="003C0DED">
        <w:instrText xml:space="preserve"> ADDIN EN.CITE &lt;EndNote&gt;&lt;Cite&gt;&lt;Author&gt;Tickella KD&lt;/Author&gt;&lt;Year&gt;2016&lt;/Year&gt;&lt;RecNum&gt;8&lt;/RecNum&gt;&lt;DisplayText&gt;[3]&lt;/DisplayText&gt;&lt;record&gt;&lt;rec-number&gt;8&lt;/rec-number&gt;&lt;foreign-keys&gt;&lt;key app="EN" db-id="a2svzt0xy2ts0metv56p9w0xzadr9xaze0rv" timestamp="1560580588"&gt;8&lt;/key&gt;&lt;/foreign-keys&gt;&lt;ref-type name="Journal Article"&gt;17&lt;/ref-type&gt;&lt;contributors&gt;&lt;authors&gt;&lt;author&gt;Tickella KD, &lt;/author&gt;&lt;author&gt;Dennob DM,&lt;/author&gt;&lt;/authors&gt;&lt;/contributors&gt;&lt;titles&gt;&lt;title&gt;Inpatient management of children with severe acute malnutrition: a review of WHO guidelines&lt;/title&gt;&lt;secondary-title&gt;Bull World Health Organ&lt;/secondary-title&gt;&lt;/titles&gt;&lt;periodical&gt;&lt;full-title&gt;Bull World Health Organ&lt;/full-title&gt;&lt;/periodical&gt;&lt;pages&gt;642&lt;/pages&gt;&lt;volume&gt;94&lt;/volume&gt;&lt;dates&gt;&lt;year&gt;2016&lt;/year&gt;&lt;/dates&gt;&lt;urls&gt;&lt;/urls&gt;&lt;/record&gt;&lt;/Cite&gt;&lt;/EndNote&gt;</w:instrText>
      </w:r>
      <w:r w:rsidR="003C0DED">
        <w:fldChar w:fldCharType="separate"/>
      </w:r>
      <w:r w:rsidR="003C0DED">
        <w:rPr>
          <w:noProof/>
        </w:rPr>
        <w:t>[3]</w:t>
      </w:r>
      <w:r w:rsidR="003C0DED">
        <w:fldChar w:fldCharType="end"/>
      </w:r>
    </w:p>
    <w:p w14:paraId="086C0873" w14:textId="77777777" w:rsidR="000D1CBC" w:rsidRDefault="003D2368" w:rsidP="00CD4F4D">
      <w:pPr>
        <w:pStyle w:val="ListParagraph"/>
        <w:numPr>
          <w:ilvl w:val="0"/>
          <w:numId w:val="2"/>
        </w:numPr>
      </w:pPr>
      <w:r w:rsidRPr="008A1619">
        <w:t>Hoàn cảnh kinh tế - xã hội thấp.</w:t>
      </w:r>
    </w:p>
    <w:p w14:paraId="751A38DA" w14:textId="77777777" w:rsidR="000D1CBC" w:rsidRPr="000D1CBC" w:rsidRDefault="003D2368" w:rsidP="00CD4F4D">
      <w:pPr>
        <w:pStyle w:val="ListParagraph"/>
        <w:numPr>
          <w:ilvl w:val="0"/>
          <w:numId w:val="2"/>
        </w:numPr>
      </w:pPr>
      <w:r w:rsidRPr="008A1619">
        <w:t>Môi trường sống đông đúc, vệ sinh kém, ô nhiễm không khí</w:t>
      </w:r>
      <w:r w:rsidRPr="000D1CBC">
        <w:rPr>
          <w:i/>
        </w:rPr>
        <w:t>.</w:t>
      </w:r>
    </w:p>
    <w:p w14:paraId="54C2F956" w14:textId="69C14DAF" w:rsidR="00B83A2D" w:rsidRDefault="003D2368" w:rsidP="00CD4F4D">
      <w:pPr>
        <w:pStyle w:val="ListParagraph"/>
        <w:numPr>
          <w:ilvl w:val="0"/>
          <w:numId w:val="2"/>
        </w:numPr>
      </w:pPr>
      <w:r w:rsidRPr="008A1619">
        <w:t>Cha</w:t>
      </w:r>
      <w:r w:rsidR="00B83A2D">
        <w:t>/</w:t>
      </w:r>
      <w:r w:rsidRPr="008A1619">
        <w:t>mẹ hút thuốc lá, khói bụi trong nhà.</w:t>
      </w:r>
    </w:p>
    <w:p w14:paraId="6A425199" w14:textId="77777777" w:rsidR="00E00943" w:rsidRDefault="003D2368" w:rsidP="00CD4F4D">
      <w:pPr>
        <w:pStyle w:val="ListParagraph"/>
        <w:numPr>
          <w:ilvl w:val="0"/>
          <w:numId w:val="2"/>
        </w:numPr>
      </w:pPr>
      <w:r w:rsidRPr="008A1619">
        <w:t>Trẻ sinh non, sinh nhẹ cân, suy dinh dưỡng, thiếu vitamin A, bệnh sởi hoặc không tiêm phòng sởi đầy đủ.</w:t>
      </w:r>
    </w:p>
    <w:p w14:paraId="57FC7F00" w14:textId="77777777" w:rsidR="00E00943" w:rsidRDefault="003D2368" w:rsidP="00CD4F4D">
      <w:pPr>
        <w:pStyle w:val="ListParagraph"/>
        <w:numPr>
          <w:ilvl w:val="0"/>
          <w:numId w:val="2"/>
        </w:numPr>
      </w:pPr>
      <w:r w:rsidRPr="008A1619">
        <w:t>Thời tiết: lạnh.</w:t>
      </w:r>
    </w:p>
    <w:p w14:paraId="444AEF11" w14:textId="53CC1989" w:rsidR="003D2368" w:rsidRPr="008A1619" w:rsidRDefault="003D2368" w:rsidP="00CD4F4D">
      <w:pPr>
        <w:pStyle w:val="ListParagraph"/>
        <w:numPr>
          <w:ilvl w:val="0"/>
          <w:numId w:val="2"/>
        </w:numPr>
      </w:pPr>
      <w:r w:rsidRPr="008A1619">
        <w:t>Không biết cách chăm sóc trẻ.</w:t>
      </w:r>
    </w:p>
    <w:p w14:paraId="09C23A71" w14:textId="2BF96EC8" w:rsidR="003D2368" w:rsidRPr="008A1619" w:rsidRDefault="003D2368" w:rsidP="00C54541">
      <w:pPr>
        <w:ind w:firstLine="360"/>
      </w:pPr>
      <w:r w:rsidRPr="008A1619">
        <w:lastRenderedPageBreak/>
        <w:t>Ở Việt Nam thời gian mắc bệnh viêm phế quản phổi nhiều nhất trong năm vào những tháng giao mùa: tháng 4</w:t>
      </w:r>
      <w:r w:rsidR="00E00943">
        <w:t>-</w:t>
      </w:r>
      <w:r w:rsidRPr="008A1619">
        <w:t>5 và tháng 9</w:t>
      </w:r>
      <w:r w:rsidR="00E00943">
        <w:t>-</w:t>
      </w:r>
      <w:r w:rsidRPr="008A1619">
        <w:t>10, có thể do yếu tố ẩm, nóng gió mùa Việt Nam.</w:t>
      </w:r>
    </w:p>
    <w:p w14:paraId="69918148" w14:textId="53CAE642" w:rsidR="00FD1B6E" w:rsidRDefault="003D2368" w:rsidP="00C01586">
      <w:pPr>
        <w:pStyle w:val="Heading2"/>
      </w:pPr>
      <w:r w:rsidRPr="008A1619">
        <w:t>Các yếu tố nguy cơ</w:t>
      </w:r>
    </w:p>
    <w:p w14:paraId="639040B5" w14:textId="37569A55" w:rsidR="00FD1B6E" w:rsidRDefault="00FD1B6E" w:rsidP="00CD4F4D">
      <w:pPr>
        <w:pStyle w:val="ListParagraph"/>
        <w:numPr>
          <w:ilvl w:val="0"/>
          <w:numId w:val="2"/>
        </w:numPr>
      </w:pPr>
      <w:r w:rsidRPr="008A1619">
        <w:t>Bất thường sản xuất kháng thể</w:t>
      </w:r>
      <w:r>
        <w:t xml:space="preserve"> </w:t>
      </w:r>
      <w:r w:rsidRPr="008A1619">
        <w:t>hoặc bạch cầu đa nhân.</w:t>
      </w:r>
    </w:p>
    <w:p w14:paraId="7EA83FF7" w14:textId="77777777" w:rsidR="00FD1B6E" w:rsidRDefault="003D2368" w:rsidP="00CD4F4D">
      <w:pPr>
        <w:pStyle w:val="ListParagraph"/>
        <w:numPr>
          <w:ilvl w:val="0"/>
          <w:numId w:val="2"/>
        </w:numPr>
      </w:pPr>
      <w:r w:rsidRPr="008A1619">
        <w:t>Suy giảm miễn dịch bẩm sinh hay mắc phải.</w:t>
      </w:r>
    </w:p>
    <w:p w14:paraId="7C0F7A3B" w14:textId="77777777" w:rsidR="00FD1B6E" w:rsidRDefault="003D2368" w:rsidP="00CD4F4D">
      <w:pPr>
        <w:pStyle w:val="ListParagraph"/>
        <w:numPr>
          <w:ilvl w:val="0"/>
          <w:numId w:val="2"/>
        </w:numPr>
      </w:pPr>
      <w:r w:rsidRPr="008A1619">
        <w:t>Bệnh xơ nang.</w:t>
      </w:r>
    </w:p>
    <w:p w14:paraId="68897050" w14:textId="77777777" w:rsidR="00FD1B6E" w:rsidRDefault="003D2368" w:rsidP="00CD4F4D">
      <w:pPr>
        <w:pStyle w:val="ListParagraph"/>
        <w:numPr>
          <w:ilvl w:val="0"/>
          <w:numId w:val="2"/>
        </w:numPr>
      </w:pPr>
      <w:r w:rsidRPr="008A1619">
        <w:t>Dị tật bẩm sinh tại đường hô hấp.</w:t>
      </w:r>
    </w:p>
    <w:p w14:paraId="11843EC9" w14:textId="77777777" w:rsidR="00FD1B6E" w:rsidRDefault="003D2368" w:rsidP="00CD4F4D">
      <w:pPr>
        <w:pStyle w:val="ListParagraph"/>
        <w:numPr>
          <w:ilvl w:val="0"/>
          <w:numId w:val="2"/>
        </w:numPr>
      </w:pPr>
      <w:r w:rsidRPr="008A1619">
        <w:t>Dãn phế quản bẩm sinh.</w:t>
      </w:r>
    </w:p>
    <w:p w14:paraId="1634B234" w14:textId="77777777" w:rsidR="00FD1B6E" w:rsidRDefault="003D2368" w:rsidP="00CD4F4D">
      <w:pPr>
        <w:pStyle w:val="ListParagraph"/>
        <w:numPr>
          <w:ilvl w:val="0"/>
          <w:numId w:val="2"/>
        </w:numPr>
      </w:pPr>
      <w:r w:rsidRPr="008A1619">
        <w:t>Bất động lông chuyển.</w:t>
      </w:r>
    </w:p>
    <w:p w14:paraId="1CD18F4C" w14:textId="77777777" w:rsidR="00FD1B6E" w:rsidRDefault="003D2368" w:rsidP="00CD4F4D">
      <w:pPr>
        <w:pStyle w:val="ListParagraph"/>
        <w:numPr>
          <w:ilvl w:val="0"/>
          <w:numId w:val="2"/>
        </w:numPr>
      </w:pPr>
      <w:r w:rsidRPr="008A1619">
        <w:t>Dò khí - thực quản.</w:t>
      </w:r>
    </w:p>
    <w:p w14:paraId="611401E4" w14:textId="77777777" w:rsidR="00FD1B6E" w:rsidRDefault="003D2368" w:rsidP="00CD4F4D">
      <w:pPr>
        <w:pStyle w:val="ListParagraph"/>
        <w:numPr>
          <w:ilvl w:val="0"/>
          <w:numId w:val="2"/>
        </w:numPr>
      </w:pPr>
      <w:r w:rsidRPr="008A1619">
        <w:t>Trào ngược dạ dày - thực quản.</w:t>
      </w:r>
    </w:p>
    <w:p w14:paraId="31735720" w14:textId="77777777" w:rsidR="00FD1B6E" w:rsidRDefault="003D2368" w:rsidP="00CD4F4D">
      <w:pPr>
        <w:pStyle w:val="ListParagraph"/>
        <w:numPr>
          <w:ilvl w:val="0"/>
          <w:numId w:val="2"/>
        </w:numPr>
      </w:pPr>
      <w:r w:rsidRPr="008A1619">
        <w:t>Tăng lưu lượng máu lên phổi: tim bẩm sinh có shunt trái phải.</w:t>
      </w:r>
    </w:p>
    <w:p w14:paraId="529C0C3C" w14:textId="29DC4DFD" w:rsidR="00FD1B6E" w:rsidRDefault="003D2368" w:rsidP="00CD4F4D">
      <w:pPr>
        <w:pStyle w:val="ListParagraph"/>
        <w:numPr>
          <w:ilvl w:val="0"/>
          <w:numId w:val="2"/>
        </w:numPr>
      </w:pPr>
      <w:r w:rsidRPr="008A1619">
        <w:t>Mất phản xạ ho: hôn mê, bại não</w:t>
      </w:r>
      <w:r w:rsidR="00FD1B6E">
        <w:t>, …</w:t>
      </w:r>
    </w:p>
    <w:p w14:paraId="3C8FC092" w14:textId="1EA1773B" w:rsidR="003D2368" w:rsidRPr="008A1619" w:rsidRDefault="003D2368" w:rsidP="00CD4F4D">
      <w:pPr>
        <w:pStyle w:val="ListParagraph"/>
        <w:numPr>
          <w:ilvl w:val="0"/>
          <w:numId w:val="2"/>
        </w:numPr>
      </w:pPr>
      <w:r w:rsidRPr="008A1619">
        <w:t>Chấn thương, gây mê, hít là các yếu tố thúc đẩy viêm phổi.</w:t>
      </w:r>
    </w:p>
    <w:p w14:paraId="0A4B2F54" w14:textId="1656FF0E" w:rsidR="003D2368" w:rsidRPr="00B373D2" w:rsidRDefault="002E4C4C" w:rsidP="00C01586">
      <w:pPr>
        <w:pStyle w:val="Heading2"/>
      </w:pPr>
      <w:r w:rsidRPr="00B373D2">
        <w:rPr>
          <w:rStyle w:val="Heading2Char"/>
          <w:b/>
          <w:bCs/>
        </w:rPr>
        <w:t>N</w:t>
      </w:r>
      <w:r w:rsidR="004D1250" w:rsidRPr="00B373D2">
        <w:rPr>
          <w:rStyle w:val="Heading2Char"/>
          <w:b/>
          <w:bCs/>
        </w:rPr>
        <w:t>guyên nhân</w:t>
      </w:r>
      <w:r w:rsidR="003C0DED" w:rsidRPr="00B373D2">
        <w:t xml:space="preserve"> </w:t>
      </w:r>
      <w:r w:rsidR="003C0DED" w:rsidRPr="00B373D2">
        <w:fldChar w:fldCharType="begin"/>
      </w:r>
      <w:r w:rsidR="003C0DED" w:rsidRPr="00B373D2">
        <w:instrText xml:space="preserve"> ADDIN EN.CITE &lt;EndNote&gt;&lt;Cite&gt;&lt;Author&gt;Scotta MC&lt;/Author&gt;&lt;Year&gt;2019&lt;/Year&gt;&lt;RecNum&gt;9&lt;/RecNum&gt;&lt;DisplayText&gt;[4]&lt;/DisplayText&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EndNote&gt;</w:instrText>
      </w:r>
      <w:r w:rsidR="003C0DED" w:rsidRPr="00B373D2">
        <w:fldChar w:fldCharType="separate"/>
      </w:r>
      <w:r w:rsidR="003C0DED" w:rsidRPr="00B373D2">
        <w:t>[4]</w:t>
      </w:r>
      <w:r w:rsidR="003C0DED" w:rsidRPr="00B373D2">
        <w:fldChar w:fldCharType="end"/>
      </w:r>
    </w:p>
    <w:p w14:paraId="44F2446D" w14:textId="14A28B73" w:rsidR="00036402" w:rsidRPr="00036402" w:rsidRDefault="003D2368" w:rsidP="00CF4ED9">
      <w:pPr>
        <w:pStyle w:val="Heading3"/>
      </w:pPr>
      <w:r w:rsidRPr="00036402">
        <w:t>Do vi sinh</w:t>
      </w:r>
    </w:p>
    <w:p w14:paraId="476B336A" w14:textId="6F0BAB87" w:rsidR="009C474D" w:rsidRPr="00A27AA2" w:rsidRDefault="00036402" w:rsidP="003327BC">
      <w:pPr>
        <w:pStyle w:val="Caption"/>
        <w:rPr>
          <w:lang w:val="vi-VN"/>
        </w:rPr>
      </w:pPr>
      <w:r w:rsidRPr="00A27AA2">
        <w:rPr>
          <w:lang w:val="vi-VN"/>
        </w:rPr>
        <w:t xml:space="preserve">Bảng </w:t>
      </w:r>
      <w:r w:rsidR="00CE688D">
        <w:fldChar w:fldCharType="begin"/>
      </w:r>
      <w:r w:rsidR="00CE688D" w:rsidRPr="00A27AA2">
        <w:rPr>
          <w:lang w:val="vi-VN"/>
        </w:rPr>
        <w:instrText xml:space="preserve"> STYLEREF 1 \s </w:instrText>
      </w:r>
      <w:r w:rsidR="00CE688D">
        <w:fldChar w:fldCharType="separate"/>
      </w:r>
      <w:r w:rsidR="00CE688D" w:rsidRPr="00A27AA2">
        <w:rPr>
          <w:noProof/>
          <w:lang w:val="vi-VN"/>
        </w:rPr>
        <w:t>1</w:t>
      </w:r>
      <w:r w:rsidR="00CE688D">
        <w:fldChar w:fldCharType="end"/>
      </w:r>
      <w:r w:rsidR="00CE688D" w:rsidRPr="00A27AA2">
        <w:rPr>
          <w:lang w:val="vi-VN"/>
        </w:rPr>
        <w:t>.</w:t>
      </w:r>
      <w:r w:rsidR="00CE688D">
        <w:fldChar w:fldCharType="begin"/>
      </w:r>
      <w:r w:rsidR="00CE688D" w:rsidRPr="00A27AA2">
        <w:rPr>
          <w:lang w:val="vi-VN"/>
        </w:rPr>
        <w:instrText xml:space="preserve"> SEQ Bảng \* ARABIC \s 1 </w:instrText>
      </w:r>
      <w:r w:rsidR="00CE688D">
        <w:fldChar w:fldCharType="separate"/>
      </w:r>
      <w:r w:rsidR="00CE688D" w:rsidRPr="00A27AA2">
        <w:rPr>
          <w:noProof/>
          <w:lang w:val="vi-VN"/>
        </w:rPr>
        <w:t>1</w:t>
      </w:r>
      <w:r w:rsidR="00CE688D">
        <w:fldChar w:fldCharType="end"/>
      </w:r>
      <w:r w:rsidRPr="00A27AA2">
        <w:rPr>
          <w:lang w:val="vi-VN"/>
        </w:rPr>
        <w:t xml:space="preserve">. </w:t>
      </w:r>
      <w:r w:rsidR="003D2368" w:rsidRPr="00A27AA2">
        <w:rPr>
          <w:lang w:val="vi-VN"/>
        </w:rPr>
        <w:t>Nguyên nhân</w:t>
      </w:r>
      <w:r w:rsidRPr="00A27AA2">
        <w:rPr>
          <w:lang w:val="vi-VN"/>
        </w:rPr>
        <w:t xml:space="preserve"> vi sinh</w:t>
      </w:r>
      <w:r w:rsidR="003D2368" w:rsidRPr="00A27AA2">
        <w:rPr>
          <w:lang w:val="vi-VN"/>
        </w:rPr>
        <w:t xml:space="preserve"> gây viêm phổi</w:t>
      </w:r>
      <w:r w:rsidR="009C474D" w:rsidRPr="00A27AA2">
        <w:rPr>
          <w:lang w:val="vi-VN"/>
        </w:rPr>
        <w:t xml:space="preserve"> cộng đồng</w:t>
      </w:r>
      <w:r w:rsidR="003D2368" w:rsidRPr="00A27AA2">
        <w:rPr>
          <w:lang w:val="vi-VN"/>
        </w:rPr>
        <w:t xml:space="preserve"> theo lứa tuổi</w:t>
      </w:r>
      <w:r w:rsidRPr="00A27AA2">
        <w:rPr>
          <w:lang w:val="vi-VN"/>
        </w:rPr>
        <w:t xml:space="preserve"> </w:t>
      </w:r>
      <w:r>
        <w:fldChar w:fldCharType="begin"/>
      </w:r>
      <w:r w:rsidRPr="00A27AA2">
        <w:rPr>
          <w:lang w:val="vi-VN"/>
        </w:rPr>
        <w:instrText xml:space="preserve"> ADDIN EN.CITE &lt;EndNote&gt;&lt;Cite&gt;&lt;Author&gt;Scotta MC&lt;/Author&gt;&lt;Year&gt;2019&lt;/Year&gt;&lt;RecNum&gt;9&lt;/RecNum&gt;&lt;DisplayText&gt;[4]&lt;/DisplayText&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EndNote&gt;</w:instrText>
      </w:r>
      <w:r>
        <w:fldChar w:fldCharType="separate"/>
      </w:r>
      <w:r w:rsidRPr="00A27AA2">
        <w:rPr>
          <w:noProof/>
          <w:lang w:val="vi-VN"/>
        </w:rPr>
        <w:t>[4]</w:t>
      </w:r>
      <w:r>
        <w:fldChar w:fldCharType="end"/>
      </w:r>
    </w:p>
    <w:tbl>
      <w:tblPr>
        <w:tblStyle w:val="TableGrid"/>
        <w:tblW w:w="8201" w:type="dxa"/>
        <w:jc w:val="center"/>
        <w:tblLook w:val="04A0" w:firstRow="1" w:lastRow="0" w:firstColumn="1" w:lastColumn="0" w:noHBand="0" w:noVBand="1"/>
      </w:tblPr>
      <w:tblGrid>
        <w:gridCol w:w="1563"/>
        <w:gridCol w:w="1709"/>
        <w:gridCol w:w="1563"/>
        <w:gridCol w:w="1676"/>
        <w:gridCol w:w="1690"/>
      </w:tblGrid>
      <w:tr w:rsidR="009C474D" w:rsidRPr="008A1619" w14:paraId="212C1C5C" w14:textId="77777777" w:rsidTr="009772D6">
        <w:trPr>
          <w:jc w:val="center"/>
        </w:trPr>
        <w:tc>
          <w:tcPr>
            <w:tcW w:w="1563" w:type="dxa"/>
          </w:tcPr>
          <w:p w14:paraId="76A032A3" w14:textId="5C0E896B" w:rsidR="009C474D" w:rsidRPr="008A1619" w:rsidRDefault="00CA44A3" w:rsidP="009679CC">
            <w:pPr>
              <w:jc w:val="center"/>
              <w:rPr>
                <w:b/>
                <w:iCs/>
                <w:sz w:val="24"/>
                <w:szCs w:val="24"/>
              </w:rPr>
            </w:pPr>
            <w:r w:rsidRPr="008A1619">
              <w:rPr>
                <w:b/>
                <w:iCs/>
                <w:sz w:val="24"/>
                <w:szCs w:val="24"/>
              </w:rPr>
              <w:t xml:space="preserve">Sơ </w:t>
            </w:r>
            <w:r w:rsidR="009C474D" w:rsidRPr="008A1619">
              <w:rPr>
                <w:b/>
                <w:iCs/>
                <w:sz w:val="24"/>
                <w:szCs w:val="24"/>
              </w:rPr>
              <w:t>sinh</w:t>
            </w:r>
          </w:p>
        </w:tc>
        <w:tc>
          <w:tcPr>
            <w:tcW w:w="1709" w:type="dxa"/>
          </w:tcPr>
          <w:p w14:paraId="7AC37BD7" w14:textId="77777777" w:rsidR="009C474D" w:rsidRPr="008A1619" w:rsidRDefault="009C474D" w:rsidP="009679CC">
            <w:pPr>
              <w:jc w:val="center"/>
              <w:rPr>
                <w:b/>
                <w:iCs/>
                <w:sz w:val="24"/>
                <w:szCs w:val="24"/>
              </w:rPr>
            </w:pPr>
            <w:r w:rsidRPr="008A1619">
              <w:rPr>
                <w:b/>
                <w:iCs/>
                <w:sz w:val="24"/>
                <w:szCs w:val="24"/>
              </w:rPr>
              <w:t>1-6 tháng</w:t>
            </w:r>
          </w:p>
        </w:tc>
        <w:tc>
          <w:tcPr>
            <w:tcW w:w="1556" w:type="dxa"/>
          </w:tcPr>
          <w:p w14:paraId="3872E536" w14:textId="77777777" w:rsidR="009C474D" w:rsidRPr="008A1619" w:rsidRDefault="009C474D" w:rsidP="009679CC">
            <w:pPr>
              <w:jc w:val="center"/>
              <w:rPr>
                <w:b/>
                <w:iCs/>
                <w:sz w:val="24"/>
                <w:szCs w:val="24"/>
              </w:rPr>
            </w:pPr>
            <w:r w:rsidRPr="008A1619">
              <w:rPr>
                <w:b/>
                <w:iCs/>
                <w:sz w:val="24"/>
                <w:szCs w:val="24"/>
              </w:rPr>
              <w:t>6-12 tháng</w:t>
            </w:r>
          </w:p>
        </w:tc>
        <w:tc>
          <w:tcPr>
            <w:tcW w:w="1679" w:type="dxa"/>
          </w:tcPr>
          <w:p w14:paraId="2AD01712" w14:textId="77777777" w:rsidR="009C474D" w:rsidRPr="008A1619" w:rsidRDefault="009C474D" w:rsidP="009679CC">
            <w:pPr>
              <w:ind w:right="-104"/>
              <w:jc w:val="center"/>
              <w:rPr>
                <w:b/>
                <w:iCs/>
                <w:sz w:val="24"/>
                <w:szCs w:val="24"/>
              </w:rPr>
            </w:pPr>
            <w:r w:rsidRPr="008A1619">
              <w:rPr>
                <w:b/>
                <w:iCs/>
                <w:sz w:val="24"/>
                <w:szCs w:val="24"/>
              </w:rPr>
              <w:t>1-5 tuổi</w:t>
            </w:r>
          </w:p>
        </w:tc>
        <w:tc>
          <w:tcPr>
            <w:tcW w:w="1694" w:type="dxa"/>
          </w:tcPr>
          <w:p w14:paraId="0C11C7D6" w14:textId="77777777" w:rsidR="009C474D" w:rsidRPr="008A1619" w:rsidRDefault="009C474D" w:rsidP="009679CC">
            <w:pPr>
              <w:jc w:val="center"/>
              <w:rPr>
                <w:b/>
                <w:iCs/>
                <w:sz w:val="24"/>
                <w:szCs w:val="24"/>
              </w:rPr>
            </w:pPr>
            <w:r w:rsidRPr="008A1619">
              <w:rPr>
                <w:b/>
                <w:iCs/>
                <w:sz w:val="24"/>
                <w:szCs w:val="24"/>
              </w:rPr>
              <w:t>&gt;5 tuổi</w:t>
            </w:r>
          </w:p>
        </w:tc>
      </w:tr>
      <w:tr w:rsidR="009C474D" w:rsidRPr="008A1619" w14:paraId="5E079EA2" w14:textId="77777777" w:rsidTr="009772D6">
        <w:trPr>
          <w:jc w:val="center"/>
        </w:trPr>
        <w:tc>
          <w:tcPr>
            <w:tcW w:w="1563" w:type="dxa"/>
          </w:tcPr>
          <w:p w14:paraId="3448B111" w14:textId="77777777" w:rsidR="009C474D" w:rsidRPr="008A1619" w:rsidRDefault="009C474D" w:rsidP="006B14F4">
            <w:pPr>
              <w:rPr>
                <w:iCs/>
                <w:sz w:val="24"/>
                <w:szCs w:val="24"/>
              </w:rPr>
            </w:pPr>
            <w:r w:rsidRPr="008A1619">
              <w:rPr>
                <w:iCs/>
                <w:sz w:val="24"/>
                <w:szCs w:val="24"/>
              </w:rPr>
              <w:t>Group B</w:t>
            </w:r>
          </w:p>
          <w:p w14:paraId="63BDA321" w14:textId="77777777" w:rsidR="009C474D" w:rsidRPr="008A1619" w:rsidRDefault="009C474D" w:rsidP="006B14F4">
            <w:pPr>
              <w:rPr>
                <w:iCs/>
                <w:sz w:val="24"/>
                <w:szCs w:val="24"/>
              </w:rPr>
            </w:pPr>
            <w:r w:rsidRPr="008A1619">
              <w:rPr>
                <w:iCs/>
                <w:sz w:val="24"/>
                <w:szCs w:val="24"/>
              </w:rPr>
              <w:t>Streptococcus</w:t>
            </w:r>
          </w:p>
          <w:p w14:paraId="7D280D8A" w14:textId="67A88D9A" w:rsidR="009C474D" w:rsidRPr="008A1619" w:rsidRDefault="009C474D" w:rsidP="006B14F4">
            <w:pPr>
              <w:rPr>
                <w:iCs/>
                <w:sz w:val="24"/>
                <w:szCs w:val="24"/>
              </w:rPr>
            </w:pPr>
            <w:r w:rsidRPr="008A1619">
              <w:rPr>
                <w:iCs/>
                <w:sz w:val="24"/>
                <w:szCs w:val="24"/>
              </w:rPr>
              <w:t>Enteric Gram âm</w:t>
            </w:r>
          </w:p>
          <w:p w14:paraId="049C5E33" w14:textId="77777777" w:rsidR="009C474D" w:rsidRPr="008A1619" w:rsidRDefault="009C474D" w:rsidP="006B14F4">
            <w:pPr>
              <w:rPr>
                <w:iCs/>
                <w:sz w:val="24"/>
                <w:szCs w:val="24"/>
              </w:rPr>
            </w:pPr>
            <w:r w:rsidRPr="008A1619">
              <w:rPr>
                <w:iCs/>
                <w:sz w:val="24"/>
                <w:szCs w:val="24"/>
              </w:rPr>
              <w:t>RSV</w:t>
            </w:r>
          </w:p>
        </w:tc>
        <w:tc>
          <w:tcPr>
            <w:tcW w:w="1709" w:type="dxa"/>
          </w:tcPr>
          <w:p w14:paraId="7DD66FC3" w14:textId="3FA27E7B" w:rsidR="009C474D" w:rsidRPr="008A1619" w:rsidRDefault="000D1CBC" w:rsidP="006B14F4">
            <w:pPr>
              <w:rPr>
                <w:iCs/>
                <w:sz w:val="24"/>
                <w:szCs w:val="24"/>
              </w:rPr>
            </w:pPr>
            <w:r>
              <w:rPr>
                <w:iCs/>
                <w:sz w:val="24"/>
                <w:szCs w:val="24"/>
              </w:rPr>
              <w:t>Siêu vi</w:t>
            </w:r>
          </w:p>
          <w:p w14:paraId="268A969C" w14:textId="77777777" w:rsidR="009C474D" w:rsidRPr="008A1619" w:rsidRDefault="009C474D" w:rsidP="006B14F4">
            <w:pPr>
              <w:rPr>
                <w:i/>
                <w:iCs/>
                <w:sz w:val="24"/>
                <w:szCs w:val="24"/>
              </w:rPr>
            </w:pPr>
            <w:r w:rsidRPr="008A1619">
              <w:rPr>
                <w:i/>
                <w:iCs/>
                <w:sz w:val="24"/>
                <w:szCs w:val="24"/>
              </w:rPr>
              <w:t>Streptococcus</w:t>
            </w:r>
          </w:p>
          <w:p w14:paraId="2DC0A16F" w14:textId="77777777" w:rsidR="009C474D" w:rsidRPr="008A1619" w:rsidRDefault="009C474D" w:rsidP="006B14F4">
            <w:pPr>
              <w:rPr>
                <w:i/>
                <w:iCs/>
                <w:sz w:val="24"/>
                <w:szCs w:val="24"/>
              </w:rPr>
            </w:pPr>
            <w:r w:rsidRPr="008A1619">
              <w:rPr>
                <w:i/>
                <w:iCs/>
                <w:sz w:val="24"/>
                <w:szCs w:val="24"/>
              </w:rPr>
              <w:t>pneumoniae</w:t>
            </w:r>
          </w:p>
          <w:p w14:paraId="51FDF318" w14:textId="77777777" w:rsidR="009C474D" w:rsidRPr="008A1619" w:rsidRDefault="009C474D" w:rsidP="006B14F4">
            <w:pPr>
              <w:rPr>
                <w:i/>
                <w:iCs/>
                <w:sz w:val="24"/>
                <w:szCs w:val="24"/>
              </w:rPr>
            </w:pPr>
            <w:r w:rsidRPr="008A1619">
              <w:rPr>
                <w:i/>
                <w:iCs/>
                <w:sz w:val="24"/>
                <w:szCs w:val="24"/>
              </w:rPr>
              <w:t>Haemophilus</w:t>
            </w:r>
          </w:p>
          <w:p w14:paraId="1663BC68" w14:textId="77777777" w:rsidR="009C474D" w:rsidRPr="008A1619" w:rsidRDefault="009C474D" w:rsidP="006B14F4">
            <w:pPr>
              <w:rPr>
                <w:i/>
                <w:iCs/>
                <w:sz w:val="24"/>
                <w:szCs w:val="24"/>
              </w:rPr>
            </w:pPr>
            <w:r w:rsidRPr="008A1619">
              <w:rPr>
                <w:i/>
                <w:iCs/>
                <w:sz w:val="24"/>
                <w:szCs w:val="24"/>
              </w:rPr>
              <w:t>influenzae</w:t>
            </w:r>
          </w:p>
          <w:p w14:paraId="0B3FAFB6" w14:textId="77777777" w:rsidR="009C474D" w:rsidRPr="008A1619" w:rsidRDefault="009C474D" w:rsidP="006B14F4">
            <w:pPr>
              <w:rPr>
                <w:i/>
                <w:iCs/>
                <w:sz w:val="24"/>
                <w:szCs w:val="24"/>
              </w:rPr>
            </w:pPr>
            <w:r w:rsidRPr="008A1619">
              <w:rPr>
                <w:i/>
                <w:iCs/>
                <w:sz w:val="24"/>
                <w:szCs w:val="24"/>
              </w:rPr>
              <w:t>Staphylococcus</w:t>
            </w:r>
          </w:p>
          <w:p w14:paraId="25448900" w14:textId="77777777" w:rsidR="009C474D" w:rsidRPr="008A1619" w:rsidRDefault="009C474D" w:rsidP="006B14F4">
            <w:pPr>
              <w:rPr>
                <w:i/>
                <w:iCs/>
                <w:sz w:val="24"/>
                <w:szCs w:val="24"/>
              </w:rPr>
            </w:pPr>
            <w:r w:rsidRPr="008A1619">
              <w:rPr>
                <w:i/>
                <w:iCs/>
                <w:sz w:val="24"/>
                <w:szCs w:val="24"/>
              </w:rPr>
              <w:t>aureus</w:t>
            </w:r>
          </w:p>
          <w:p w14:paraId="51487B19" w14:textId="77777777" w:rsidR="009C474D" w:rsidRPr="008A1619" w:rsidRDefault="009C474D" w:rsidP="006B14F4">
            <w:pPr>
              <w:rPr>
                <w:i/>
                <w:iCs/>
                <w:sz w:val="24"/>
                <w:szCs w:val="24"/>
              </w:rPr>
            </w:pPr>
            <w:r w:rsidRPr="008A1619">
              <w:rPr>
                <w:i/>
                <w:iCs/>
                <w:sz w:val="24"/>
                <w:szCs w:val="24"/>
              </w:rPr>
              <w:t>Moraxella catarrhalis</w:t>
            </w:r>
          </w:p>
          <w:p w14:paraId="64A74D77" w14:textId="77777777" w:rsidR="009C474D" w:rsidRPr="008A1619" w:rsidRDefault="009C474D" w:rsidP="006B14F4">
            <w:pPr>
              <w:rPr>
                <w:i/>
                <w:iCs/>
                <w:sz w:val="24"/>
                <w:szCs w:val="24"/>
              </w:rPr>
            </w:pPr>
            <w:r w:rsidRPr="008A1619">
              <w:rPr>
                <w:i/>
                <w:iCs/>
                <w:sz w:val="24"/>
                <w:szCs w:val="24"/>
              </w:rPr>
              <w:t>Chlamydia</w:t>
            </w:r>
          </w:p>
          <w:p w14:paraId="0153B0D7" w14:textId="77777777" w:rsidR="009C474D" w:rsidRPr="008A1619" w:rsidRDefault="009C474D" w:rsidP="006B14F4">
            <w:pPr>
              <w:rPr>
                <w:i/>
                <w:iCs/>
                <w:sz w:val="24"/>
                <w:szCs w:val="24"/>
              </w:rPr>
            </w:pPr>
            <w:r w:rsidRPr="008A1619">
              <w:rPr>
                <w:i/>
                <w:iCs/>
                <w:sz w:val="24"/>
                <w:szCs w:val="24"/>
              </w:rPr>
              <w:t>trachomatis</w:t>
            </w:r>
          </w:p>
          <w:p w14:paraId="02B3DD15" w14:textId="77777777" w:rsidR="009C474D" w:rsidRPr="008A1619" w:rsidRDefault="009C474D" w:rsidP="006B14F4">
            <w:pPr>
              <w:rPr>
                <w:i/>
                <w:iCs/>
                <w:sz w:val="24"/>
                <w:szCs w:val="24"/>
              </w:rPr>
            </w:pPr>
            <w:r w:rsidRPr="008A1619">
              <w:rPr>
                <w:i/>
                <w:iCs/>
                <w:sz w:val="24"/>
                <w:szCs w:val="24"/>
              </w:rPr>
              <w:t>Ureaplasma</w:t>
            </w:r>
          </w:p>
          <w:p w14:paraId="49353237" w14:textId="77777777" w:rsidR="009C474D" w:rsidRPr="008A1619" w:rsidRDefault="009C474D" w:rsidP="006B14F4">
            <w:pPr>
              <w:rPr>
                <w:i/>
                <w:iCs/>
                <w:sz w:val="24"/>
                <w:szCs w:val="24"/>
              </w:rPr>
            </w:pPr>
            <w:r w:rsidRPr="008A1619">
              <w:rPr>
                <w:i/>
                <w:iCs/>
                <w:sz w:val="24"/>
                <w:szCs w:val="24"/>
              </w:rPr>
              <w:t>urealyticum</w:t>
            </w:r>
          </w:p>
          <w:p w14:paraId="18D4472D" w14:textId="77777777" w:rsidR="009C474D" w:rsidRPr="008A1619" w:rsidRDefault="009C474D" w:rsidP="006B14F4">
            <w:pPr>
              <w:rPr>
                <w:iCs/>
                <w:sz w:val="24"/>
                <w:szCs w:val="24"/>
              </w:rPr>
            </w:pPr>
            <w:r w:rsidRPr="008A1619">
              <w:rPr>
                <w:i/>
                <w:iCs/>
                <w:sz w:val="24"/>
                <w:szCs w:val="24"/>
              </w:rPr>
              <w:t>Bordetella pertussis</w:t>
            </w:r>
          </w:p>
        </w:tc>
        <w:tc>
          <w:tcPr>
            <w:tcW w:w="1556" w:type="dxa"/>
          </w:tcPr>
          <w:p w14:paraId="22BB56C0" w14:textId="06FA5CB0" w:rsidR="009C474D" w:rsidRPr="008A1619" w:rsidRDefault="000D1CBC" w:rsidP="006B14F4">
            <w:pPr>
              <w:rPr>
                <w:iCs/>
                <w:sz w:val="24"/>
                <w:szCs w:val="24"/>
              </w:rPr>
            </w:pPr>
            <w:r>
              <w:rPr>
                <w:iCs/>
                <w:sz w:val="24"/>
                <w:szCs w:val="24"/>
              </w:rPr>
              <w:t>Siêu vi</w:t>
            </w:r>
          </w:p>
          <w:p w14:paraId="07FBCF95" w14:textId="77777777" w:rsidR="009C474D" w:rsidRPr="008A1619" w:rsidRDefault="009C474D" w:rsidP="006B14F4">
            <w:pPr>
              <w:rPr>
                <w:i/>
                <w:iCs/>
                <w:sz w:val="24"/>
                <w:szCs w:val="24"/>
              </w:rPr>
            </w:pPr>
            <w:r w:rsidRPr="008A1619">
              <w:rPr>
                <w:i/>
                <w:iCs/>
                <w:sz w:val="24"/>
                <w:szCs w:val="24"/>
              </w:rPr>
              <w:t>Streptococcus</w:t>
            </w:r>
          </w:p>
          <w:p w14:paraId="625733B6" w14:textId="77777777" w:rsidR="009C474D" w:rsidRPr="008A1619" w:rsidRDefault="009C474D" w:rsidP="006B14F4">
            <w:pPr>
              <w:rPr>
                <w:i/>
                <w:iCs/>
                <w:sz w:val="24"/>
                <w:szCs w:val="24"/>
              </w:rPr>
            </w:pPr>
            <w:r w:rsidRPr="008A1619">
              <w:rPr>
                <w:i/>
                <w:iCs/>
                <w:sz w:val="24"/>
                <w:szCs w:val="24"/>
              </w:rPr>
              <w:t>pneumoniae</w:t>
            </w:r>
          </w:p>
          <w:p w14:paraId="4667A9E1" w14:textId="77777777" w:rsidR="009C474D" w:rsidRPr="008A1619" w:rsidRDefault="009C474D" w:rsidP="006B14F4">
            <w:pPr>
              <w:rPr>
                <w:i/>
                <w:iCs/>
                <w:sz w:val="24"/>
                <w:szCs w:val="24"/>
              </w:rPr>
            </w:pPr>
            <w:r w:rsidRPr="008A1619">
              <w:rPr>
                <w:i/>
                <w:iCs/>
                <w:sz w:val="24"/>
                <w:szCs w:val="24"/>
              </w:rPr>
              <w:t>Haemophilus</w:t>
            </w:r>
          </w:p>
          <w:p w14:paraId="11ECF1A3" w14:textId="77777777" w:rsidR="009C474D" w:rsidRPr="008A1619" w:rsidRDefault="009C474D" w:rsidP="006B14F4">
            <w:pPr>
              <w:rPr>
                <w:i/>
                <w:iCs/>
                <w:sz w:val="24"/>
                <w:szCs w:val="24"/>
              </w:rPr>
            </w:pPr>
            <w:r w:rsidRPr="008A1619">
              <w:rPr>
                <w:i/>
                <w:iCs/>
                <w:sz w:val="24"/>
                <w:szCs w:val="24"/>
              </w:rPr>
              <w:t>influenza</w:t>
            </w:r>
          </w:p>
          <w:p w14:paraId="49FEA5F9" w14:textId="77777777" w:rsidR="009C474D" w:rsidRPr="008A1619" w:rsidRDefault="009C474D" w:rsidP="006B14F4">
            <w:pPr>
              <w:rPr>
                <w:i/>
                <w:iCs/>
                <w:sz w:val="24"/>
                <w:szCs w:val="24"/>
              </w:rPr>
            </w:pPr>
            <w:r w:rsidRPr="008A1619">
              <w:rPr>
                <w:i/>
                <w:iCs/>
                <w:sz w:val="24"/>
                <w:szCs w:val="24"/>
              </w:rPr>
              <w:t>S. aureus</w:t>
            </w:r>
          </w:p>
          <w:p w14:paraId="49321E4B" w14:textId="77777777" w:rsidR="009C474D" w:rsidRPr="008A1619" w:rsidRDefault="009C474D" w:rsidP="006B14F4">
            <w:pPr>
              <w:rPr>
                <w:iCs/>
                <w:sz w:val="24"/>
                <w:szCs w:val="24"/>
              </w:rPr>
            </w:pPr>
            <w:r w:rsidRPr="008A1619">
              <w:rPr>
                <w:i/>
                <w:iCs/>
                <w:sz w:val="24"/>
                <w:szCs w:val="24"/>
              </w:rPr>
              <w:t>Moraxella catarrhalis</w:t>
            </w:r>
          </w:p>
        </w:tc>
        <w:tc>
          <w:tcPr>
            <w:tcW w:w="1679" w:type="dxa"/>
          </w:tcPr>
          <w:p w14:paraId="22C0FF1C" w14:textId="38B8E187" w:rsidR="009C474D" w:rsidRPr="008A1619" w:rsidRDefault="000D1CBC" w:rsidP="009679CC">
            <w:pPr>
              <w:ind w:right="-104"/>
              <w:rPr>
                <w:iCs/>
                <w:sz w:val="24"/>
                <w:szCs w:val="24"/>
              </w:rPr>
            </w:pPr>
            <w:r>
              <w:rPr>
                <w:iCs/>
                <w:sz w:val="24"/>
                <w:szCs w:val="24"/>
              </w:rPr>
              <w:t>Siêu vi</w:t>
            </w:r>
          </w:p>
          <w:p w14:paraId="6107A32C" w14:textId="77777777" w:rsidR="009C474D" w:rsidRPr="008A1619" w:rsidRDefault="009C474D" w:rsidP="009679CC">
            <w:pPr>
              <w:ind w:right="-104"/>
              <w:rPr>
                <w:i/>
                <w:iCs/>
                <w:sz w:val="24"/>
                <w:szCs w:val="24"/>
              </w:rPr>
            </w:pPr>
            <w:r w:rsidRPr="008A1619">
              <w:rPr>
                <w:i/>
                <w:iCs/>
                <w:sz w:val="24"/>
                <w:szCs w:val="24"/>
              </w:rPr>
              <w:t>M. pneumoniae</w:t>
            </w:r>
          </w:p>
          <w:p w14:paraId="7D0BAC31" w14:textId="77777777" w:rsidR="009C474D" w:rsidRPr="008A1619" w:rsidRDefault="009C474D" w:rsidP="009679CC">
            <w:pPr>
              <w:ind w:right="-104"/>
              <w:rPr>
                <w:i/>
                <w:iCs/>
                <w:sz w:val="24"/>
                <w:szCs w:val="24"/>
              </w:rPr>
            </w:pPr>
            <w:r w:rsidRPr="008A1619">
              <w:rPr>
                <w:i/>
                <w:iCs/>
                <w:sz w:val="24"/>
                <w:szCs w:val="24"/>
              </w:rPr>
              <w:t>S. pneumonia</w:t>
            </w:r>
          </w:p>
          <w:p w14:paraId="43D9D281" w14:textId="77777777" w:rsidR="009C474D" w:rsidRPr="008A1619" w:rsidRDefault="009C474D" w:rsidP="009679CC">
            <w:pPr>
              <w:ind w:right="-104"/>
              <w:rPr>
                <w:i/>
                <w:iCs/>
                <w:sz w:val="24"/>
                <w:szCs w:val="24"/>
              </w:rPr>
            </w:pPr>
            <w:r w:rsidRPr="008A1619">
              <w:rPr>
                <w:i/>
                <w:iCs/>
                <w:sz w:val="24"/>
                <w:szCs w:val="24"/>
              </w:rPr>
              <w:t>C.pneumoniae</w:t>
            </w:r>
          </w:p>
        </w:tc>
        <w:tc>
          <w:tcPr>
            <w:tcW w:w="1694" w:type="dxa"/>
          </w:tcPr>
          <w:p w14:paraId="166D7EB3" w14:textId="43097873" w:rsidR="009C474D" w:rsidRPr="008A1619" w:rsidRDefault="000D1CBC" w:rsidP="006B14F4">
            <w:pPr>
              <w:rPr>
                <w:iCs/>
                <w:sz w:val="24"/>
                <w:szCs w:val="24"/>
              </w:rPr>
            </w:pPr>
            <w:r>
              <w:rPr>
                <w:iCs/>
                <w:sz w:val="24"/>
                <w:szCs w:val="24"/>
              </w:rPr>
              <w:t>Siêu vi</w:t>
            </w:r>
          </w:p>
          <w:p w14:paraId="01A258B8" w14:textId="77777777" w:rsidR="009C474D" w:rsidRPr="008A1619" w:rsidRDefault="009C474D" w:rsidP="006B14F4">
            <w:pPr>
              <w:rPr>
                <w:i/>
                <w:iCs/>
                <w:sz w:val="24"/>
                <w:szCs w:val="24"/>
              </w:rPr>
            </w:pPr>
            <w:r w:rsidRPr="008A1619">
              <w:rPr>
                <w:i/>
                <w:iCs/>
                <w:sz w:val="24"/>
                <w:szCs w:val="24"/>
              </w:rPr>
              <w:t>M. pneumoniae</w:t>
            </w:r>
          </w:p>
          <w:p w14:paraId="4C324D74" w14:textId="77777777" w:rsidR="009C474D" w:rsidRPr="008A1619" w:rsidRDefault="009C474D" w:rsidP="006B14F4">
            <w:pPr>
              <w:rPr>
                <w:i/>
                <w:iCs/>
                <w:sz w:val="24"/>
                <w:szCs w:val="24"/>
              </w:rPr>
            </w:pPr>
            <w:r w:rsidRPr="008A1619">
              <w:rPr>
                <w:i/>
                <w:iCs/>
                <w:sz w:val="24"/>
                <w:szCs w:val="24"/>
              </w:rPr>
              <w:t>S. pneumonia</w:t>
            </w:r>
          </w:p>
          <w:p w14:paraId="40D24757" w14:textId="77777777" w:rsidR="009C474D" w:rsidRPr="008A1619" w:rsidRDefault="009C474D" w:rsidP="006B14F4">
            <w:pPr>
              <w:rPr>
                <w:iCs/>
                <w:sz w:val="24"/>
                <w:szCs w:val="24"/>
              </w:rPr>
            </w:pPr>
            <w:r w:rsidRPr="008A1619">
              <w:rPr>
                <w:i/>
                <w:iCs/>
                <w:sz w:val="24"/>
                <w:szCs w:val="24"/>
              </w:rPr>
              <w:t>C.pneumoniae</w:t>
            </w:r>
          </w:p>
        </w:tc>
      </w:tr>
    </w:tbl>
    <w:p w14:paraId="59474295" w14:textId="7684F4C6" w:rsidR="00036402" w:rsidRPr="001938CC" w:rsidRDefault="001938CC" w:rsidP="00C54541">
      <w:pPr>
        <w:ind w:firstLine="360"/>
        <w:rPr>
          <w:rFonts w:eastAsia="Times New Roman"/>
          <w:iCs/>
        </w:rPr>
      </w:pPr>
      <w:r>
        <w:rPr>
          <w:rFonts w:eastAsia="Times New Roman"/>
          <w:iCs/>
        </w:rPr>
        <w:t>Trong các tác nhân siêu vi gây viêm phổi thì siêu vi hô hấp hợp bào (RSV – Respiratory syncytial</w:t>
      </w:r>
      <w:r w:rsidR="00D22183">
        <w:rPr>
          <w:rFonts w:eastAsia="Times New Roman"/>
          <w:iCs/>
        </w:rPr>
        <w:t xml:space="preserve"> virus)</w:t>
      </w:r>
      <w:r>
        <w:rPr>
          <w:rFonts w:eastAsia="Times New Roman"/>
          <w:iCs/>
        </w:rPr>
        <w:t xml:space="preserve"> là tác nhân thường gặp nhất</w:t>
      </w:r>
      <w:r w:rsidR="00D22183">
        <w:rPr>
          <w:rFonts w:eastAsia="Times New Roman"/>
          <w:iCs/>
        </w:rPr>
        <w:t xml:space="preserve">, </w:t>
      </w:r>
      <w:r>
        <w:rPr>
          <w:rFonts w:eastAsia="Times New Roman"/>
          <w:iCs/>
        </w:rPr>
        <w:t>gây viêm phổi</w:t>
      </w:r>
      <w:r w:rsidR="00D22183">
        <w:rPr>
          <w:rFonts w:eastAsia="Times New Roman"/>
          <w:iCs/>
        </w:rPr>
        <w:t xml:space="preserve"> ở trẻ nhũ nhi</w:t>
      </w:r>
      <w:r>
        <w:rPr>
          <w:rFonts w:eastAsia="Times New Roman"/>
          <w:iCs/>
        </w:rPr>
        <w:t xml:space="preserve"> trong bệnh cảnh viêm tiểu phế quản</w:t>
      </w:r>
      <w:r w:rsidR="00D22183">
        <w:rPr>
          <w:rFonts w:eastAsia="Times New Roman"/>
          <w:iCs/>
        </w:rPr>
        <w:t>.</w:t>
      </w:r>
    </w:p>
    <w:p w14:paraId="31BC37EE" w14:textId="22D5DAE6" w:rsidR="00CA44A3" w:rsidRPr="003B7620" w:rsidRDefault="00D723C9" w:rsidP="00C54541">
      <w:pPr>
        <w:ind w:firstLine="360"/>
        <w:rPr>
          <w:rFonts w:eastAsia="Times New Roman"/>
          <w:iCs/>
        </w:rPr>
      </w:pPr>
      <w:r>
        <w:rPr>
          <w:rFonts w:eastAsia="Times New Roman"/>
          <w:iCs/>
        </w:rPr>
        <w:t>Lưu ý</w:t>
      </w:r>
      <w:r w:rsidR="00D22183" w:rsidRPr="003B7620">
        <w:rPr>
          <w:rFonts w:eastAsia="Times New Roman"/>
          <w:iCs/>
        </w:rPr>
        <w:t>,</w:t>
      </w:r>
      <w:r w:rsidR="00E640CC">
        <w:rPr>
          <w:rFonts w:eastAsia="Times New Roman"/>
          <w:iCs/>
        </w:rPr>
        <w:t xml:space="preserve"> </w:t>
      </w:r>
      <w:r w:rsidR="00D22183" w:rsidRPr="003B7620">
        <w:rPr>
          <w:rFonts w:eastAsia="Times New Roman"/>
          <w:iCs/>
        </w:rPr>
        <w:t xml:space="preserve">trẻ </w:t>
      </w:r>
      <w:r w:rsidR="00CA44A3" w:rsidRPr="003B7620">
        <w:rPr>
          <w:rFonts w:eastAsia="Times New Roman"/>
          <w:iCs/>
        </w:rPr>
        <w:t>nằm viện kéo dài hoặc suy giảm miễn dịch</w:t>
      </w:r>
      <w:r w:rsidR="003B7620" w:rsidRPr="003B7620">
        <w:rPr>
          <w:rFonts w:eastAsia="Times New Roman"/>
          <w:iCs/>
        </w:rPr>
        <w:t xml:space="preserve"> tăng nguy cơ nhiễm các tác nhân sau:</w:t>
      </w:r>
    </w:p>
    <w:p w14:paraId="27B1EE4A" w14:textId="77777777" w:rsidR="00172754" w:rsidRDefault="003B7620" w:rsidP="00CD4F4D">
      <w:pPr>
        <w:pStyle w:val="ListParagraph"/>
        <w:numPr>
          <w:ilvl w:val="0"/>
          <w:numId w:val="2"/>
        </w:numPr>
        <w:rPr>
          <w:i/>
          <w:lang w:val="fr-FR"/>
        </w:rPr>
      </w:pPr>
      <w:r w:rsidRPr="003B7620">
        <w:rPr>
          <w:i/>
          <w:iCs/>
        </w:rPr>
        <w:t>Kl</w:t>
      </w:r>
      <w:r w:rsidR="00CA44A3" w:rsidRPr="003B7620">
        <w:rPr>
          <w:i/>
          <w:lang w:val="fr-FR"/>
        </w:rPr>
        <w:t>ebsiella.</w:t>
      </w:r>
    </w:p>
    <w:p w14:paraId="041269F3" w14:textId="77777777" w:rsidR="00172754" w:rsidRDefault="00CA44A3" w:rsidP="00CD4F4D">
      <w:pPr>
        <w:pStyle w:val="ListParagraph"/>
        <w:numPr>
          <w:ilvl w:val="0"/>
          <w:numId w:val="2"/>
        </w:numPr>
        <w:rPr>
          <w:i/>
          <w:lang w:val="fr-FR"/>
        </w:rPr>
      </w:pPr>
      <w:r w:rsidRPr="00172754">
        <w:rPr>
          <w:i/>
          <w:lang w:val="fr-FR"/>
        </w:rPr>
        <w:t>Pseudomonas</w:t>
      </w:r>
      <w:r w:rsidR="00172754">
        <w:rPr>
          <w:i/>
          <w:lang w:val="fr-FR"/>
        </w:rPr>
        <w:t>.</w:t>
      </w:r>
    </w:p>
    <w:p w14:paraId="4D443073" w14:textId="77777777" w:rsidR="00172754" w:rsidRDefault="00CA44A3" w:rsidP="00CD4F4D">
      <w:pPr>
        <w:pStyle w:val="ListParagraph"/>
        <w:numPr>
          <w:ilvl w:val="0"/>
          <w:numId w:val="2"/>
        </w:numPr>
        <w:rPr>
          <w:i/>
          <w:lang w:val="fr-FR"/>
        </w:rPr>
      </w:pPr>
      <w:r w:rsidRPr="00172754">
        <w:rPr>
          <w:i/>
          <w:lang w:val="fr-FR"/>
        </w:rPr>
        <w:t>E. coli.</w:t>
      </w:r>
    </w:p>
    <w:p w14:paraId="6351F9BD" w14:textId="77777777" w:rsidR="00172754" w:rsidRDefault="00CA44A3" w:rsidP="00CD4F4D">
      <w:pPr>
        <w:pStyle w:val="ListParagraph"/>
        <w:numPr>
          <w:ilvl w:val="0"/>
          <w:numId w:val="2"/>
        </w:numPr>
        <w:rPr>
          <w:i/>
          <w:lang w:val="fr-FR"/>
        </w:rPr>
      </w:pPr>
      <w:r w:rsidRPr="00172754">
        <w:rPr>
          <w:i/>
          <w:lang w:val="fr-FR"/>
        </w:rPr>
        <w:t>Serratia marcescens.</w:t>
      </w:r>
    </w:p>
    <w:p w14:paraId="0DD81F6B" w14:textId="77777777" w:rsidR="00655A64" w:rsidRPr="00655A64" w:rsidRDefault="00172754" w:rsidP="00CD4F4D">
      <w:pPr>
        <w:pStyle w:val="ListParagraph"/>
        <w:numPr>
          <w:ilvl w:val="0"/>
          <w:numId w:val="2"/>
        </w:numPr>
        <w:rPr>
          <w:i/>
          <w:lang w:val="fr-FR"/>
        </w:rPr>
      </w:pPr>
      <w:r>
        <w:rPr>
          <w:i/>
        </w:rPr>
        <w:t>C</w:t>
      </w:r>
      <w:r w:rsidR="00CA44A3" w:rsidRPr="00172754">
        <w:rPr>
          <w:i/>
        </w:rPr>
        <w:t>andida albicans.</w:t>
      </w:r>
    </w:p>
    <w:p w14:paraId="1CC0F679" w14:textId="50BD6BA9" w:rsidR="00CA44A3" w:rsidRPr="00655A64" w:rsidRDefault="00CA44A3" w:rsidP="00CD4F4D">
      <w:pPr>
        <w:pStyle w:val="ListParagraph"/>
        <w:numPr>
          <w:ilvl w:val="0"/>
          <w:numId w:val="2"/>
        </w:numPr>
        <w:rPr>
          <w:i/>
          <w:lang w:val="fr-FR"/>
        </w:rPr>
      </w:pPr>
      <w:r w:rsidRPr="00655A64">
        <w:rPr>
          <w:i/>
        </w:rPr>
        <w:t>Pneumocystic carinii</w:t>
      </w:r>
      <w:r w:rsidRPr="00655A64">
        <w:t xml:space="preserve"> (AIDS).</w:t>
      </w:r>
    </w:p>
    <w:p w14:paraId="460A377B" w14:textId="36CE3EAE" w:rsidR="00036402" w:rsidRPr="006B61F5" w:rsidRDefault="00036402" w:rsidP="00CF4ED9">
      <w:pPr>
        <w:pStyle w:val="Heading3"/>
        <w:rPr>
          <w:iCs/>
          <w:lang w:val="fr-FR"/>
        </w:rPr>
      </w:pPr>
      <w:r w:rsidRPr="006B61F5">
        <w:rPr>
          <w:lang w:val="fr-FR"/>
        </w:rPr>
        <w:lastRenderedPageBreak/>
        <w:t xml:space="preserve">Không do vi </w:t>
      </w:r>
      <w:proofErr w:type="gramStart"/>
      <w:r w:rsidRPr="006B61F5">
        <w:rPr>
          <w:lang w:val="fr-FR"/>
        </w:rPr>
        <w:t>sinh:</w:t>
      </w:r>
      <w:proofErr w:type="gramEnd"/>
      <w:r w:rsidRPr="006B61F5">
        <w:rPr>
          <w:lang w:val="fr-FR"/>
        </w:rPr>
        <w:t xml:space="preserve"> hít, sặc các chất </w:t>
      </w:r>
      <w:r w:rsidR="006B61F5">
        <w:rPr>
          <w:lang w:val="fr-FR"/>
        </w:rPr>
        <w:t>(</w:t>
      </w:r>
      <w:r w:rsidRPr="006B61F5">
        <w:rPr>
          <w:lang w:val="fr-FR"/>
        </w:rPr>
        <w:t>thức ăn, dịch vị, dị vật, dầu hôi</w:t>
      </w:r>
      <w:r w:rsidR="006B61F5">
        <w:rPr>
          <w:lang w:val="fr-FR"/>
        </w:rPr>
        <w:t>)</w:t>
      </w:r>
      <w:r w:rsidRPr="006B61F5">
        <w:rPr>
          <w:lang w:val="fr-FR"/>
        </w:rPr>
        <w:t xml:space="preserve">, </w:t>
      </w:r>
      <w:r w:rsidR="006B61F5">
        <w:rPr>
          <w:lang w:val="fr-FR"/>
        </w:rPr>
        <w:t xml:space="preserve">do phản ứng </w:t>
      </w:r>
      <w:r w:rsidRPr="006B61F5">
        <w:rPr>
          <w:lang w:val="fr-FR"/>
        </w:rPr>
        <w:t xml:space="preserve">quá mẫn, </w:t>
      </w:r>
      <w:r w:rsidR="006B61F5">
        <w:rPr>
          <w:lang w:val="fr-FR"/>
        </w:rPr>
        <w:t>do</w:t>
      </w:r>
      <w:r w:rsidRPr="006B61F5">
        <w:rPr>
          <w:lang w:val="fr-FR"/>
        </w:rPr>
        <w:t xml:space="preserve"> thuốc hoặc chất phóng xạ.</w:t>
      </w:r>
    </w:p>
    <w:p w14:paraId="0491A2C9" w14:textId="56BC33A8" w:rsidR="003D2368" w:rsidRPr="008A1619" w:rsidRDefault="004D1250" w:rsidP="00C01586">
      <w:pPr>
        <w:pStyle w:val="Heading2"/>
      </w:pPr>
      <w:r w:rsidRPr="008A1619">
        <w:t>Phân loại</w:t>
      </w:r>
      <w:r w:rsidR="00305519">
        <w:t xml:space="preserve"> viêm phổi</w:t>
      </w:r>
    </w:p>
    <w:p w14:paraId="7656CFC6" w14:textId="7BA33491" w:rsidR="00305519" w:rsidRDefault="003D2368" w:rsidP="00CF4ED9">
      <w:pPr>
        <w:pStyle w:val="Heading3"/>
      </w:pPr>
      <w:r w:rsidRPr="008A1619">
        <w:t>Theo giải phẫu</w:t>
      </w:r>
      <w:r w:rsidRPr="008A1619">
        <w:tab/>
      </w:r>
    </w:p>
    <w:p w14:paraId="1F5FE3E5" w14:textId="77777777" w:rsidR="00305519" w:rsidRPr="00A27AA2" w:rsidRDefault="00305519" w:rsidP="00CD4F4D">
      <w:pPr>
        <w:pStyle w:val="ListParagraph"/>
        <w:numPr>
          <w:ilvl w:val="0"/>
          <w:numId w:val="2"/>
        </w:numPr>
        <w:rPr>
          <w:lang w:val="vi-VN"/>
        </w:rPr>
      </w:pPr>
      <w:r w:rsidRPr="00A27AA2">
        <w:rPr>
          <w:lang w:val="vi-VN"/>
        </w:rPr>
        <w:t>V</w:t>
      </w:r>
      <w:r w:rsidR="003D2368" w:rsidRPr="00A27AA2">
        <w:rPr>
          <w:i/>
          <w:lang w:val="vi-VN"/>
        </w:rPr>
        <w:t>iêm phế quản phổi</w:t>
      </w:r>
      <w:r w:rsidR="003D2368" w:rsidRPr="00A27AA2">
        <w:rPr>
          <w:lang w:val="vi-VN"/>
        </w:rPr>
        <w:t xml:space="preserve">: là thể lâm sàng phổ biến, chiếm </w:t>
      </w:r>
      <w:r w:rsidRPr="00A27AA2">
        <w:rPr>
          <w:lang w:val="vi-VN"/>
        </w:rPr>
        <w:t>&gt;</w:t>
      </w:r>
      <w:r w:rsidR="003D2368" w:rsidRPr="00A27AA2">
        <w:rPr>
          <w:lang w:val="vi-VN"/>
        </w:rPr>
        <w:t>80% tổng số viêm phổi, thường gặp ở trẻ dưới 3 tuổi, nhất là trẻ dưới 12 tháng</w:t>
      </w:r>
      <w:r w:rsidRPr="00A27AA2">
        <w:rPr>
          <w:lang w:val="vi-VN"/>
        </w:rPr>
        <w:t xml:space="preserve"> </w:t>
      </w:r>
      <w:r w:rsidR="003D2368" w:rsidRPr="00A27AA2">
        <w:rPr>
          <w:lang w:val="vi-VN"/>
        </w:rPr>
        <w:t>chiếm 65%.</w:t>
      </w:r>
    </w:p>
    <w:p w14:paraId="0832CC47" w14:textId="77777777" w:rsidR="00305519" w:rsidRPr="00A27AA2" w:rsidRDefault="003D2368" w:rsidP="00CD4F4D">
      <w:pPr>
        <w:pStyle w:val="ListParagraph"/>
        <w:numPr>
          <w:ilvl w:val="0"/>
          <w:numId w:val="2"/>
        </w:numPr>
        <w:rPr>
          <w:lang w:val="vi-VN"/>
        </w:rPr>
      </w:pPr>
      <w:r w:rsidRPr="00A27AA2">
        <w:rPr>
          <w:i/>
          <w:lang w:val="vi-VN"/>
        </w:rPr>
        <w:t>Viêm phổi thùy hoặc tiểu thùy</w:t>
      </w:r>
      <w:r w:rsidRPr="00A27AA2">
        <w:rPr>
          <w:lang w:val="vi-VN"/>
        </w:rPr>
        <w:t>: thường gặp ở trẻ trên 3 tuổi.</w:t>
      </w:r>
    </w:p>
    <w:p w14:paraId="0CCEF8FD" w14:textId="1FD3676F" w:rsidR="003D2368" w:rsidRPr="00A27AA2" w:rsidRDefault="003D2368" w:rsidP="00CD4F4D">
      <w:pPr>
        <w:pStyle w:val="ListParagraph"/>
        <w:numPr>
          <w:ilvl w:val="0"/>
          <w:numId w:val="2"/>
        </w:numPr>
        <w:rPr>
          <w:lang w:val="vi-VN"/>
        </w:rPr>
      </w:pPr>
      <w:r w:rsidRPr="00A27AA2">
        <w:rPr>
          <w:i/>
          <w:lang w:val="vi-VN"/>
        </w:rPr>
        <w:t>Viêm phổi kẽ</w:t>
      </w:r>
      <w:r w:rsidRPr="00A27AA2">
        <w:rPr>
          <w:lang w:val="vi-VN"/>
        </w:rPr>
        <w:t>: gặp ở mọi tuổ</w:t>
      </w:r>
      <w:r w:rsidR="00A27F7C" w:rsidRPr="00A27AA2">
        <w:rPr>
          <w:lang w:val="vi-VN"/>
        </w:rPr>
        <w:t>i</w:t>
      </w:r>
      <w:r w:rsidR="00305519" w:rsidRPr="00A27AA2">
        <w:rPr>
          <w:lang w:val="vi-VN"/>
        </w:rPr>
        <w:t>.</w:t>
      </w:r>
    </w:p>
    <w:p w14:paraId="7B32B7B5" w14:textId="505BFF32" w:rsidR="003D2368" w:rsidRPr="008A1619" w:rsidRDefault="003D2368" w:rsidP="00CF4ED9">
      <w:pPr>
        <w:pStyle w:val="Heading3"/>
      </w:pPr>
      <w:r w:rsidRPr="008A1619">
        <w:t>Theo độ nặng</w:t>
      </w:r>
      <w:r w:rsidRPr="008A1619">
        <w:tab/>
      </w:r>
      <w:r w:rsidRPr="008A1619">
        <w:tab/>
      </w:r>
    </w:p>
    <w:p w14:paraId="269914A2" w14:textId="4FAB94AA" w:rsidR="009C474D" w:rsidRPr="00A27AA2" w:rsidRDefault="00212E80" w:rsidP="003327BC">
      <w:pPr>
        <w:pStyle w:val="Caption"/>
        <w:rPr>
          <w:color w:val="FF0000"/>
          <w:lang w:val="vi-VN"/>
        </w:rPr>
      </w:pPr>
      <w:r w:rsidRPr="00A27AA2">
        <w:rPr>
          <w:lang w:val="vi-VN"/>
        </w:rPr>
        <w:t xml:space="preserve">Bảng </w:t>
      </w:r>
      <w:r w:rsidR="00CE688D">
        <w:fldChar w:fldCharType="begin"/>
      </w:r>
      <w:r w:rsidR="00CE688D" w:rsidRPr="00A27AA2">
        <w:rPr>
          <w:lang w:val="vi-VN"/>
        </w:rPr>
        <w:instrText xml:space="preserve"> STYLEREF 1 \s </w:instrText>
      </w:r>
      <w:r w:rsidR="00CE688D">
        <w:fldChar w:fldCharType="separate"/>
      </w:r>
      <w:r w:rsidR="00CE688D" w:rsidRPr="00A27AA2">
        <w:rPr>
          <w:noProof/>
          <w:lang w:val="vi-VN"/>
        </w:rPr>
        <w:t>1</w:t>
      </w:r>
      <w:r w:rsidR="00CE688D">
        <w:fldChar w:fldCharType="end"/>
      </w:r>
      <w:r w:rsidR="00CE688D" w:rsidRPr="00A27AA2">
        <w:rPr>
          <w:lang w:val="vi-VN"/>
        </w:rPr>
        <w:t>.</w:t>
      </w:r>
      <w:r w:rsidR="00CE688D">
        <w:fldChar w:fldCharType="begin"/>
      </w:r>
      <w:r w:rsidR="00CE688D" w:rsidRPr="00A27AA2">
        <w:rPr>
          <w:lang w:val="vi-VN"/>
        </w:rPr>
        <w:instrText xml:space="preserve"> SEQ Bảng \* ARABIC \s 1 </w:instrText>
      </w:r>
      <w:r w:rsidR="00CE688D">
        <w:fldChar w:fldCharType="separate"/>
      </w:r>
      <w:r w:rsidR="00CE688D" w:rsidRPr="00A27AA2">
        <w:rPr>
          <w:noProof/>
          <w:lang w:val="vi-VN"/>
        </w:rPr>
        <w:t>2</w:t>
      </w:r>
      <w:r w:rsidR="00CE688D">
        <w:fldChar w:fldCharType="end"/>
      </w:r>
      <w:r w:rsidRPr="00A27AA2">
        <w:rPr>
          <w:lang w:val="vi-VN"/>
        </w:rPr>
        <w:t xml:space="preserve">. </w:t>
      </w:r>
      <w:r w:rsidR="009C474D" w:rsidRPr="00A27AA2">
        <w:rPr>
          <w:lang w:val="vi-VN"/>
        </w:rPr>
        <w:t xml:space="preserve">Độ nặng của viêm phổi mắc phải cộng đồng </w:t>
      </w:r>
      <w:r w:rsidR="003C0DED">
        <w:fldChar w:fldCharType="begin"/>
      </w:r>
      <w:r w:rsidR="003C0DED" w:rsidRPr="00A27AA2">
        <w:rPr>
          <w:lang w:val="vi-VN"/>
        </w:rPr>
        <w:instrText xml:space="preserve"> ADDIN EN.CITE &lt;EndNote&gt;&lt;Cite&gt;&lt;Author&gt;Harris&lt;/Author&gt;&lt;Year&gt;2011&lt;/Year&gt;&lt;RecNum&gt;3&lt;/RecNum&gt;&lt;DisplayText&gt;[5], [6]&lt;/DisplayText&gt;&lt;record&gt;&lt;rec-number&gt;3&lt;/rec-number&gt;&lt;foreign-keys&gt;&lt;key app="EN" db-id="a2svzt0xy2ts0metv56p9w0xzadr9xaze0rv" timestamp="1560579731"&gt;3&lt;/key&gt;&lt;/foreign-keys&gt;&lt;ref-type name="Journal Article"&gt;17&lt;/ref-type&gt;&lt;contributors&gt;&lt;authors&gt;&lt;author&gt;Harris, Michael&lt;/author&gt;&lt;author&gt;Clark, Julia&lt;/author&gt;&lt;author&gt;Coote, Nicky&lt;/author&gt;&lt;author&gt;Fletcher, Penny&lt;/author&gt;&lt;author&gt;Harnden, Anthony&lt;/author&gt;&lt;author&gt;McKean, Michael&lt;/author&gt;&lt;author&gt;Thomson, Anne&lt;/author&gt;&lt;/authors&gt;&lt;/contributors&gt;&lt;titles&gt;&lt;title&gt;British Thoracic Society guidelines for the management of community acquired pneumonia in children: update 2011&lt;/title&gt;&lt;secondary-title&gt;Thorax&lt;/secondary-title&gt;&lt;/titles&gt;&lt;periodical&gt;&lt;full-title&gt;Thorax&lt;/full-title&gt;&lt;/periodical&gt;&lt;pages&gt;ii1-ii23&lt;/pages&gt;&lt;volume&gt;66&lt;/volume&gt;&lt;number&gt;Suppl 2&lt;/number&gt;&lt;dates&gt;&lt;year&gt;2011&lt;/year&gt;&lt;/dates&gt;&lt;urls&gt;&lt;related-urls&gt;&lt;url&gt;https://thorax.bmj.com/content/thoraxjnl/66/Suppl_2/ii1.full.pdf&lt;/url&gt;&lt;/related-urls&gt;&lt;/urls&gt;&lt;electronic-resource-num&gt;10.1136/thoraxjnl-2011-200598&lt;/electronic-resource-num&gt;&lt;/record&gt;&lt;/Cite&gt;&lt;Cite&gt;&lt;Author&gt;Barson WJ&lt;/Author&gt;&lt;Year&gt;2019&lt;/Year&gt;&lt;RecNum&gt;4&lt;/RecNum&gt;&lt;record&gt;&lt;rec-number&gt;4&lt;/rec-number&gt;&lt;foreign-keys&gt;&lt;key app="EN" db-id="a2svzt0xy2ts0metv56p9w0xzadr9xaze0rv" timestamp="1560579917"&gt;4&lt;/key&gt;&lt;/foreign-keys&gt;&lt;ref-type name="Online Database"&gt;45&lt;/ref-type&gt;&lt;contributors&gt;&lt;authors&gt;&lt;author&gt;Barson WJ,&lt;/author&gt;&lt;/authors&gt;&lt;/contributors&gt;&lt;titles&gt;&lt;title&gt;Community-acquired pneumonia in children: Clinical features and diagnosis&lt;/title&gt;&lt;/titles&gt;&lt;dates&gt;&lt;year&gt;2019&lt;/year&gt;&lt;pub-dates&gt;&lt;date&gt;19/04/2019&lt;/date&gt;&lt;/pub-dates&gt;&lt;/dates&gt;&lt;publisher&gt;UpToDate&lt;/publisher&gt;&lt;urls&gt;&lt;/urls&gt;&lt;/record&gt;&lt;/Cite&gt;&lt;/EndNote&gt;</w:instrText>
      </w:r>
      <w:r w:rsidR="003C0DED">
        <w:fldChar w:fldCharType="separate"/>
      </w:r>
      <w:r w:rsidR="003C0DED" w:rsidRPr="00A27AA2">
        <w:rPr>
          <w:noProof/>
          <w:lang w:val="vi-VN"/>
        </w:rPr>
        <w:t>[5], [6]</w:t>
      </w:r>
      <w:r w:rsidR="003C0DED">
        <w:fldChar w:fldCharType="end"/>
      </w:r>
      <w:r w:rsidRPr="00A27AA2">
        <w:rPr>
          <w:lang w:val="vi-VN"/>
        </w:rPr>
        <w:t>.</w:t>
      </w:r>
    </w:p>
    <w:tbl>
      <w:tblPr>
        <w:tblStyle w:val="TableGrid"/>
        <w:tblW w:w="0" w:type="auto"/>
        <w:jc w:val="center"/>
        <w:tblLook w:val="04A0" w:firstRow="1" w:lastRow="0" w:firstColumn="1" w:lastColumn="0" w:noHBand="0" w:noVBand="1"/>
      </w:tblPr>
      <w:tblGrid>
        <w:gridCol w:w="4248"/>
        <w:gridCol w:w="3793"/>
      </w:tblGrid>
      <w:tr w:rsidR="009C474D" w:rsidRPr="008A1619" w14:paraId="1D631EF9" w14:textId="77777777" w:rsidTr="00621D57">
        <w:trPr>
          <w:jc w:val="center"/>
        </w:trPr>
        <w:tc>
          <w:tcPr>
            <w:tcW w:w="4248" w:type="dxa"/>
          </w:tcPr>
          <w:p w14:paraId="59B9607E" w14:textId="77777777" w:rsidR="009C474D" w:rsidRPr="008A1619" w:rsidRDefault="009C474D" w:rsidP="00212E80">
            <w:pPr>
              <w:jc w:val="center"/>
              <w:rPr>
                <w:b/>
                <w:sz w:val="24"/>
                <w:szCs w:val="24"/>
              </w:rPr>
            </w:pPr>
            <w:r w:rsidRPr="008A1619">
              <w:rPr>
                <w:b/>
                <w:sz w:val="24"/>
                <w:szCs w:val="24"/>
              </w:rPr>
              <w:t>Viêm phổi nhẹ</w:t>
            </w:r>
          </w:p>
        </w:tc>
        <w:tc>
          <w:tcPr>
            <w:tcW w:w="3793" w:type="dxa"/>
          </w:tcPr>
          <w:p w14:paraId="37B7B337" w14:textId="77777777" w:rsidR="009C474D" w:rsidRPr="008A1619" w:rsidRDefault="009C474D" w:rsidP="00212E80">
            <w:pPr>
              <w:jc w:val="center"/>
              <w:rPr>
                <w:b/>
                <w:sz w:val="24"/>
                <w:szCs w:val="24"/>
              </w:rPr>
            </w:pPr>
            <w:r w:rsidRPr="008A1619">
              <w:rPr>
                <w:b/>
                <w:sz w:val="24"/>
                <w:szCs w:val="24"/>
              </w:rPr>
              <w:t>Viêm phổi nặng</w:t>
            </w:r>
          </w:p>
        </w:tc>
      </w:tr>
      <w:tr w:rsidR="009C474D" w:rsidRPr="008A1619" w14:paraId="1EDF862F" w14:textId="77777777" w:rsidTr="00621D57">
        <w:trPr>
          <w:jc w:val="center"/>
        </w:trPr>
        <w:tc>
          <w:tcPr>
            <w:tcW w:w="4248" w:type="dxa"/>
          </w:tcPr>
          <w:p w14:paraId="7EA7EFB3" w14:textId="20672D8D" w:rsidR="009C474D" w:rsidRPr="008A1619" w:rsidRDefault="009C474D" w:rsidP="006B14F4">
            <w:pPr>
              <w:rPr>
                <w:sz w:val="24"/>
                <w:szCs w:val="24"/>
              </w:rPr>
            </w:pPr>
            <w:r w:rsidRPr="008A1619">
              <w:rPr>
                <w:sz w:val="24"/>
                <w:szCs w:val="24"/>
              </w:rPr>
              <w:t>Nhiệt độ &lt;38</w:t>
            </w:r>
            <w:r w:rsidR="00212E80">
              <w:rPr>
                <w:sz w:val="24"/>
                <w:szCs w:val="24"/>
              </w:rPr>
              <w:t>,</w:t>
            </w:r>
            <w:r w:rsidRPr="008A1619">
              <w:rPr>
                <w:sz w:val="24"/>
                <w:szCs w:val="24"/>
              </w:rPr>
              <w:t>5°C</w:t>
            </w:r>
          </w:p>
        </w:tc>
        <w:tc>
          <w:tcPr>
            <w:tcW w:w="3793" w:type="dxa"/>
          </w:tcPr>
          <w:p w14:paraId="0BA39D8B" w14:textId="303B4EA0" w:rsidR="009C474D" w:rsidRPr="008A1619" w:rsidRDefault="009C474D" w:rsidP="006B14F4">
            <w:pPr>
              <w:rPr>
                <w:sz w:val="24"/>
                <w:szCs w:val="24"/>
              </w:rPr>
            </w:pPr>
            <w:r w:rsidRPr="008A1619">
              <w:rPr>
                <w:sz w:val="24"/>
                <w:szCs w:val="24"/>
              </w:rPr>
              <w:t>Nhiệt độ ≥38</w:t>
            </w:r>
            <w:r w:rsidR="00212E80">
              <w:rPr>
                <w:sz w:val="24"/>
                <w:szCs w:val="24"/>
              </w:rPr>
              <w:t>,</w:t>
            </w:r>
            <w:r w:rsidRPr="008A1619">
              <w:rPr>
                <w:sz w:val="24"/>
                <w:szCs w:val="24"/>
              </w:rPr>
              <w:t>5°C</w:t>
            </w:r>
          </w:p>
        </w:tc>
      </w:tr>
      <w:tr w:rsidR="009C474D" w:rsidRPr="008A1619" w14:paraId="681B7B44" w14:textId="77777777" w:rsidTr="00621D57">
        <w:trPr>
          <w:jc w:val="center"/>
        </w:trPr>
        <w:tc>
          <w:tcPr>
            <w:tcW w:w="4248" w:type="dxa"/>
          </w:tcPr>
          <w:p w14:paraId="002B84C2" w14:textId="738A9D48" w:rsidR="009C474D" w:rsidRPr="008A1619" w:rsidRDefault="00212E80" w:rsidP="006B14F4">
            <w:pPr>
              <w:rPr>
                <w:sz w:val="24"/>
                <w:szCs w:val="24"/>
              </w:rPr>
            </w:pPr>
            <w:r>
              <w:rPr>
                <w:sz w:val="24"/>
                <w:szCs w:val="24"/>
              </w:rPr>
              <w:t>Khó thở</w:t>
            </w:r>
            <w:r w:rsidR="009C474D" w:rsidRPr="008A1619">
              <w:rPr>
                <w:sz w:val="24"/>
                <w:szCs w:val="24"/>
              </w:rPr>
              <w:t xml:space="preserve"> nhẹ hoặc không</w:t>
            </w:r>
            <w:r>
              <w:rPr>
                <w:sz w:val="24"/>
                <w:szCs w:val="24"/>
              </w:rPr>
              <w:t xml:space="preserve"> khó thở</w:t>
            </w:r>
          </w:p>
        </w:tc>
        <w:tc>
          <w:tcPr>
            <w:tcW w:w="3793" w:type="dxa"/>
          </w:tcPr>
          <w:p w14:paraId="2090A520" w14:textId="45F7CEAB" w:rsidR="009C474D" w:rsidRPr="008A1619" w:rsidRDefault="00212E80" w:rsidP="006B14F4">
            <w:pPr>
              <w:rPr>
                <w:sz w:val="24"/>
                <w:szCs w:val="24"/>
              </w:rPr>
            </w:pPr>
            <w:r>
              <w:rPr>
                <w:sz w:val="24"/>
                <w:szCs w:val="24"/>
              </w:rPr>
              <w:t>Khó thở trung bình – nặng</w:t>
            </w:r>
          </w:p>
        </w:tc>
      </w:tr>
      <w:tr w:rsidR="009C474D" w:rsidRPr="008A1619" w14:paraId="62BA81EA" w14:textId="77777777" w:rsidTr="00621D57">
        <w:trPr>
          <w:jc w:val="center"/>
        </w:trPr>
        <w:tc>
          <w:tcPr>
            <w:tcW w:w="4248" w:type="dxa"/>
          </w:tcPr>
          <w:p w14:paraId="0154C23D" w14:textId="4779549F" w:rsidR="009C474D" w:rsidRPr="008A1619" w:rsidRDefault="009C474D" w:rsidP="006B14F4">
            <w:pPr>
              <w:rPr>
                <w:sz w:val="24"/>
                <w:szCs w:val="24"/>
              </w:rPr>
            </w:pPr>
            <w:r w:rsidRPr="008A1619">
              <w:rPr>
                <w:sz w:val="24"/>
                <w:szCs w:val="24"/>
              </w:rPr>
              <w:t xml:space="preserve">Tăng nhịp thở nhưng ít hơn </w:t>
            </w:r>
            <w:r w:rsidR="00212E80">
              <w:rPr>
                <w:sz w:val="24"/>
                <w:szCs w:val="24"/>
              </w:rPr>
              <w:t xml:space="preserve">ngưỡng </w:t>
            </w:r>
            <w:r w:rsidRPr="008A1619">
              <w:rPr>
                <w:sz w:val="24"/>
                <w:szCs w:val="24"/>
              </w:rPr>
              <w:t xml:space="preserve">nhịp thở xác định </w:t>
            </w:r>
            <w:r w:rsidR="00212E80">
              <w:rPr>
                <w:sz w:val="24"/>
                <w:szCs w:val="24"/>
              </w:rPr>
              <w:t>khó thở trung bình – nặng</w:t>
            </w:r>
          </w:p>
          <w:p w14:paraId="2BAC4C2B" w14:textId="77777777" w:rsidR="009C474D" w:rsidRPr="008A1619" w:rsidRDefault="009C474D" w:rsidP="006B14F4">
            <w:pPr>
              <w:rPr>
                <w:sz w:val="24"/>
                <w:szCs w:val="24"/>
              </w:rPr>
            </w:pPr>
            <w:r w:rsidRPr="008A1619">
              <w:rPr>
                <w:sz w:val="24"/>
                <w:szCs w:val="24"/>
              </w:rPr>
              <w:t>Co lõm ngực nhẹ hoặc không co lõm ngực</w:t>
            </w:r>
          </w:p>
          <w:p w14:paraId="796602B9" w14:textId="77777777" w:rsidR="00227825" w:rsidRDefault="00227825" w:rsidP="006B14F4">
            <w:pPr>
              <w:rPr>
                <w:sz w:val="24"/>
                <w:szCs w:val="24"/>
              </w:rPr>
            </w:pPr>
          </w:p>
          <w:p w14:paraId="23A74C9E" w14:textId="77777777" w:rsidR="00227825" w:rsidRDefault="00227825" w:rsidP="006B14F4">
            <w:pPr>
              <w:rPr>
                <w:sz w:val="24"/>
                <w:szCs w:val="24"/>
              </w:rPr>
            </w:pPr>
          </w:p>
          <w:p w14:paraId="14CDFB86" w14:textId="77777777" w:rsidR="00227825" w:rsidRDefault="00227825" w:rsidP="006B14F4">
            <w:pPr>
              <w:rPr>
                <w:sz w:val="24"/>
                <w:szCs w:val="24"/>
              </w:rPr>
            </w:pPr>
          </w:p>
          <w:p w14:paraId="0BF2D555" w14:textId="64330830" w:rsidR="009C474D" w:rsidRPr="008A1619" w:rsidRDefault="009C474D" w:rsidP="006B14F4">
            <w:pPr>
              <w:rPr>
                <w:sz w:val="24"/>
                <w:szCs w:val="24"/>
              </w:rPr>
            </w:pPr>
            <w:r w:rsidRPr="008A1619">
              <w:rPr>
                <w:sz w:val="24"/>
                <w:szCs w:val="24"/>
              </w:rPr>
              <w:t>Không thở rên</w:t>
            </w:r>
          </w:p>
          <w:p w14:paraId="7DEED655" w14:textId="77777777" w:rsidR="009C474D" w:rsidRPr="008A1619" w:rsidRDefault="009C474D" w:rsidP="006B14F4">
            <w:pPr>
              <w:rPr>
                <w:sz w:val="24"/>
                <w:szCs w:val="24"/>
              </w:rPr>
            </w:pPr>
            <w:r w:rsidRPr="008A1619">
              <w:rPr>
                <w:sz w:val="24"/>
                <w:szCs w:val="24"/>
              </w:rPr>
              <w:t>Không phập phồng cánh mũi</w:t>
            </w:r>
          </w:p>
          <w:p w14:paraId="4EA18921" w14:textId="77777777" w:rsidR="009C474D" w:rsidRPr="008A1619" w:rsidRDefault="009C474D" w:rsidP="006B14F4">
            <w:pPr>
              <w:rPr>
                <w:sz w:val="24"/>
                <w:szCs w:val="24"/>
              </w:rPr>
            </w:pPr>
            <w:r w:rsidRPr="008A1619">
              <w:rPr>
                <w:sz w:val="24"/>
                <w:szCs w:val="24"/>
              </w:rPr>
              <w:t>Không ngưng thở</w:t>
            </w:r>
          </w:p>
          <w:p w14:paraId="26169E2B" w14:textId="77777777" w:rsidR="009C474D" w:rsidRPr="008A1619" w:rsidRDefault="009C474D" w:rsidP="006B14F4">
            <w:pPr>
              <w:rPr>
                <w:sz w:val="24"/>
                <w:szCs w:val="24"/>
              </w:rPr>
            </w:pPr>
            <w:r w:rsidRPr="008A1619">
              <w:rPr>
                <w:sz w:val="24"/>
                <w:szCs w:val="24"/>
              </w:rPr>
              <w:t>Thở nông nhẹ</w:t>
            </w:r>
          </w:p>
        </w:tc>
        <w:tc>
          <w:tcPr>
            <w:tcW w:w="3793" w:type="dxa"/>
          </w:tcPr>
          <w:p w14:paraId="4CBE8FAB" w14:textId="18FC9239" w:rsidR="009C474D" w:rsidRPr="008A1619" w:rsidRDefault="009C474D" w:rsidP="006B14F4">
            <w:pPr>
              <w:rPr>
                <w:sz w:val="24"/>
                <w:szCs w:val="24"/>
              </w:rPr>
            </w:pPr>
            <w:r w:rsidRPr="008A1619">
              <w:rPr>
                <w:sz w:val="24"/>
                <w:szCs w:val="24"/>
              </w:rPr>
              <w:t>Nhịp thở &gt;70</w:t>
            </w:r>
            <w:r w:rsidR="00621D57">
              <w:rPr>
                <w:sz w:val="24"/>
                <w:szCs w:val="24"/>
              </w:rPr>
              <w:t xml:space="preserve"> </w:t>
            </w:r>
            <w:r w:rsidRPr="008A1619">
              <w:rPr>
                <w:sz w:val="24"/>
                <w:szCs w:val="24"/>
              </w:rPr>
              <w:t>l</w:t>
            </w:r>
            <w:r w:rsidR="00621D57">
              <w:rPr>
                <w:sz w:val="24"/>
                <w:szCs w:val="24"/>
              </w:rPr>
              <w:t>ần</w:t>
            </w:r>
            <w:r w:rsidRPr="008A1619">
              <w:rPr>
                <w:sz w:val="24"/>
                <w:szCs w:val="24"/>
              </w:rPr>
              <w:t>/p</w:t>
            </w:r>
            <w:r w:rsidR="00621D57">
              <w:rPr>
                <w:sz w:val="24"/>
                <w:szCs w:val="24"/>
              </w:rPr>
              <w:t>hút</w:t>
            </w:r>
            <w:r w:rsidRPr="008A1619">
              <w:rPr>
                <w:sz w:val="24"/>
                <w:szCs w:val="24"/>
              </w:rPr>
              <w:t xml:space="preserve"> ở nhũ nhi, </w:t>
            </w:r>
            <w:r w:rsidR="00621D57">
              <w:rPr>
                <w:sz w:val="24"/>
                <w:szCs w:val="24"/>
              </w:rPr>
              <w:br/>
            </w:r>
            <w:r w:rsidRPr="008A1619">
              <w:rPr>
                <w:sz w:val="24"/>
                <w:szCs w:val="24"/>
              </w:rPr>
              <w:t>&gt;50</w:t>
            </w:r>
            <w:r w:rsidR="00621D57">
              <w:rPr>
                <w:sz w:val="24"/>
                <w:szCs w:val="24"/>
              </w:rPr>
              <w:t xml:space="preserve"> </w:t>
            </w:r>
            <w:r w:rsidRPr="008A1619">
              <w:rPr>
                <w:sz w:val="24"/>
                <w:szCs w:val="24"/>
              </w:rPr>
              <w:t>l</w:t>
            </w:r>
            <w:r w:rsidR="00621D57">
              <w:rPr>
                <w:sz w:val="24"/>
                <w:szCs w:val="24"/>
              </w:rPr>
              <w:t>ần</w:t>
            </w:r>
            <w:r w:rsidRPr="008A1619">
              <w:rPr>
                <w:sz w:val="24"/>
                <w:szCs w:val="24"/>
              </w:rPr>
              <w:t>/p</w:t>
            </w:r>
            <w:r w:rsidR="00621D57">
              <w:rPr>
                <w:sz w:val="24"/>
                <w:szCs w:val="24"/>
              </w:rPr>
              <w:t>hút</w:t>
            </w:r>
            <w:r w:rsidRPr="008A1619">
              <w:rPr>
                <w:sz w:val="24"/>
                <w:szCs w:val="24"/>
              </w:rPr>
              <w:t xml:space="preserve"> ở trẻ lớn hơn</w:t>
            </w:r>
          </w:p>
          <w:p w14:paraId="1C9F4A2E" w14:textId="77777777" w:rsidR="00621D57" w:rsidRDefault="00621D57" w:rsidP="006B14F4">
            <w:pPr>
              <w:rPr>
                <w:sz w:val="24"/>
                <w:szCs w:val="24"/>
              </w:rPr>
            </w:pPr>
          </w:p>
          <w:p w14:paraId="459A67DD" w14:textId="2C82450A" w:rsidR="009C474D" w:rsidRPr="008A1619" w:rsidRDefault="009C474D" w:rsidP="006B14F4">
            <w:pPr>
              <w:rPr>
                <w:sz w:val="24"/>
                <w:szCs w:val="24"/>
              </w:rPr>
            </w:pPr>
            <w:r w:rsidRPr="008A1619">
              <w:rPr>
                <w:sz w:val="24"/>
                <w:szCs w:val="24"/>
              </w:rPr>
              <w:t>Co lõm trên ức, gian sườn, hạ sườn trung bình/nặng (&lt;12 tháng)</w:t>
            </w:r>
          </w:p>
          <w:p w14:paraId="4F8F73D5" w14:textId="77777777" w:rsidR="009C474D" w:rsidRPr="008A1619" w:rsidRDefault="009C474D" w:rsidP="006B14F4">
            <w:pPr>
              <w:rPr>
                <w:sz w:val="24"/>
                <w:szCs w:val="24"/>
              </w:rPr>
            </w:pPr>
            <w:r w:rsidRPr="008A1619">
              <w:rPr>
                <w:sz w:val="24"/>
                <w:szCs w:val="24"/>
              </w:rPr>
              <w:t>Khó thở nặng (≥ 12 tháng)</w:t>
            </w:r>
          </w:p>
          <w:p w14:paraId="4D5B9775" w14:textId="77777777" w:rsidR="009C474D" w:rsidRPr="008A1619" w:rsidRDefault="009C474D" w:rsidP="006B14F4">
            <w:pPr>
              <w:rPr>
                <w:sz w:val="24"/>
                <w:szCs w:val="24"/>
              </w:rPr>
            </w:pPr>
            <w:r w:rsidRPr="008A1619">
              <w:rPr>
                <w:sz w:val="24"/>
                <w:szCs w:val="24"/>
              </w:rPr>
              <w:t>Thở rên</w:t>
            </w:r>
          </w:p>
          <w:p w14:paraId="4DCE3E9E" w14:textId="77777777" w:rsidR="009C474D" w:rsidRPr="008A1619" w:rsidRDefault="009C474D" w:rsidP="006B14F4">
            <w:pPr>
              <w:rPr>
                <w:sz w:val="24"/>
                <w:szCs w:val="24"/>
              </w:rPr>
            </w:pPr>
            <w:r w:rsidRPr="008A1619">
              <w:rPr>
                <w:sz w:val="24"/>
                <w:szCs w:val="24"/>
              </w:rPr>
              <w:t>Phập phồng cánh mũi</w:t>
            </w:r>
          </w:p>
          <w:p w14:paraId="7C450870" w14:textId="77777777" w:rsidR="009C474D" w:rsidRPr="008A1619" w:rsidRDefault="009C474D" w:rsidP="006B14F4">
            <w:pPr>
              <w:rPr>
                <w:sz w:val="24"/>
                <w:szCs w:val="24"/>
              </w:rPr>
            </w:pPr>
            <w:r w:rsidRPr="008A1619">
              <w:rPr>
                <w:sz w:val="24"/>
                <w:szCs w:val="24"/>
              </w:rPr>
              <w:t>Ngưng thở</w:t>
            </w:r>
          </w:p>
          <w:p w14:paraId="7F61B71B" w14:textId="77777777" w:rsidR="009C474D" w:rsidRPr="008A1619" w:rsidRDefault="009C474D" w:rsidP="006B14F4">
            <w:pPr>
              <w:rPr>
                <w:sz w:val="24"/>
                <w:szCs w:val="24"/>
              </w:rPr>
            </w:pPr>
            <w:r w:rsidRPr="008A1619">
              <w:rPr>
                <w:sz w:val="24"/>
                <w:szCs w:val="24"/>
              </w:rPr>
              <w:t>Thở nông nhiều</w:t>
            </w:r>
          </w:p>
        </w:tc>
      </w:tr>
      <w:tr w:rsidR="009C474D" w:rsidRPr="008A1619" w14:paraId="76C652C2" w14:textId="77777777" w:rsidTr="00621D57">
        <w:trPr>
          <w:jc w:val="center"/>
        </w:trPr>
        <w:tc>
          <w:tcPr>
            <w:tcW w:w="4248" w:type="dxa"/>
          </w:tcPr>
          <w:p w14:paraId="2816D8A2" w14:textId="77777777" w:rsidR="009C474D" w:rsidRPr="008A1619" w:rsidRDefault="009C474D" w:rsidP="006B14F4">
            <w:pPr>
              <w:rPr>
                <w:sz w:val="24"/>
                <w:szCs w:val="24"/>
              </w:rPr>
            </w:pPr>
            <w:r w:rsidRPr="008A1619">
              <w:rPr>
                <w:sz w:val="24"/>
                <w:szCs w:val="24"/>
              </w:rPr>
              <w:t>Màu da bình thường</w:t>
            </w:r>
          </w:p>
        </w:tc>
        <w:tc>
          <w:tcPr>
            <w:tcW w:w="3793" w:type="dxa"/>
          </w:tcPr>
          <w:p w14:paraId="0F81848A" w14:textId="77777777" w:rsidR="009C474D" w:rsidRPr="008A1619" w:rsidRDefault="009C474D" w:rsidP="006B14F4">
            <w:pPr>
              <w:rPr>
                <w:sz w:val="24"/>
                <w:szCs w:val="24"/>
              </w:rPr>
            </w:pPr>
            <w:r w:rsidRPr="008A1619">
              <w:rPr>
                <w:sz w:val="24"/>
                <w:szCs w:val="24"/>
              </w:rPr>
              <w:t>Tím tái</w:t>
            </w:r>
          </w:p>
        </w:tc>
      </w:tr>
      <w:tr w:rsidR="009C474D" w:rsidRPr="008A1619" w14:paraId="7D2EDFF0" w14:textId="77777777" w:rsidTr="00621D57">
        <w:trPr>
          <w:jc w:val="center"/>
        </w:trPr>
        <w:tc>
          <w:tcPr>
            <w:tcW w:w="4248" w:type="dxa"/>
          </w:tcPr>
          <w:p w14:paraId="3161D842" w14:textId="77777777" w:rsidR="009C474D" w:rsidRPr="008A1619" w:rsidRDefault="009C474D" w:rsidP="006B14F4">
            <w:pPr>
              <w:rPr>
                <w:sz w:val="24"/>
                <w:szCs w:val="24"/>
              </w:rPr>
            </w:pPr>
            <w:r w:rsidRPr="008A1619">
              <w:rPr>
                <w:sz w:val="24"/>
                <w:szCs w:val="24"/>
              </w:rPr>
              <w:t>Tri giác bình thường</w:t>
            </w:r>
          </w:p>
        </w:tc>
        <w:tc>
          <w:tcPr>
            <w:tcW w:w="3793" w:type="dxa"/>
          </w:tcPr>
          <w:p w14:paraId="11B23884" w14:textId="77777777" w:rsidR="009C474D" w:rsidRPr="008A1619" w:rsidRDefault="009C474D" w:rsidP="006B14F4">
            <w:pPr>
              <w:rPr>
                <w:sz w:val="24"/>
                <w:szCs w:val="24"/>
              </w:rPr>
            </w:pPr>
            <w:r w:rsidRPr="008A1619">
              <w:rPr>
                <w:sz w:val="24"/>
                <w:szCs w:val="24"/>
              </w:rPr>
              <w:t>Tri giác thay đổi</w:t>
            </w:r>
          </w:p>
        </w:tc>
      </w:tr>
      <w:tr w:rsidR="009C474D" w:rsidRPr="008A1619" w14:paraId="42821F06" w14:textId="77777777" w:rsidTr="00621D57">
        <w:trPr>
          <w:jc w:val="center"/>
        </w:trPr>
        <w:tc>
          <w:tcPr>
            <w:tcW w:w="4248" w:type="dxa"/>
          </w:tcPr>
          <w:p w14:paraId="60931604" w14:textId="77777777" w:rsidR="009C474D" w:rsidRPr="008A1619" w:rsidRDefault="009C474D" w:rsidP="006B14F4">
            <w:pPr>
              <w:rPr>
                <w:sz w:val="24"/>
                <w:szCs w:val="24"/>
              </w:rPr>
            </w:pPr>
            <w:r w:rsidRPr="008A1619">
              <w:rPr>
                <w:sz w:val="24"/>
                <w:szCs w:val="24"/>
              </w:rPr>
              <w:t>Ăn bình thường, không ói</w:t>
            </w:r>
          </w:p>
        </w:tc>
        <w:tc>
          <w:tcPr>
            <w:tcW w:w="3793" w:type="dxa"/>
          </w:tcPr>
          <w:p w14:paraId="05C06F7F" w14:textId="77777777" w:rsidR="009C474D" w:rsidRPr="008A1619" w:rsidRDefault="009C474D" w:rsidP="006B14F4">
            <w:pPr>
              <w:rPr>
                <w:sz w:val="24"/>
                <w:szCs w:val="24"/>
              </w:rPr>
            </w:pPr>
            <w:r w:rsidRPr="008A1619">
              <w:rPr>
                <w:sz w:val="24"/>
                <w:szCs w:val="24"/>
              </w:rPr>
              <w:t>Không ăn (nhũ nhi) hoặc mất nước (trẻ lớn)</w:t>
            </w:r>
          </w:p>
        </w:tc>
      </w:tr>
      <w:tr w:rsidR="009C474D" w:rsidRPr="008A1619" w14:paraId="77D1C912" w14:textId="77777777" w:rsidTr="00621D57">
        <w:trPr>
          <w:jc w:val="center"/>
        </w:trPr>
        <w:tc>
          <w:tcPr>
            <w:tcW w:w="4248" w:type="dxa"/>
          </w:tcPr>
          <w:p w14:paraId="14ECF263" w14:textId="77777777" w:rsidR="009C474D" w:rsidRPr="008A1619" w:rsidRDefault="009C474D" w:rsidP="006B14F4">
            <w:pPr>
              <w:rPr>
                <w:sz w:val="24"/>
                <w:szCs w:val="24"/>
              </w:rPr>
            </w:pPr>
            <w:r w:rsidRPr="008A1619">
              <w:rPr>
                <w:sz w:val="24"/>
                <w:szCs w:val="24"/>
              </w:rPr>
              <w:t>Nhịp tim bình thường</w:t>
            </w:r>
          </w:p>
        </w:tc>
        <w:tc>
          <w:tcPr>
            <w:tcW w:w="3793" w:type="dxa"/>
          </w:tcPr>
          <w:p w14:paraId="611B8532" w14:textId="77777777" w:rsidR="009C474D" w:rsidRPr="008A1619" w:rsidRDefault="009C474D" w:rsidP="006B14F4">
            <w:pPr>
              <w:rPr>
                <w:sz w:val="24"/>
                <w:szCs w:val="24"/>
              </w:rPr>
            </w:pPr>
            <w:r w:rsidRPr="008A1619">
              <w:rPr>
                <w:sz w:val="24"/>
                <w:szCs w:val="24"/>
              </w:rPr>
              <w:t>Nhịp tim tăng</w:t>
            </w:r>
          </w:p>
        </w:tc>
      </w:tr>
      <w:tr w:rsidR="009C474D" w:rsidRPr="008A1619" w14:paraId="54BD2725" w14:textId="77777777" w:rsidTr="00621D57">
        <w:trPr>
          <w:jc w:val="center"/>
        </w:trPr>
        <w:tc>
          <w:tcPr>
            <w:tcW w:w="4248" w:type="dxa"/>
          </w:tcPr>
          <w:p w14:paraId="461BA5AF" w14:textId="77777777" w:rsidR="009C474D" w:rsidRPr="008A1619" w:rsidRDefault="009C474D" w:rsidP="006B14F4">
            <w:pPr>
              <w:rPr>
                <w:sz w:val="24"/>
                <w:szCs w:val="24"/>
              </w:rPr>
            </w:pPr>
            <w:r w:rsidRPr="008A1619">
              <w:rPr>
                <w:sz w:val="24"/>
                <w:szCs w:val="24"/>
              </w:rPr>
              <w:t>Thời gian phục hồi màu da &lt;2 giây</w:t>
            </w:r>
          </w:p>
        </w:tc>
        <w:tc>
          <w:tcPr>
            <w:tcW w:w="3793" w:type="dxa"/>
          </w:tcPr>
          <w:p w14:paraId="2DB00504" w14:textId="77777777" w:rsidR="009C474D" w:rsidRPr="008A1619" w:rsidRDefault="009C474D" w:rsidP="006B14F4">
            <w:pPr>
              <w:rPr>
                <w:sz w:val="24"/>
                <w:szCs w:val="24"/>
              </w:rPr>
            </w:pPr>
            <w:r w:rsidRPr="008A1619">
              <w:rPr>
                <w:sz w:val="24"/>
                <w:szCs w:val="24"/>
              </w:rPr>
              <w:t>Thời gian phục hồi màu da ≥2 giây</w:t>
            </w:r>
          </w:p>
        </w:tc>
      </w:tr>
      <w:tr w:rsidR="00227825" w:rsidRPr="008A1619" w14:paraId="4844B2B9" w14:textId="77777777" w:rsidTr="00956C20">
        <w:trPr>
          <w:jc w:val="center"/>
        </w:trPr>
        <w:tc>
          <w:tcPr>
            <w:tcW w:w="4248" w:type="dxa"/>
          </w:tcPr>
          <w:p w14:paraId="12E7CD2E" w14:textId="3E619B9C" w:rsidR="00227825" w:rsidRPr="008A1619" w:rsidRDefault="00227825" w:rsidP="00956C20">
            <w:pPr>
              <w:rPr>
                <w:sz w:val="24"/>
                <w:szCs w:val="24"/>
              </w:rPr>
            </w:pPr>
            <w:r w:rsidRPr="008A1619">
              <w:rPr>
                <w:sz w:val="24"/>
                <w:szCs w:val="24"/>
              </w:rPr>
              <w:t>Sp0</w:t>
            </w:r>
            <w:r w:rsidRPr="008A1619">
              <w:rPr>
                <w:sz w:val="24"/>
                <w:szCs w:val="24"/>
                <w:vertAlign w:val="subscript"/>
              </w:rPr>
              <w:t>2</w:t>
            </w:r>
            <w:r>
              <w:rPr>
                <w:sz w:val="24"/>
                <w:szCs w:val="24"/>
                <w:vertAlign w:val="subscript"/>
              </w:rPr>
              <w:t xml:space="preserve"> </w:t>
            </w:r>
            <w:r w:rsidRPr="008A1619">
              <w:rPr>
                <w:sz w:val="24"/>
                <w:szCs w:val="24"/>
              </w:rPr>
              <w:t>≥92%</w:t>
            </w:r>
          </w:p>
        </w:tc>
        <w:tc>
          <w:tcPr>
            <w:tcW w:w="3793" w:type="dxa"/>
          </w:tcPr>
          <w:p w14:paraId="61B718F1" w14:textId="012FA3B2" w:rsidR="00227825" w:rsidRPr="008A1619" w:rsidRDefault="00227825" w:rsidP="00956C20">
            <w:pPr>
              <w:rPr>
                <w:sz w:val="24"/>
                <w:szCs w:val="24"/>
              </w:rPr>
            </w:pPr>
            <w:r w:rsidRPr="008A1619">
              <w:rPr>
                <w:sz w:val="24"/>
                <w:szCs w:val="24"/>
              </w:rPr>
              <w:t>Sp0</w:t>
            </w:r>
            <w:r w:rsidRPr="008A1619">
              <w:rPr>
                <w:sz w:val="24"/>
                <w:szCs w:val="24"/>
                <w:vertAlign w:val="subscript"/>
              </w:rPr>
              <w:t>2</w:t>
            </w:r>
            <w:r w:rsidRPr="008A1619">
              <w:rPr>
                <w:sz w:val="24"/>
                <w:szCs w:val="24"/>
                <w:vertAlign w:val="subscript"/>
                <w:lang w:val="vi-VN"/>
              </w:rPr>
              <w:t xml:space="preserve"> </w:t>
            </w:r>
            <w:r w:rsidRPr="008A1619">
              <w:rPr>
                <w:sz w:val="24"/>
                <w:szCs w:val="24"/>
                <w:lang w:val="vi-VN"/>
              </w:rPr>
              <w:t>&lt;</w:t>
            </w:r>
            <w:r w:rsidRPr="008A1619">
              <w:rPr>
                <w:sz w:val="24"/>
                <w:szCs w:val="24"/>
              </w:rPr>
              <w:t>90%</w:t>
            </w:r>
          </w:p>
        </w:tc>
      </w:tr>
    </w:tbl>
    <w:p w14:paraId="29687A3F" w14:textId="77777777" w:rsidR="000F56DD" w:rsidRPr="008A1619" w:rsidRDefault="000F56DD" w:rsidP="006B14F4"/>
    <w:p w14:paraId="66B9B4B0" w14:textId="578323A0" w:rsidR="003D2368" w:rsidRPr="00C01586" w:rsidRDefault="003D2368" w:rsidP="00C01586">
      <w:pPr>
        <w:pStyle w:val="Heading2"/>
      </w:pPr>
      <w:r w:rsidRPr="00C01586">
        <w:rPr>
          <w:rStyle w:val="Heading2Char"/>
          <w:b/>
          <w:bCs/>
        </w:rPr>
        <w:t>Bệnh sinh</w:t>
      </w:r>
      <w:r w:rsidR="003C0DED" w:rsidRPr="00C01586">
        <w:t xml:space="preserve"> </w:t>
      </w:r>
      <w:r w:rsidR="003C0DED" w:rsidRPr="00C01586">
        <w:fldChar w:fldCharType="begin"/>
      </w:r>
      <w:r w:rsidR="003C0DED" w:rsidRPr="00C01586">
        <w:instrText xml:space="preserve"> ADDIN EN.CITE &lt;EndNote&gt;&lt;Cite&gt;&lt;Author&gt;Matthew&lt;/Author&gt;&lt;Year&gt;2019&lt;/Year&gt;&lt;RecNum&gt;7&lt;/RecNum&gt;&lt;DisplayText&gt;[2], [4]&lt;/DisplayText&gt;&lt;record&gt;&lt;rec-number&gt;7&lt;/rec-number&gt;&lt;foreign-keys&gt;&lt;key app="EN" db-id="a2svzt0xy2ts0metv56p9w0xzadr9xaze0rv" timestamp="1560580502"&gt;7&lt;/key&gt;&lt;/foreign-keys&gt;&lt;ref-type name="Book Section"&gt;5&lt;/ref-type&gt;&lt;contributors&gt;&lt;authors&gt;&lt;author&gt;Matthew, S. Kelly, &lt;/author&gt;&lt;author&gt;Thomas, J. Sandora,&lt;/author&gt;&lt;/authors&gt;&lt;/contributors&gt;&lt;titles&gt;&lt;title&gt;Community-acquired pneumonia&lt;/title&gt;&lt;secondary-title&gt;Nelson Textbook of Pediatrics&lt;/secondary-title&gt;&lt;/titles&gt;&lt;pages&gt;8956-8960&lt;/pages&gt;&lt;volume&gt;2&lt;/volume&gt;&lt;section&gt;428&lt;/section&gt;&lt;dates&gt;&lt;year&gt;2019&lt;/year&gt;&lt;/dates&gt;&lt;pub-location&gt;Philadelphia&lt;/pub-location&gt;&lt;publisher&gt;Elsevier&lt;/publisher&gt;&lt;urls&gt;&lt;/urls&gt;&lt;/record&gt;&lt;/Cite&gt;&lt;Cite&gt;&lt;Author&gt;Scotta MC&lt;/Author&gt;&lt;Year&gt;2019&lt;/Year&gt;&lt;RecNum&gt;9&lt;/RecNum&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EndNote&gt;</w:instrText>
      </w:r>
      <w:r w:rsidR="003C0DED" w:rsidRPr="00C01586">
        <w:fldChar w:fldCharType="separate"/>
      </w:r>
      <w:r w:rsidR="003C0DED" w:rsidRPr="00C01586">
        <w:t>[2], [4]</w:t>
      </w:r>
      <w:r w:rsidR="003C0DED" w:rsidRPr="00C01586">
        <w:fldChar w:fldCharType="end"/>
      </w:r>
    </w:p>
    <w:p w14:paraId="3EA0E240" w14:textId="389A44B7" w:rsidR="00CA44A3" w:rsidRPr="008A1619" w:rsidRDefault="00CA44A3" w:rsidP="00CF4ED9">
      <w:pPr>
        <w:pStyle w:val="Heading3"/>
      </w:pPr>
      <w:r w:rsidRPr="008A1619">
        <w:t>Dòng vi khuẩn mũi hầu</w:t>
      </w:r>
    </w:p>
    <w:p w14:paraId="3BBA3EC2" w14:textId="5CA27066" w:rsidR="00CF4ED9" w:rsidRPr="00A27AA2" w:rsidRDefault="00CA44A3" w:rsidP="00CD4F4D">
      <w:pPr>
        <w:pStyle w:val="ListParagraph"/>
        <w:numPr>
          <w:ilvl w:val="0"/>
          <w:numId w:val="2"/>
        </w:numPr>
        <w:rPr>
          <w:lang w:val="vi-VN"/>
        </w:rPr>
      </w:pPr>
      <w:r w:rsidRPr="00A27AA2">
        <w:rPr>
          <w:lang w:val="vi-VN"/>
        </w:rPr>
        <w:t xml:space="preserve">Bình thường: đa số </w:t>
      </w:r>
      <w:r w:rsidR="00CF4ED9" w:rsidRPr="00A27AA2">
        <w:rPr>
          <w:lang w:val="vi-VN"/>
        </w:rPr>
        <w:t xml:space="preserve">là </w:t>
      </w:r>
      <w:r w:rsidRPr="00A27AA2">
        <w:rPr>
          <w:lang w:val="vi-VN"/>
        </w:rPr>
        <w:t>vi khuẩn gram dương sống cộng sinh</w:t>
      </w:r>
      <w:r w:rsidR="00CF4ED9" w:rsidRPr="00A27AA2">
        <w:rPr>
          <w:lang w:val="vi-VN"/>
        </w:rPr>
        <w:t>.</w:t>
      </w:r>
    </w:p>
    <w:p w14:paraId="2A6A4A0E" w14:textId="77777777" w:rsidR="00CF4ED9" w:rsidRPr="00A27AA2" w:rsidRDefault="00CA44A3" w:rsidP="00CD4F4D">
      <w:pPr>
        <w:pStyle w:val="ListParagraph"/>
        <w:numPr>
          <w:ilvl w:val="0"/>
          <w:numId w:val="2"/>
        </w:numPr>
        <w:rPr>
          <w:lang w:val="vi-VN"/>
        </w:rPr>
      </w:pPr>
      <w:r w:rsidRPr="00A27AA2">
        <w:rPr>
          <w:lang w:val="vi-VN"/>
        </w:rPr>
        <w:t xml:space="preserve">Bệnh lý răng miệng: </w:t>
      </w:r>
      <w:r w:rsidR="00CF4ED9" w:rsidRPr="00A27AA2">
        <w:rPr>
          <w:lang w:val="vi-VN"/>
        </w:rPr>
        <w:t xml:space="preserve">thường do </w:t>
      </w:r>
      <w:r w:rsidRPr="00A27AA2">
        <w:rPr>
          <w:lang w:val="vi-VN"/>
        </w:rPr>
        <w:t>vi khuẩn yếm khí.</w:t>
      </w:r>
    </w:p>
    <w:p w14:paraId="6864D8EC" w14:textId="639124DB" w:rsidR="00CA44A3" w:rsidRPr="00A27AA2" w:rsidRDefault="00CA44A3" w:rsidP="00CD4F4D">
      <w:pPr>
        <w:pStyle w:val="ListParagraph"/>
        <w:numPr>
          <w:ilvl w:val="0"/>
          <w:numId w:val="2"/>
        </w:numPr>
        <w:rPr>
          <w:lang w:val="vi-VN"/>
        </w:rPr>
      </w:pPr>
      <w:r w:rsidRPr="00A27AA2">
        <w:rPr>
          <w:lang w:val="vi-VN"/>
        </w:rPr>
        <w:t xml:space="preserve">Sau 72 giờ nằm viện: chủ yếu </w:t>
      </w:r>
      <w:r w:rsidR="00CF4ED9" w:rsidRPr="00A27AA2">
        <w:rPr>
          <w:lang w:val="vi-VN"/>
        </w:rPr>
        <w:t xml:space="preserve">nhiễm </w:t>
      </w:r>
      <w:r w:rsidRPr="00A27AA2">
        <w:rPr>
          <w:lang w:val="vi-VN"/>
        </w:rPr>
        <w:t>vi khuẩn gram âm.</w:t>
      </w:r>
    </w:p>
    <w:p w14:paraId="7FE2B723" w14:textId="523FD26E" w:rsidR="00CA44A3" w:rsidRPr="00A27AA2" w:rsidRDefault="00CA44A3" w:rsidP="00847EF9">
      <w:pPr>
        <w:ind w:firstLine="360"/>
        <w:rPr>
          <w:lang w:val="vi-VN"/>
        </w:rPr>
      </w:pPr>
      <w:r w:rsidRPr="00A27AA2">
        <w:rPr>
          <w:iCs/>
          <w:lang w:val="vi-VN"/>
        </w:rPr>
        <w:t xml:space="preserve">Nhiễm trùng đường hô hấp trên thường xảy ra trước khi vi khuẩn và </w:t>
      </w:r>
      <w:r w:rsidR="000D1CBC" w:rsidRPr="00A27AA2">
        <w:rPr>
          <w:iCs/>
          <w:lang w:val="vi-VN"/>
        </w:rPr>
        <w:t>siêu vi</w:t>
      </w:r>
      <w:r w:rsidRPr="00A27AA2">
        <w:rPr>
          <w:iCs/>
          <w:lang w:val="vi-VN"/>
        </w:rPr>
        <w:t xml:space="preserve"> xâm nhập vào đường hô hấp dưới</w:t>
      </w:r>
      <w:r w:rsidR="00CF4ED9" w:rsidRPr="00A27AA2">
        <w:rPr>
          <w:iCs/>
          <w:lang w:val="vi-VN"/>
        </w:rPr>
        <w:t>.</w:t>
      </w:r>
    </w:p>
    <w:p w14:paraId="3798BF03" w14:textId="5CFA9FA5" w:rsidR="00CA44A3" w:rsidRPr="008A1619" w:rsidRDefault="00CA44A3" w:rsidP="00CF4ED9">
      <w:pPr>
        <w:pStyle w:val="Heading3"/>
      </w:pPr>
      <w:r w:rsidRPr="008A1619">
        <w:t>Đường hô hấp dưới bình thường vô trùng do</w:t>
      </w:r>
    </w:p>
    <w:p w14:paraId="397D0790" w14:textId="77777777" w:rsidR="00CF4ED9" w:rsidRPr="00A27AA2" w:rsidRDefault="00CA44A3" w:rsidP="00CD4F4D">
      <w:pPr>
        <w:pStyle w:val="ListParagraph"/>
        <w:numPr>
          <w:ilvl w:val="0"/>
          <w:numId w:val="2"/>
        </w:numPr>
        <w:rPr>
          <w:lang w:val="vi-VN"/>
        </w:rPr>
      </w:pPr>
      <w:r w:rsidRPr="00A27AA2">
        <w:rPr>
          <w:lang w:val="vi-VN"/>
        </w:rPr>
        <w:t>Phản xạ đóng nắp thanh quản khi nuốt, hít.</w:t>
      </w:r>
    </w:p>
    <w:p w14:paraId="356456A5" w14:textId="77777777" w:rsidR="00CF4ED9" w:rsidRPr="00A27AA2" w:rsidRDefault="00CA44A3" w:rsidP="00CD4F4D">
      <w:pPr>
        <w:pStyle w:val="ListParagraph"/>
        <w:numPr>
          <w:ilvl w:val="0"/>
          <w:numId w:val="2"/>
        </w:numPr>
        <w:rPr>
          <w:lang w:val="vi-VN"/>
        </w:rPr>
      </w:pPr>
      <w:r w:rsidRPr="00A27AA2">
        <w:rPr>
          <w:lang w:val="vi-VN"/>
        </w:rPr>
        <w:t>Phản xạ ho đẩy các chất dịch ra khỏi khí phế quản.</w:t>
      </w:r>
    </w:p>
    <w:p w14:paraId="122B81F2" w14:textId="77777777" w:rsidR="00CF4ED9" w:rsidRPr="00A27AA2" w:rsidRDefault="00CA44A3" w:rsidP="00CD4F4D">
      <w:pPr>
        <w:pStyle w:val="ListParagraph"/>
        <w:numPr>
          <w:ilvl w:val="0"/>
          <w:numId w:val="2"/>
        </w:numPr>
        <w:rPr>
          <w:lang w:val="vi-VN"/>
        </w:rPr>
      </w:pPr>
      <w:r w:rsidRPr="00A27AA2">
        <w:rPr>
          <w:lang w:val="vi-VN"/>
        </w:rPr>
        <w:t>Lớp lông chuyển bám dính chất lạ đẩy ra ngoài.</w:t>
      </w:r>
    </w:p>
    <w:p w14:paraId="7B7865A6" w14:textId="77777777" w:rsidR="00CF4ED9" w:rsidRPr="00A27AA2" w:rsidRDefault="00CA44A3" w:rsidP="00CD4F4D">
      <w:pPr>
        <w:pStyle w:val="ListParagraph"/>
        <w:numPr>
          <w:ilvl w:val="0"/>
          <w:numId w:val="2"/>
        </w:numPr>
        <w:rPr>
          <w:lang w:val="vi-VN"/>
        </w:rPr>
      </w:pPr>
      <w:r w:rsidRPr="00A27AA2">
        <w:rPr>
          <w:lang w:val="vi-VN"/>
        </w:rPr>
        <w:t>IgA tại đường hô hấp chống virus và ngưng kết vi khuẩn.</w:t>
      </w:r>
    </w:p>
    <w:p w14:paraId="20EA0989" w14:textId="59A07BDB" w:rsidR="00CF4ED9" w:rsidRPr="00A27AA2" w:rsidRDefault="00CA44A3" w:rsidP="00CD4F4D">
      <w:pPr>
        <w:pStyle w:val="ListParagraph"/>
        <w:numPr>
          <w:ilvl w:val="0"/>
          <w:numId w:val="2"/>
        </w:numPr>
        <w:rPr>
          <w:lang w:val="vi-VN"/>
        </w:rPr>
      </w:pPr>
      <w:r w:rsidRPr="00A27AA2">
        <w:rPr>
          <w:lang w:val="vi-VN"/>
        </w:rPr>
        <w:t>IgG trong huyết thanh và đường hô hấp dưới ngưng k</w:t>
      </w:r>
      <w:r w:rsidR="00C42E3C" w:rsidRPr="00A27AA2">
        <w:rPr>
          <w:lang w:val="vi-VN"/>
        </w:rPr>
        <w:t>ết</w:t>
      </w:r>
      <w:r w:rsidRPr="00A27AA2">
        <w:rPr>
          <w:lang w:val="vi-VN"/>
        </w:rPr>
        <w:t xml:space="preserve"> vi khuẩn, thúc đẩy hóa ứng động bạch cầu hạt và đại thực bào, trung hòa độc tố vi khuẩn.</w:t>
      </w:r>
    </w:p>
    <w:p w14:paraId="27CC8259" w14:textId="77777777" w:rsidR="00CF4ED9" w:rsidRPr="00A27AA2" w:rsidRDefault="00CA44A3" w:rsidP="00CD4F4D">
      <w:pPr>
        <w:pStyle w:val="ListParagraph"/>
        <w:numPr>
          <w:ilvl w:val="0"/>
          <w:numId w:val="2"/>
        </w:numPr>
        <w:rPr>
          <w:lang w:val="vi-VN"/>
        </w:rPr>
      </w:pPr>
      <w:r w:rsidRPr="00A27AA2">
        <w:rPr>
          <w:lang w:val="vi-VN"/>
        </w:rPr>
        <w:t>Đại thực bào phế nang: thực bào.</w:t>
      </w:r>
    </w:p>
    <w:p w14:paraId="1BDA3038" w14:textId="6B5144E2" w:rsidR="00CA44A3" w:rsidRPr="00A27AA2" w:rsidRDefault="00CA44A3" w:rsidP="00CD4F4D">
      <w:pPr>
        <w:pStyle w:val="ListParagraph"/>
        <w:numPr>
          <w:ilvl w:val="0"/>
          <w:numId w:val="2"/>
        </w:numPr>
        <w:rPr>
          <w:lang w:val="vi-VN"/>
        </w:rPr>
      </w:pPr>
      <w:r w:rsidRPr="00A27AA2">
        <w:rPr>
          <w:lang w:val="vi-VN"/>
        </w:rPr>
        <w:t>Bạch cầu đa nhân trung tính huy động giết vi khuẩn.</w:t>
      </w:r>
    </w:p>
    <w:p w14:paraId="1C78A019" w14:textId="7391DD36" w:rsidR="00CA44A3" w:rsidRPr="000D09D2" w:rsidRDefault="000D09D2" w:rsidP="006B14F4">
      <w:pPr>
        <w:pStyle w:val="Heading3"/>
        <w:rPr>
          <w:rFonts w:eastAsia="Times New Roman"/>
        </w:rPr>
      </w:pPr>
      <w:r>
        <w:lastRenderedPageBreak/>
        <w:t>Sự xâm nhập của vi khuẩn vào phổi</w:t>
      </w:r>
      <w:r w:rsidR="00CA44A3" w:rsidRPr="000D09D2">
        <w:rPr>
          <w:rFonts w:eastAsia="Times New Roman"/>
          <w:b/>
        </w:rPr>
        <w:t xml:space="preserve">: </w:t>
      </w:r>
      <w:r>
        <w:rPr>
          <w:rFonts w:eastAsia="Times New Roman"/>
        </w:rPr>
        <w:t>theo 2 đường (</w:t>
      </w:r>
      <w:r w:rsidR="00CA44A3" w:rsidRPr="000D09D2">
        <w:rPr>
          <w:rFonts w:eastAsia="Times New Roman"/>
        </w:rPr>
        <w:t>hô hấp và máu</w:t>
      </w:r>
      <w:r>
        <w:rPr>
          <w:rFonts w:eastAsia="Times New Roman"/>
        </w:rPr>
        <w:t>)</w:t>
      </w:r>
    </w:p>
    <w:p w14:paraId="6076D998" w14:textId="77777777" w:rsidR="002A4A69" w:rsidRDefault="00CA44A3" w:rsidP="00CD4F4D">
      <w:pPr>
        <w:pStyle w:val="ListParagraph"/>
        <w:numPr>
          <w:ilvl w:val="0"/>
          <w:numId w:val="2"/>
        </w:numPr>
      </w:pPr>
      <w:r w:rsidRPr="00C0001F">
        <w:t>Qua đường hô hấp:</w:t>
      </w:r>
    </w:p>
    <w:p w14:paraId="2343B0EF" w14:textId="77777777" w:rsidR="002A4A69" w:rsidRPr="002A4A69" w:rsidRDefault="00CA44A3" w:rsidP="00CD4F4D">
      <w:pPr>
        <w:pStyle w:val="ListParagraph"/>
        <w:numPr>
          <w:ilvl w:val="1"/>
          <w:numId w:val="2"/>
        </w:numPr>
      </w:pPr>
      <w:r w:rsidRPr="002A4A69">
        <w:rPr>
          <w:iCs/>
        </w:rPr>
        <w:t xml:space="preserve">Hít giọt bắn từ xa thường do </w:t>
      </w:r>
      <w:r w:rsidR="000D1CBC" w:rsidRPr="002A4A69">
        <w:rPr>
          <w:iCs/>
        </w:rPr>
        <w:t>siêu vi</w:t>
      </w:r>
      <w:r w:rsidRPr="002A4A69">
        <w:rPr>
          <w:iCs/>
        </w:rPr>
        <w:t xml:space="preserve"> hay</w:t>
      </w:r>
      <w:r w:rsidR="00C0001F" w:rsidRPr="002A4A69">
        <w:rPr>
          <w:iCs/>
        </w:rPr>
        <w:t xml:space="preserve"> </w:t>
      </w:r>
      <w:r w:rsidRPr="002A4A69">
        <w:rPr>
          <w:iCs/>
        </w:rPr>
        <w:t xml:space="preserve">vi khuẩn không điển hình, hít giọt bắn gần thường gây viêm phổi do phế cầu.  </w:t>
      </w:r>
    </w:p>
    <w:p w14:paraId="2B39DF0E" w14:textId="778B3927" w:rsidR="002A4A69" w:rsidRPr="002A4A69" w:rsidRDefault="00CA44A3" w:rsidP="00CD4F4D">
      <w:pPr>
        <w:pStyle w:val="ListParagraph"/>
        <w:numPr>
          <w:ilvl w:val="1"/>
          <w:numId w:val="2"/>
        </w:numPr>
      </w:pPr>
      <w:r w:rsidRPr="002A4A69">
        <w:rPr>
          <w:iCs/>
        </w:rPr>
        <w:t>Hít từ đường hô hấp trên là cơ chế phổ biến nhất đối với hầu hết các viêm phổi do vi khuẩn H</w:t>
      </w:r>
      <w:r w:rsidR="002A4A69" w:rsidRPr="002A4A69">
        <w:rPr>
          <w:iCs/>
        </w:rPr>
        <w:t>ib</w:t>
      </w:r>
      <w:r w:rsidR="002A4A69">
        <w:rPr>
          <w:iCs/>
        </w:rPr>
        <w:t>. V</w:t>
      </w:r>
      <w:r w:rsidRPr="002A4A69">
        <w:rPr>
          <w:iCs/>
        </w:rPr>
        <w:t xml:space="preserve">iêm phổi hít có thể xảy ra do rối loạn chức năng nuốt, hoặc bất thường bẩm sinh.  </w:t>
      </w:r>
    </w:p>
    <w:p w14:paraId="313F95EC" w14:textId="3A03717E" w:rsidR="00CA44A3" w:rsidRPr="002A4A69" w:rsidRDefault="00CA44A3" w:rsidP="00CD4F4D">
      <w:pPr>
        <w:pStyle w:val="ListParagraph"/>
        <w:numPr>
          <w:ilvl w:val="1"/>
          <w:numId w:val="2"/>
        </w:numPr>
      </w:pPr>
      <w:r w:rsidRPr="002A4A69">
        <w:rPr>
          <w:iCs/>
        </w:rPr>
        <w:t xml:space="preserve">Hít </w:t>
      </w:r>
      <w:r w:rsidR="002A4A69">
        <w:rPr>
          <w:iCs/>
        </w:rPr>
        <w:t>vi khuẩn</w:t>
      </w:r>
      <w:r w:rsidRPr="002A4A69">
        <w:rPr>
          <w:iCs/>
        </w:rPr>
        <w:t xml:space="preserve"> từ đường tiêu hoá trong trào ngược dạ dày </w:t>
      </w:r>
      <w:r w:rsidR="002A4A69">
        <w:rPr>
          <w:iCs/>
        </w:rPr>
        <w:t xml:space="preserve">- </w:t>
      </w:r>
      <w:r w:rsidRPr="002A4A69">
        <w:rPr>
          <w:iCs/>
        </w:rPr>
        <w:t xml:space="preserve">thực quản thường do </w:t>
      </w:r>
      <w:r w:rsidR="002A4A69">
        <w:rPr>
          <w:iCs/>
        </w:rPr>
        <w:t>vi khuẩn</w:t>
      </w:r>
      <w:r w:rsidRPr="002A4A69">
        <w:rPr>
          <w:iCs/>
        </w:rPr>
        <w:t xml:space="preserve"> Gr</w:t>
      </w:r>
      <w:r w:rsidR="002A4A69">
        <w:rPr>
          <w:iCs/>
        </w:rPr>
        <w:t>am</w:t>
      </w:r>
      <w:r w:rsidRPr="002A4A69">
        <w:rPr>
          <w:iCs/>
        </w:rPr>
        <w:t xml:space="preserve"> âm hay yếm khí. </w:t>
      </w:r>
    </w:p>
    <w:p w14:paraId="1A75B8CF" w14:textId="64D64CD7" w:rsidR="00CA44A3" w:rsidRPr="008A1619" w:rsidRDefault="00CA44A3" w:rsidP="00C54541">
      <w:pPr>
        <w:ind w:firstLine="360"/>
        <w:rPr>
          <w:lang w:val="vi-VN"/>
        </w:rPr>
      </w:pPr>
      <w:r w:rsidRPr="008A1619">
        <w:rPr>
          <w:rStyle w:val="hps"/>
          <w:lang w:val="vi-VN"/>
        </w:rPr>
        <w:t>Trong hoặc ngay</w:t>
      </w:r>
      <w:r w:rsidRPr="008A1619">
        <w:rPr>
          <w:rStyle w:val="longtext"/>
          <w:lang w:val="vi-VN"/>
        </w:rPr>
        <w:t xml:space="preserve"> </w:t>
      </w:r>
      <w:r w:rsidRPr="008A1619">
        <w:rPr>
          <w:rStyle w:val="hps"/>
          <w:lang w:val="vi-VN"/>
        </w:rPr>
        <w:t>sau khi sinh</w:t>
      </w:r>
      <w:r w:rsidRPr="008A1619">
        <w:rPr>
          <w:rStyle w:val="longtext"/>
          <w:lang w:val="vi-VN"/>
        </w:rPr>
        <w:t xml:space="preserve">, trẻ sơ sinh </w:t>
      </w:r>
      <w:r w:rsidRPr="008A1619">
        <w:rPr>
          <w:rStyle w:val="hps"/>
          <w:lang w:val="vi-VN"/>
        </w:rPr>
        <w:t>có nguy cơ viêm phổi</w:t>
      </w:r>
      <w:r w:rsidRPr="008A1619">
        <w:rPr>
          <w:rStyle w:val="longtext"/>
          <w:lang w:val="vi-VN"/>
        </w:rPr>
        <w:t xml:space="preserve"> </w:t>
      </w:r>
      <w:r w:rsidRPr="008A1619">
        <w:rPr>
          <w:rStyle w:val="hps"/>
          <w:lang w:val="vi-VN"/>
        </w:rPr>
        <w:t>cao do</w:t>
      </w:r>
      <w:r w:rsidRPr="008A1619">
        <w:rPr>
          <w:rStyle w:val="longtext"/>
          <w:lang w:val="vi-VN"/>
        </w:rPr>
        <w:t xml:space="preserve"> </w:t>
      </w:r>
      <w:r w:rsidRPr="008A1619">
        <w:rPr>
          <w:rStyle w:val="hps"/>
          <w:lang w:val="vi-VN"/>
        </w:rPr>
        <w:t>tiếp xúc vi</w:t>
      </w:r>
      <w:r w:rsidRPr="008A1619">
        <w:rPr>
          <w:rStyle w:val="longtext"/>
          <w:lang w:val="vi-VN"/>
        </w:rPr>
        <w:t xml:space="preserve"> </w:t>
      </w:r>
      <w:r w:rsidRPr="008A1619">
        <w:rPr>
          <w:rStyle w:val="hps"/>
          <w:lang w:val="vi-VN"/>
        </w:rPr>
        <w:t>sinh vật hoặc chất tiết từ</w:t>
      </w:r>
      <w:r w:rsidRPr="008A1619">
        <w:rPr>
          <w:rStyle w:val="longtext"/>
          <w:lang w:val="vi-VN"/>
        </w:rPr>
        <w:t xml:space="preserve"> </w:t>
      </w:r>
      <w:r w:rsidRPr="008A1619">
        <w:rPr>
          <w:rStyle w:val="hps"/>
          <w:lang w:val="vi-VN"/>
        </w:rPr>
        <w:t>đường sinh dục</w:t>
      </w:r>
      <w:r w:rsidRPr="008A1619">
        <w:rPr>
          <w:rStyle w:val="longtext"/>
          <w:lang w:val="vi-VN"/>
        </w:rPr>
        <w:t xml:space="preserve"> của mẹ </w:t>
      </w:r>
      <w:r w:rsidRPr="008A1619">
        <w:rPr>
          <w:rStyle w:val="hps"/>
          <w:lang w:val="vi-VN"/>
        </w:rPr>
        <w:t>trong quá trình</w:t>
      </w:r>
      <w:r w:rsidRPr="008A1619">
        <w:rPr>
          <w:rStyle w:val="longtext"/>
          <w:lang w:val="vi-VN"/>
        </w:rPr>
        <w:t xml:space="preserve"> </w:t>
      </w:r>
      <w:r w:rsidRPr="008A1619">
        <w:rPr>
          <w:rStyle w:val="hps"/>
          <w:lang w:val="vi-VN"/>
        </w:rPr>
        <w:t>sinh.</w:t>
      </w:r>
    </w:p>
    <w:p w14:paraId="27968674" w14:textId="54B397D3" w:rsidR="00D3058B" w:rsidRPr="00C0001F" w:rsidRDefault="00CA44A3" w:rsidP="00CD4F4D">
      <w:pPr>
        <w:pStyle w:val="ListParagraph"/>
        <w:numPr>
          <w:ilvl w:val="0"/>
          <w:numId w:val="2"/>
        </w:numPr>
        <w:rPr>
          <w:lang w:val="vi-VN"/>
        </w:rPr>
      </w:pPr>
      <w:r w:rsidRPr="00C0001F">
        <w:rPr>
          <w:lang w:val="vi-VN"/>
        </w:rPr>
        <w:t>Qua đường máu: í</w:t>
      </w:r>
      <w:r w:rsidR="00A27F7C" w:rsidRPr="00C0001F">
        <w:rPr>
          <w:lang w:val="vi-VN"/>
        </w:rPr>
        <w:t>t</w:t>
      </w:r>
      <w:r w:rsidRPr="00C0001F">
        <w:rPr>
          <w:lang w:val="vi-VN"/>
        </w:rPr>
        <w:t xml:space="preserve"> gặp hơn, sau ổ nhiễm trùng nơi khác (viêm nội tâm mạc, viêm da cơ...)</w:t>
      </w:r>
      <w:r w:rsidRPr="00C0001F">
        <w:rPr>
          <w:iCs/>
          <w:lang w:val="vi-VN"/>
        </w:rPr>
        <w:t xml:space="preserve"> đa số do </w:t>
      </w:r>
      <w:r w:rsidRPr="00C0001F">
        <w:rPr>
          <w:i/>
          <w:iCs/>
          <w:lang w:val="vi-VN"/>
        </w:rPr>
        <w:t>S.aureus</w:t>
      </w:r>
      <w:r w:rsidR="002A4A69" w:rsidRPr="002A4A69">
        <w:rPr>
          <w:iCs/>
          <w:lang w:val="vi-VN"/>
        </w:rPr>
        <w:t>.</w:t>
      </w:r>
    </w:p>
    <w:p w14:paraId="5AA4A064" w14:textId="77777777" w:rsidR="00737C34" w:rsidRDefault="002A4A69" w:rsidP="00C863DC">
      <w:pPr>
        <w:ind w:firstLine="360"/>
        <w:rPr>
          <w:iCs/>
          <w:lang w:val="vi-VN"/>
        </w:rPr>
      </w:pPr>
      <w:r w:rsidRPr="002A4A69">
        <w:rPr>
          <w:lang w:val="vi-VN"/>
        </w:rPr>
        <w:t xml:space="preserve">Cả đáp ứng miễn dịch thể dịch và tế bào đều rất quan trọng để bảo vệ trẻ khỏi viêm phổi. </w:t>
      </w:r>
      <w:r w:rsidR="00737C34" w:rsidRPr="00737C34">
        <w:rPr>
          <w:iCs/>
          <w:lang w:val="vi-VN"/>
        </w:rPr>
        <w:t>Yếu tố  TNF-</w:t>
      </w:r>
      <w:r w:rsidR="00737C34" w:rsidRPr="008A1619">
        <w:rPr>
          <w:iCs/>
        </w:rPr>
        <w:t>α</w:t>
      </w:r>
      <w:r w:rsidR="00737C34" w:rsidRPr="00737C34">
        <w:rPr>
          <w:iCs/>
          <w:lang w:val="vi-VN"/>
        </w:rPr>
        <w:t xml:space="preserve"> và interleukin đặc hiệu đóng một vai trò trong đáp ứng miễn dịch được thấy trong viêm phổi nặng. </w:t>
      </w:r>
    </w:p>
    <w:p w14:paraId="5A0F3168" w14:textId="2A68061E" w:rsidR="00957926" w:rsidRPr="00737C34" w:rsidRDefault="002A4A69" w:rsidP="00C863DC">
      <w:pPr>
        <w:ind w:firstLine="360"/>
        <w:rPr>
          <w:i/>
          <w:iCs/>
          <w:lang w:val="vi-VN"/>
        </w:rPr>
      </w:pPr>
      <w:r w:rsidRPr="002A4A69">
        <w:rPr>
          <w:lang w:val="vi-VN"/>
        </w:rPr>
        <w:t xml:space="preserve">Tuy nhiên, </w:t>
      </w:r>
      <w:r w:rsidR="00737C34" w:rsidRPr="00737C34">
        <w:rPr>
          <w:lang w:val="vi-VN"/>
        </w:rPr>
        <w:t>một số</w:t>
      </w:r>
      <w:r w:rsidR="00A91D77" w:rsidRPr="005D3139">
        <w:rPr>
          <w:iCs/>
          <w:lang w:val="vi-VN"/>
        </w:rPr>
        <w:t xml:space="preserve"> yếu tố độc lự</w:t>
      </w:r>
      <w:r w:rsidR="00B22F90" w:rsidRPr="005D3139">
        <w:rPr>
          <w:iCs/>
          <w:lang w:val="vi-VN"/>
        </w:rPr>
        <w:t xml:space="preserve">c </w:t>
      </w:r>
      <w:r w:rsidRPr="002A4A69">
        <w:rPr>
          <w:iCs/>
          <w:lang w:val="vi-VN"/>
        </w:rPr>
        <w:t xml:space="preserve">của tác nhân vi sinh </w:t>
      </w:r>
      <w:r w:rsidR="00A91D77" w:rsidRPr="005D3139">
        <w:rPr>
          <w:iCs/>
          <w:lang w:val="vi-VN"/>
        </w:rPr>
        <w:t xml:space="preserve">tạo thuận lợi cho </w:t>
      </w:r>
      <w:r w:rsidRPr="002A4A69">
        <w:rPr>
          <w:iCs/>
          <w:lang w:val="vi-VN"/>
        </w:rPr>
        <w:t>chúng</w:t>
      </w:r>
      <w:r w:rsidR="00D3058B" w:rsidRPr="005D3139">
        <w:rPr>
          <w:iCs/>
          <w:lang w:val="vi-VN"/>
        </w:rPr>
        <w:t xml:space="preserve"> chống lại</w:t>
      </w:r>
      <w:r w:rsidR="00A91D77" w:rsidRPr="005D3139">
        <w:rPr>
          <w:iCs/>
          <w:lang w:val="vi-VN"/>
        </w:rPr>
        <w:t xml:space="preserve"> các </w:t>
      </w:r>
      <w:r w:rsidRPr="002A4A69">
        <w:rPr>
          <w:iCs/>
          <w:lang w:val="vi-VN"/>
        </w:rPr>
        <w:t xml:space="preserve">cơ chế </w:t>
      </w:r>
      <w:r w:rsidR="00A91D77" w:rsidRPr="005D3139">
        <w:rPr>
          <w:iCs/>
          <w:lang w:val="vi-VN"/>
        </w:rPr>
        <w:t>phòng vệ miễn dịch</w:t>
      </w:r>
      <w:r w:rsidRPr="002A4A69">
        <w:rPr>
          <w:iCs/>
          <w:lang w:val="vi-VN"/>
        </w:rPr>
        <w:t xml:space="preserve"> của cơ thể để</w:t>
      </w:r>
      <w:r w:rsidR="00A91D77" w:rsidRPr="005D3139">
        <w:rPr>
          <w:iCs/>
          <w:lang w:val="vi-VN"/>
        </w:rPr>
        <w:t xml:space="preserve"> xâm nhập vào phổi và phá hủy mô, như protein NS1 của một số chủng cúm và protein bề mặt </w:t>
      </w:r>
      <w:r w:rsidR="00A91D77" w:rsidRPr="008A1619">
        <w:rPr>
          <w:iCs/>
          <w:lang w:val="vi-VN"/>
        </w:rPr>
        <w:t xml:space="preserve">của </w:t>
      </w:r>
      <w:r w:rsidR="00A91D77" w:rsidRPr="005D3139">
        <w:rPr>
          <w:i/>
          <w:iCs/>
          <w:lang w:val="vi-VN"/>
        </w:rPr>
        <w:t xml:space="preserve">S. pneumonia. </w:t>
      </w:r>
      <w:r w:rsidRPr="002A4A69">
        <w:rPr>
          <w:iCs/>
          <w:lang w:val="vi-VN"/>
        </w:rPr>
        <w:t>Ngoài ra, b</w:t>
      </w:r>
      <w:r w:rsidR="00A91D77" w:rsidRPr="000D1CBC">
        <w:rPr>
          <w:iCs/>
          <w:lang w:val="vi-VN"/>
        </w:rPr>
        <w:t xml:space="preserve">ất thường nắp thanh quản và bất thường phản xạ ho, gián đoạn thanh thải nhày do </w:t>
      </w:r>
      <w:r w:rsidR="000D1CBC" w:rsidRPr="000D1CBC">
        <w:rPr>
          <w:iCs/>
          <w:lang w:val="vi-VN"/>
        </w:rPr>
        <w:t>siêu vi</w:t>
      </w:r>
      <w:r w:rsidR="00A91D77" w:rsidRPr="000D1CBC">
        <w:rPr>
          <w:iCs/>
          <w:lang w:val="vi-VN"/>
        </w:rPr>
        <w:t xml:space="preserve"> làm thay đổi cấu trúc và chức năng lông chuyể</w:t>
      </w:r>
      <w:r w:rsidR="00957926" w:rsidRPr="000D1CBC">
        <w:rPr>
          <w:iCs/>
          <w:lang w:val="vi-VN"/>
        </w:rPr>
        <w:t xml:space="preserve">n; </w:t>
      </w:r>
      <w:r w:rsidR="000D1CBC" w:rsidRPr="000D1CBC">
        <w:rPr>
          <w:iCs/>
          <w:lang w:val="vi-VN"/>
        </w:rPr>
        <w:t>siêu vi</w:t>
      </w:r>
      <w:r w:rsidR="00A91D77" w:rsidRPr="000D1CBC">
        <w:rPr>
          <w:iCs/>
          <w:lang w:val="vi-VN"/>
        </w:rPr>
        <w:t xml:space="preserve"> làm tăng kết dính vi khuẩ</w:t>
      </w:r>
      <w:r w:rsidR="004D1250" w:rsidRPr="000D1CBC">
        <w:rPr>
          <w:iCs/>
          <w:lang w:val="vi-VN"/>
        </w:rPr>
        <w:t>n.</w:t>
      </w:r>
      <w:r w:rsidR="00957926" w:rsidRPr="000D1CBC">
        <w:rPr>
          <w:iCs/>
          <w:lang w:val="vi-VN"/>
        </w:rPr>
        <w:t xml:space="preserve"> </w:t>
      </w:r>
    </w:p>
    <w:p w14:paraId="255DCEFD" w14:textId="1553127A" w:rsidR="004D1250" w:rsidRPr="008A1619" w:rsidRDefault="004D1250" w:rsidP="00B67196">
      <w:pPr>
        <w:pStyle w:val="Heading1"/>
      </w:pPr>
      <w:r w:rsidRPr="008A1619">
        <w:t>CHẨN ĐOÁN VIÊM PHỔI</w:t>
      </w:r>
      <w:r w:rsidR="00E821B2">
        <w:t xml:space="preserve"> </w:t>
      </w:r>
      <w:r w:rsidR="003C0DED">
        <w:fldChar w:fldCharType="begin"/>
      </w:r>
      <w:r w:rsidR="003C0DED">
        <w:instrText xml:space="preserve"> ADDIN EN.CITE &lt;EndNote&gt;&lt;Cite&gt;&lt;Author&gt;Scotta MC&lt;/Author&gt;&lt;Year&gt;2019&lt;/Year&gt;&lt;RecNum&gt;9&lt;/RecNum&gt;&lt;DisplayText&gt;[2], [4]&lt;/DisplayText&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Cite&gt;&lt;Author&gt;Matthew&lt;/Author&gt;&lt;Year&gt;2019&lt;/Year&gt;&lt;RecNum&gt;7&lt;/RecNum&gt;&lt;record&gt;&lt;rec-number&gt;7&lt;/rec-number&gt;&lt;foreign-keys&gt;&lt;key app="EN" db-id="a2svzt0xy2ts0metv56p9w0xzadr9xaze0rv" timestamp="1560580502"&gt;7&lt;/key&gt;&lt;/foreign-keys&gt;&lt;ref-type name="Book Section"&gt;5&lt;/ref-type&gt;&lt;contributors&gt;&lt;authors&gt;&lt;author&gt;Matthew, S. Kelly, &lt;/author&gt;&lt;author&gt;Thomas, J. Sandora,&lt;/author&gt;&lt;/authors&gt;&lt;/contributors&gt;&lt;titles&gt;&lt;title&gt;Community-acquired pneumonia&lt;/title&gt;&lt;secondary-title&gt;Nelson Textbook of Pediatrics&lt;/secondary-title&gt;&lt;/titles&gt;&lt;pages&gt;8956-8960&lt;/pages&gt;&lt;volume&gt;2&lt;/volume&gt;&lt;section&gt;428&lt;/section&gt;&lt;dates&gt;&lt;year&gt;2019&lt;/year&gt;&lt;/dates&gt;&lt;pub-location&gt;Philadelphia&lt;/pub-location&gt;&lt;publisher&gt;Elsevier&lt;/publisher&gt;&lt;urls&gt;&lt;/urls&gt;&lt;/record&gt;&lt;/Cite&gt;&lt;/EndNote&gt;</w:instrText>
      </w:r>
      <w:r w:rsidR="003C0DED">
        <w:fldChar w:fldCharType="separate"/>
      </w:r>
      <w:r w:rsidR="003C0DED">
        <w:rPr>
          <w:noProof/>
        </w:rPr>
        <w:t>[2], [4]</w:t>
      </w:r>
      <w:r w:rsidR="003C0DED">
        <w:fldChar w:fldCharType="end"/>
      </w:r>
    </w:p>
    <w:p w14:paraId="154F3C72" w14:textId="77777777" w:rsidR="00956C20" w:rsidRDefault="00956C20" w:rsidP="00956C20">
      <w:pPr>
        <w:pStyle w:val="Heading2"/>
      </w:pPr>
      <w:r>
        <w:t>Lâm sàng</w:t>
      </w:r>
    </w:p>
    <w:p w14:paraId="10AC6410" w14:textId="35624073" w:rsidR="004D1250" w:rsidRPr="008A1619" w:rsidRDefault="004D1250" w:rsidP="001E05B5">
      <w:r w:rsidRPr="008A1619">
        <w:t>Viêm phổi trẻ em thường diễn tiến qua 2 giai đoạ</w:t>
      </w:r>
      <w:r w:rsidR="00A27F7C" w:rsidRPr="008A1619">
        <w:t>n</w:t>
      </w:r>
    </w:p>
    <w:p w14:paraId="40877F92" w14:textId="11D48600" w:rsidR="004D1250" w:rsidRPr="008A1619" w:rsidRDefault="004D1250" w:rsidP="001E05B5">
      <w:pPr>
        <w:pStyle w:val="Heading3"/>
      </w:pPr>
      <w:r w:rsidRPr="008A1619">
        <w:t>Giai đoạn khởi phát</w:t>
      </w:r>
    </w:p>
    <w:p w14:paraId="6D9DA0BD" w14:textId="77777777" w:rsidR="00870745" w:rsidRPr="00A27AA2" w:rsidRDefault="004D1250" w:rsidP="00CD4F4D">
      <w:pPr>
        <w:pStyle w:val="ListParagraph"/>
        <w:numPr>
          <w:ilvl w:val="0"/>
          <w:numId w:val="2"/>
        </w:numPr>
        <w:rPr>
          <w:lang w:val="vi-VN"/>
        </w:rPr>
      </w:pPr>
      <w:r w:rsidRPr="00A27AA2">
        <w:rPr>
          <w:lang w:val="vi-VN"/>
        </w:rPr>
        <w:t>Nhiễm siêu vi hô hấp trên: sốt nhẹ, sổ mũi, ho, hoặc</w:t>
      </w:r>
      <w:r w:rsidRPr="00A27AA2">
        <w:rPr>
          <w:i/>
          <w:lang w:val="vi-VN"/>
        </w:rPr>
        <w:t xml:space="preserve">. </w:t>
      </w:r>
    </w:p>
    <w:p w14:paraId="7A8D586F" w14:textId="19016D6A" w:rsidR="00870745" w:rsidRPr="00A27AA2" w:rsidRDefault="004D1250" w:rsidP="00CD4F4D">
      <w:pPr>
        <w:pStyle w:val="ListParagraph"/>
        <w:numPr>
          <w:ilvl w:val="0"/>
          <w:numId w:val="2"/>
        </w:numPr>
        <w:rPr>
          <w:lang w:val="vi-VN"/>
        </w:rPr>
      </w:pPr>
      <w:r w:rsidRPr="00A27AA2">
        <w:rPr>
          <w:lang w:val="vi-VN"/>
        </w:rPr>
        <w:t>Triệu chứng nhiễm khuẩn: sốt</w:t>
      </w:r>
      <w:r w:rsidR="00870745" w:rsidRPr="00A27AA2">
        <w:rPr>
          <w:lang w:val="vi-VN"/>
        </w:rPr>
        <w:t xml:space="preserve"> cao,</w:t>
      </w:r>
      <w:r w:rsidRPr="00A27AA2">
        <w:rPr>
          <w:lang w:val="vi-VN"/>
        </w:rPr>
        <w:t xml:space="preserve"> lạnh run, nhức đầu hoặc quấy khóc ở trẻ nhỏ.</w:t>
      </w:r>
    </w:p>
    <w:p w14:paraId="09BA8161" w14:textId="77777777" w:rsidR="00870745" w:rsidRPr="00A27AA2" w:rsidRDefault="004D1250" w:rsidP="00CD4F4D">
      <w:pPr>
        <w:pStyle w:val="ListParagraph"/>
        <w:numPr>
          <w:ilvl w:val="0"/>
          <w:numId w:val="2"/>
        </w:numPr>
        <w:rPr>
          <w:lang w:val="vi-VN"/>
        </w:rPr>
      </w:pPr>
      <w:r w:rsidRPr="00A27AA2">
        <w:rPr>
          <w:lang w:val="vi-VN"/>
        </w:rPr>
        <w:t>Triệu chứng tiêu hóa: ói, ọc, biếng ăn, đau bụng,</w:t>
      </w:r>
      <w:r w:rsidR="00957926" w:rsidRPr="00A27AA2">
        <w:rPr>
          <w:lang w:val="vi-VN"/>
        </w:rPr>
        <w:t xml:space="preserve"> chướng bụng, tiêu chảy </w:t>
      </w:r>
      <w:r w:rsidRPr="00A27AA2">
        <w:rPr>
          <w:lang w:val="vi-VN"/>
        </w:rPr>
        <w:t>thường nổi bật ở trẻ nhỏ.</w:t>
      </w:r>
    </w:p>
    <w:p w14:paraId="5B6A9425" w14:textId="2E9AF51F" w:rsidR="004D1250" w:rsidRPr="00A27AA2" w:rsidRDefault="004D1250" w:rsidP="00CD4F4D">
      <w:pPr>
        <w:pStyle w:val="ListParagraph"/>
        <w:numPr>
          <w:ilvl w:val="0"/>
          <w:numId w:val="2"/>
        </w:numPr>
        <w:rPr>
          <w:lang w:val="vi-VN"/>
        </w:rPr>
      </w:pPr>
      <w:r w:rsidRPr="00A27AA2">
        <w:rPr>
          <w:lang w:val="vi-VN"/>
        </w:rPr>
        <w:t>Khám thực thể: chưa thấy triệu chứng đặc hiệu ở phổi.</w:t>
      </w:r>
    </w:p>
    <w:p w14:paraId="22C23FB0" w14:textId="37162462" w:rsidR="004D1250" w:rsidRPr="008A1619" w:rsidRDefault="004D1250" w:rsidP="001E05B5">
      <w:pPr>
        <w:pStyle w:val="Heading3"/>
      </w:pPr>
      <w:r w:rsidRPr="00B67196">
        <w:t>Giai đoạn toàn phát</w:t>
      </w:r>
      <w:r w:rsidRPr="008A1619">
        <w:t xml:space="preserve"> </w:t>
      </w:r>
    </w:p>
    <w:p w14:paraId="1111FA2A" w14:textId="7BBC808A" w:rsidR="004D1250" w:rsidRPr="00A27AA2" w:rsidRDefault="004D1250" w:rsidP="001E05B5">
      <w:pPr>
        <w:rPr>
          <w:b/>
          <w:lang w:val="vi-VN"/>
        </w:rPr>
      </w:pPr>
      <w:r w:rsidRPr="00A27AA2">
        <w:rPr>
          <w:b/>
          <w:lang w:val="vi-VN"/>
        </w:rPr>
        <w:t>Nhóm dấu hiệu, triệu chứng không đặc hiệu</w:t>
      </w:r>
    </w:p>
    <w:p w14:paraId="7889A489" w14:textId="77777777" w:rsidR="00DA0F8E" w:rsidRPr="00A27AA2" w:rsidRDefault="004D1250" w:rsidP="00CD4F4D">
      <w:pPr>
        <w:pStyle w:val="ListParagraph"/>
        <w:numPr>
          <w:ilvl w:val="0"/>
          <w:numId w:val="2"/>
        </w:numPr>
        <w:rPr>
          <w:lang w:val="vi-VN"/>
        </w:rPr>
      </w:pPr>
      <w:r w:rsidRPr="00A27AA2">
        <w:rPr>
          <w:lang w:val="vi-VN"/>
        </w:rPr>
        <w:t>Sốt từ nhẹ đến cao, tùy nguyên nhân gây bệnh.</w:t>
      </w:r>
    </w:p>
    <w:p w14:paraId="646905CC" w14:textId="338B83E4" w:rsidR="00DA0F8E" w:rsidRPr="00A27AA2" w:rsidRDefault="004D1250" w:rsidP="00CD4F4D">
      <w:pPr>
        <w:pStyle w:val="ListParagraph"/>
        <w:numPr>
          <w:ilvl w:val="0"/>
          <w:numId w:val="2"/>
        </w:numPr>
        <w:rPr>
          <w:lang w:val="vi-VN"/>
        </w:rPr>
      </w:pPr>
      <w:r w:rsidRPr="00A27AA2">
        <w:rPr>
          <w:lang w:val="vi-VN"/>
        </w:rPr>
        <w:t>Mệt mỏi, quấy khóc, nhức đầu, ớn lạnh.</w:t>
      </w:r>
    </w:p>
    <w:p w14:paraId="7FE7B3DB" w14:textId="76EBCDD1" w:rsidR="00DA0F8E" w:rsidRPr="00A27AA2" w:rsidRDefault="004D1250" w:rsidP="00CD4F4D">
      <w:pPr>
        <w:pStyle w:val="ListParagraph"/>
        <w:numPr>
          <w:ilvl w:val="0"/>
          <w:numId w:val="2"/>
        </w:numPr>
        <w:rPr>
          <w:lang w:val="vi-VN"/>
        </w:rPr>
      </w:pPr>
      <w:r w:rsidRPr="00A27AA2">
        <w:rPr>
          <w:lang w:val="vi-VN"/>
        </w:rPr>
        <w:t>Rối loạn tiêu hóa: nôn ói, chướng bụng, tiêu chảy và đau bụng</w:t>
      </w:r>
      <w:r w:rsidR="00DA0F8E" w:rsidRPr="00A27AA2">
        <w:rPr>
          <w:lang w:val="vi-VN"/>
        </w:rPr>
        <w:t>.</w:t>
      </w:r>
    </w:p>
    <w:p w14:paraId="07D011A3" w14:textId="1BFE253F" w:rsidR="004D1250" w:rsidRPr="00A27AA2" w:rsidRDefault="004D1250" w:rsidP="00CD4F4D">
      <w:pPr>
        <w:pStyle w:val="ListParagraph"/>
        <w:numPr>
          <w:ilvl w:val="0"/>
          <w:numId w:val="2"/>
        </w:numPr>
        <w:rPr>
          <w:lang w:val="vi-VN"/>
        </w:rPr>
      </w:pPr>
      <w:r w:rsidRPr="00A27AA2">
        <w:rPr>
          <w:lang w:val="vi-VN"/>
        </w:rPr>
        <w:t>Chướng bụng có thể nổi bật bởi sự giãn nở dạ dày do nuố</w:t>
      </w:r>
      <w:r w:rsidR="00957926" w:rsidRPr="00A27AA2">
        <w:rPr>
          <w:lang w:val="vi-VN"/>
        </w:rPr>
        <w:t>t không khí.</w:t>
      </w:r>
      <w:r w:rsidRPr="00A27AA2">
        <w:rPr>
          <w:lang w:val="vi-VN"/>
        </w:rPr>
        <w:t xml:space="preserve"> Đau bụng thường gặp ở viêm phổi thùy dưới. Gan có thể to bởi cơ hoành dịch chuyển xuống phía dưới do tăng nở phồng của phổi hoặc suy tim sung huyết </w:t>
      </w:r>
      <w:r w:rsidRPr="00A27AA2">
        <w:rPr>
          <w:bCs/>
          <w:lang w:val="vi-VN"/>
        </w:rPr>
        <w:t xml:space="preserve"> </w:t>
      </w:r>
    </w:p>
    <w:p w14:paraId="677C7A69" w14:textId="2AAF0D76" w:rsidR="004D1250" w:rsidRPr="00A27AA2" w:rsidRDefault="004D1250" w:rsidP="001E05B5">
      <w:pPr>
        <w:rPr>
          <w:u w:val="single"/>
          <w:lang w:val="vi-VN"/>
        </w:rPr>
      </w:pPr>
      <w:r w:rsidRPr="00A27AA2">
        <w:rPr>
          <w:b/>
          <w:lang w:val="vi-VN"/>
        </w:rPr>
        <w:t>Nhóm dấu hiệu, triệu chứng tại phổi:</w:t>
      </w:r>
      <w:r w:rsidRPr="00A27AA2">
        <w:rPr>
          <w:lang w:val="vi-VN"/>
        </w:rPr>
        <w:t xml:space="preserve"> có giá trị nhất cho chẩn đoán viêm phổi</w:t>
      </w:r>
      <w:r w:rsidR="00DA0F8E" w:rsidRPr="00A27AA2">
        <w:rPr>
          <w:lang w:val="vi-VN"/>
        </w:rPr>
        <w:t xml:space="preserve"> n</w:t>
      </w:r>
      <w:r w:rsidRPr="00A27AA2">
        <w:rPr>
          <w:lang w:val="vi-VN"/>
        </w:rPr>
        <w:t>hưng nhiều khi không biểu hiện rõ ở trẻ nhỏ.</w:t>
      </w:r>
    </w:p>
    <w:p w14:paraId="1BE1C296" w14:textId="29B68B94" w:rsidR="00DA0F8E" w:rsidRPr="00A27AA2" w:rsidRDefault="004D1250" w:rsidP="00CD4F4D">
      <w:pPr>
        <w:pStyle w:val="ListParagraph"/>
        <w:numPr>
          <w:ilvl w:val="0"/>
          <w:numId w:val="2"/>
        </w:numPr>
        <w:rPr>
          <w:lang w:val="vi-VN"/>
        </w:rPr>
      </w:pPr>
      <w:r w:rsidRPr="00A27AA2">
        <w:rPr>
          <w:lang w:val="vi-VN"/>
        </w:rPr>
        <w:t>Ho: lúc đầu ho khan, sau đó ho có đờ</w:t>
      </w:r>
      <w:r w:rsidR="00B22F90" w:rsidRPr="00A27AA2">
        <w:rPr>
          <w:lang w:val="vi-VN"/>
        </w:rPr>
        <w:t>m, có thể không có ho ở trẻ nhỏ</w:t>
      </w:r>
    </w:p>
    <w:p w14:paraId="5B158062" w14:textId="0CE4A544" w:rsidR="00E61736" w:rsidRPr="00A27AA2" w:rsidRDefault="00E61736" w:rsidP="00CD4F4D">
      <w:pPr>
        <w:pStyle w:val="ListParagraph"/>
        <w:numPr>
          <w:ilvl w:val="0"/>
          <w:numId w:val="2"/>
        </w:numPr>
        <w:rPr>
          <w:lang w:val="vi-VN"/>
        </w:rPr>
      </w:pPr>
      <w:r w:rsidRPr="00A27AA2">
        <w:rPr>
          <w:lang w:val="vi-VN"/>
        </w:rPr>
        <w:t>Đau ngực: thường gặp trong viêm phổi có biến chứng màng phổi</w:t>
      </w:r>
    </w:p>
    <w:p w14:paraId="66116289" w14:textId="77777777" w:rsidR="00DA0F8E" w:rsidRPr="00A27AA2" w:rsidRDefault="004D1250" w:rsidP="00CD4F4D">
      <w:pPr>
        <w:pStyle w:val="ListParagraph"/>
        <w:numPr>
          <w:ilvl w:val="0"/>
          <w:numId w:val="2"/>
        </w:numPr>
        <w:rPr>
          <w:lang w:val="vi-VN"/>
        </w:rPr>
      </w:pPr>
      <w:r w:rsidRPr="00A27AA2">
        <w:rPr>
          <w:lang w:val="vi-VN"/>
        </w:rPr>
        <w:t>Suy hô hấp: biểu hiện bằng</w:t>
      </w:r>
    </w:p>
    <w:p w14:paraId="7A893040" w14:textId="7C0CFD1C" w:rsidR="00380E28" w:rsidRPr="00A27AA2" w:rsidRDefault="004D1250" w:rsidP="00CD4F4D">
      <w:pPr>
        <w:pStyle w:val="ListParagraph"/>
        <w:numPr>
          <w:ilvl w:val="1"/>
          <w:numId w:val="2"/>
        </w:numPr>
        <w:rPr>
          <w:lang w:val="vi-VN"/>
        </w:rPr>
      </w:pPr>
      <w:r w:rsidRPr="00A27AA2">
        <w:rPr>
          <w:lang w:val="vi-VN"/>
        </w:rPr>
        <w:t xml:space="preserve">Thở nhanh: thở nhanh là dấu hiệu </w:t>
      </w:r>
      <w:r w:rsidR="00BA1F77" w:rsidRPr="00A27AA2">
        <w:rPr>
          <w:lang w:val="vi-VN"/>
        </w:rPr>
        <w:t xml:space="preserve">nhạy </w:t>
      </w:r>
      <w:r w:rsidRPr="00A27AA2">
        <w:rPr>
          <w:lang w:val="vi-VN"/>
        </w:rPr>
        <w:t>nhất trong chẩn đoán viêm phổ</w:t>
      </w:r>
      <w:r w:rsidR="00957926" w:rsidRPr="00A27AA2">
        <w:rPr>
          <w:lang w:val="vi-VN"/>
        </w:rPr>
        <w:t>i</w:t>
      </w:r>
      <w:r w:rsidR="00DA0F8E" w:rsidRPr="00A27AA2">
        <w:rPr>
          <w:lang w:val="vi-VN"/>
        </w:rPr>
        <w:t xml:space="preserve"> trẻ em.</w:t>
      </w:r>
    </w:p>
    <w:p w14:paraId="305CEB9A" w14:textId="5F58C7AF" w:rsidR="004D1250" w:rsidRPr="00A27AA2" w:rsidRDefault="004D1250" w:rsidP="00CD4F4D">
      <w:pPr>
        <w:pStyle w:val="ListParagraph"/>
        <w:numPr>
          <w:ilvl w:val="1"/>
          <w:numId w:val="2"/>
        </w:numPr>
        <w:rPr>
          <w:lang w:val="vi-VN"/>
        </w:rPr>
      </w:pPr>
      <w:r w:rsidRPr="00A27AA2">
        <w:rPr>
          <w:lang w:val="vi-VN"/>
        </w:rPr>
        <w:lastRenderedPageBreak/>
        <w:t xml:space="preserve">Khó thở, </w:t>
      </w:r>
      <w:r w:rsidR="00A03234" w:rsidRPr="00A27AA2">
        <w:rPr>
          <w:lang w:val="vi-VN"/>
        </w:rPr>
        <w:t xml:space="preserve">thở </w:t>
      </w:r>
      <w:r w:rsidRPr="00A27AA2">
        <w:rPr>
          <w:lang w:val="vi-VN"/>
        </w:rPr>
        <w:t xml:space="preserve">rên, </w:t>
      </w:r>
      <w:r w:rsidR="00A03234" w:rsidRPr="00A27AA2">
        <w:rPr>
          <w:lang w:val="vi-VN"/>
        </w:rPr>
        <w:t xml:space="preserve">thở </w:t>
      </w:r>
      <w:r w:rsidRPr="00A27AA2">
        <w:rPr>
          <w:lang w:val="vi-VN"/>
        </w:rPr>
        <w:t>co kéo cơ bụng và liên sườn, phập phồng cánh mũi, tím tái.</w:t>
      </w:r>
    </w:p>
    <w:p w14:paraId="3968124A" w14:textId="54166137" w:rsidR="00547F3A" w:rsidRPr="00A27AA2" w:rsidRDefault="00547F3A" w:rsidP="00CD4F4D">
      <w:pPr>
        <w:pStyle w:val="ListParagraph"/>
        <w:numPr>
          <w:ilvl w:val="0"/>
          <w:numId w:val="2"/>
        </w:numPr>
        <w:rPr>
          <w:lang w:val="vi-VN"/>
        </w:rPr>
      </w:pPr>
      <w:r w:rsidRPr="008A3FEC">
        <w:rPr>
          <w:iCs/>
          <w:lang w:val="vi-VN"/>
        </w:rPr>
        <w:t>Khò khè thường gặp</w:t>
      </w:r>
      <w:r w:rsidR="008A3FEC" w:rsidRPr="00A27AA2">
        <w:rPr>
          <w:iCs/>
          <w:lang w:val="vi-VN"/>
        </w:rPr>
        <w:t xml:space="preserve"> </w:t>
      </w:r>
      <w:r w:rsidRPr="008A3FEC">
        <w:rPr>
          <w:iCs/>
          <w:lang w:val="vi-VN"/>
        </w:rPr>
        <w:t xml:space="preserve">ở viêm phổi do vi khuẩn không điển hình hoặc </w:t>
      </w:r>
      <w:r w:rsidR="000D1CBC" w:rsidRPr="008A3FEC">
        <w:rPr>
          <w:iCs/>
          <w:lang w:val="vi-VN"/>
        </w:rPr>
        <w:t>siêu vi</w:t>
      </w:r>
      <w:r w:rsidRPr="008A3FEC">
        <w:rPr>
          <w:iCs/>
          <w:lang w:val="vi-VN"/>
        </w:rPr>
        <w:t xml:space="preserve"> hơn là </w:t>
      </w:r>
      <w:r w:rsidR="008A3FEC" w:rsidRPr="00A27AA2">
        <w:rPr>
          <w:iCs/>
          <w:lang w:val="vi-VN"/>
        </w:rPr>
        <w:t xml:space="preserve">viêm phổi do </w:t>
      </w:r>
      <w:r w:rsidRPr="008A3FEC">
        <w:rPr>
          <w:iCs/>
          <w:lang w:val="vi-VN"/>
        </w:rPr>
        <w:t>vi khuẩn</w:t>
      </w:r>
      <w:r w:rsidR="008A3FEC" w:rsidRPr="00A27AA2">
        <w:rPr>
          <w:iCs/>
          <w:lang w:val="vi-VN"/>
        </w:rPr>
        <w:t>.</w:t>
      </w:r>
    </w:p>
    <w:p w14:paraId="77C74ECE" w14:textId="29D958EE" w:rsidR="004D1250" w:rsidRPr="001E05B5" w:rsidRDefault="00DD1CFD" w:rsidP="001E05B5">
      <w:pPr>
        <w:rPr>
          <w:b/>
        </w:rPr>
      </w:pPr>
      <w:r w:rsidRPr="001E05B5">
        <w:rPr>
          <w:b/>
        </w:rPr>
        <w:t>Những dấu hiệu thực thể</w:t>
      </w:r>
    </w:p>
    <w:p w14:paraId="3E5AF4F5" w14:textId="4C66A854" w:rsidR="00A127AA" w:rsidRDefault="00A127AA" w:rsidP="00CD4F4D">
      <w:pPr>
        <w:pStyle w:val="ListParagraph"/>
        <w:numPr>
          <w:ilvl w:val="0"/>
          <w:numId w:val="2"/>
        </w:numPr>
      </w:pPr>
      <w:r>
        <w:t>Nhìn</w:t>
      </w:r>
      <w:r w:rsidR="00ED2A51">
        <w:t>: thở nhanh,</w:t>
      </w:r>
      <w:r>
        <w:t xml:space="preserve"> kiểu thở bất thường, biểu hiện suy hô hấp</w:t>
      </w:r>
      <w:r w:rsidR="00ED2A51">
        <w:t>, lồng ngực bất cân xứng do tràn khí màng phổi/tràn dịch màng phổi.</w:t>
      </w:r>
    </w:p>
    <w:p w14:paraId="1D6B21AD" w14:textId="071E1276" w:rsidR="00ED2A51" w:rsidRDefault="00ED2A51" w:rsidP="00CD4F4D">
      <w:pPr>
        <w:pStyle w:val="ListParagraph"/>
        <w:numPr>
          <w:ilvl w:val="0"/>
          <w:numId w:val="2"/>
        </w:numPr>
      </w:pPr>
      <w:r>
        <w:t xml:space="preserve">Sờ: </w:t>
      </w:r>
      <w:r w:rsidR="006367CA">
        <w:t>rung thanh giảm (hội chứng ba giảm) hoặc rung thanh tăng (hội chứng đông đặc).</w:t>
      </w:r>
    </w:p>
    <w:p w14:paraId="34272933" w14:textId="5C0EF920" w:rsidR="004D1250" w:rsidRPr="008A1619" w:rsidRDefault="004D1250" w:rsidP="00CD4F4D">
      <w:pPr>
        <w:pStyle w:val="ListParagraph"/>
        <w:numPr>
          <w:ilvl w:val="0"/>
          <w:numId w:val="2"/>
        </w:numPr>
      </w:pPr>
      <w:r w:rsidRPr="008A1619">
        <w:t>Gõ</w:t>
      </w:r>
      <w:r w:rsidR="000F57BE">
        <w:t>: gõ</w:t>
      </w:r>
      <w:r w:rsidRPr="008A1619">
        <w:t xml:space="preserve"> đục khi có đông đặc phổi hoặc tràn dịch màng phổi, gõ đục sớm nhất ở vùng liên bả vai, dưới góc xương bả vai và vùng nách.</w:t>
      </w:r>
    </w:p>
    <w:p w14:paraId="5D6466D0" w14:textId="4208A3D7" w:rsidR="004D1250" w:rsidRPr="008A1619" w:rsidRDefault="004D1250" w:rsidP="00CD4F4D">
      <w:pPr>
        <w:pStyle w:val="ListParagraph"/>
        <w:numPr>
          <w:ilvl w:val="0"/>
          <w:numId w:val="2"/>
        </w:numPr>
      </w:pPr>
      <w:r w:rsidRPr="008A1619">
        <w:t>Nghe</w:t>
      </w:r>
      <w:r w:rsidR="000F57BE">
        <w:t>:</w:t>
      </w:r>
      <w:r w:rsidRPr="008A1619">
        <w:t xml:space="preserve"> phế â</w:t>
      </w:r>
      <w:r w:rsidR="00957926" w:rsidRPr="008A1619">
        <w:t>m thô</w:t>
      </w:r>
      <w:r w:rsidRPr="008A1619">
        <w:t xml:space="preserve">, ran nổ, ẩm nhỏ hạt </w:t>
      </w:r>
      <w:r w:rsidR="000F57BE">
        <w:t>có thể nghe</w:t>
      </w:r>
      <w:r w:rsidRPr="008A1619">
        <w:t xml:space="preserve"> ở</w:t>
      </w:r>
      <w:r w:rsidR="000E252D" w:rsidRPr="008A1619">
        <w:t xml:space="preserve"> trẻ lớn và có</w:t>
      </w:r>
      <w:r w:rsidR="000F57BE">
        <w:t xml:space="preserve"> thể không ghi nhận được</w:t>
      </w:r>
      <w:r w:rsidR="000E252D" w:rsidRPr="008A1619">
        <w:t xml:space="preserve"> ở </w:t>
      </w:r>
      <w:r w:rsidR="000F57BE">
        <w:t>nhũ</w:t>
      </w:r>
      <w:r w:rsidR="000E252D" w:rsidRPr="008A1619">
        <w:t xml:space="preserve"> nhi.</w:t>
      </w:r>
      <w:r w:rsidRPr="008A1619">
        <w:t xml:space="preserve"> Vì đường dẫn truyền ngắn, lồng ngực nhỏ và lớp dịch mỏng nên phế âm không phải luôn luôn giảm ở nh</w:t>
      </w:r>
      <w:r w:rsidR="000F57BE">
        <w:t>ũ</w:t>
      </w:r>
      <w:r w:rsidRPr="008A1619">
        <w:t xml:space="preserve"> nhi bị tràn dịch hoặc tràn mủ</w:t>
      </w:r>
      <w:r w:rsidR="000F57BE">
        <w:t xml:space="preserve"> màng phổi.</w:t>
      </w:r>
    </w:p>
    <w:p w14:paraId="0B50967D" w14:textId="77777777" w:rsidR="00DD1CFD" w:rsidRDefault="00DD1CFD" w:rsidP="00CD4F4D">
      <w:pPr>
        <w:pStyle w:val="ListParagraph"/>
        <w:numPr>
          <w:ilvl w:val="0"/>
          <w:numId w:val="2"/>
        </w:numPr>
      </w:pPr>
      <w:r w:rsidRPr="00956C20">
        <w:t xml:space="preserve">Ngoài ra, có thể phát hiện các </w:t>
      </w:r>
      <w:r w:rsidR="004D1250" w:rsidRPr="00956C20">
        <w:t>triệu chứng ngoài phổi</w:t>
      </w:r>
      <w:r w:rsidRPr="00956C20">
        <w:t xml:space="preserve"> g</w:t>
      </w:r>
      <w:r>
        <w:t>ợi ý tác nhân</w:t>
      </w:r>
    </w:p>
    <w:p w14:paraId="12FA3A14" w14:textId="77777777" w:rsidR="00DD1CFD" w:rsidRDefault="004D1250" w:rsidP="00CD4F4D">
      <w:pPr>
        <w:pStyle w:val="ListParagraph"/>
        <w:numPr>
          <w:ilvl w:val="1"/>
          <w:numId w:val="2"/>
        </w:numPr>
      </w:pPr>
      <w:r w:rsidRPr="008A1619">
        <w:t>Nhọt da, viêm cơ thường đi kèm với viêm phổi do liên cầu nhóm A hoặc tụ cầu.</w:t>
      </w:r>
    </w:p>
    <w:p w14:paraId="49585BB4" w14:textId="77777777" w:rsidR="00DD1CFD" w:rsidRDefault="004D1250" w:rsidP="00CD4F4D">
      <w:pPr>
        <w:pStyle w:val="ListParagraph"/>
        <w:numPr>
          <w:ilvl w:val="1"/>
          <w:numId w:val="2"/>
        </w:numPr>
      </w:pPr>
      <w:r w:rsidRPr="008A1619">
        <w:t xml:space="preserve">Viêm tai giữa, viêm xoang, viêm màng não thường đi kèm với viêm phổi do phế cầu hoặc </w:t>
      </w:r>
      <w:r w:rsidRPr="00DD1CFD">
        <w:rPr>
          <w:i/>
        </w:rPr>
        <w:t xml:space="preserve">Haemophilus influenzae </w:t>
      </w:r>
      <w:r w:rsidRPr="00956C20">
        <w:t>type b</w:t>
      </w:r>
      <w:r w:rsidRPr="008A1619">
        <w:t>.</w:t>
      </w:r>
    </w:p>
    <w:p w14:paraId="1681D657" w14:textId="028BD433" w:rsidR="004D1250" w:rsidRPr="008A1619" w:rsidRDefault="004D1250" w:rsidP="00CD4F4D">
      <w:pPr>
        <w:pStyle w:val="ListParagraph"/>
        <w:numPr>
          <w:ilvl w:val="1"/>
          <w:numId w:val="2"/>
        </w:numPr>
      </w:pPr>
      <w:r w:rsidRPr="008A1619">
        <w:t xml:space="preserve">Viêm thanh thiệt, viêm màng ngoài tim thường đi kèm với viêm phổi do </w:t>
      </w:r>
      <w:r w:rsidRPr="00DD1CFD">
        <w:rPr>
          <w:i/>
        </w:rPr>
        <w:t xml:space="preserve">Haemophilus influenzae </w:t>
      </w:r>
      <w:r w:rsidRPr="00956C20">
        <w:t>type b</w:t>
      </w:r>
      <w:r w:rsidRPr="008A1619">
        <w:t xml:space="preserve">.  </w:t>
      </w:r>
    </w:p>
    <w:p w14:paraId="0E08777D" w14:textId="69E62704" w:rsidR="004D1250" w:rsidRPr="008A1619" w:rsidRDefault="004D1250" w:rsidP="001E05B5">
      <w:pPr>
        <w:pStyle w:val="Heading2"/>
      </w:pPr>
      <w:r w:rsidRPr="008A1619">
        <w:t>Cận lâm sàng</w:t>
      </w:r>
      <w:r w:rsidR="003C0DED">
        <w:t xml:space="preserve"> </w:t>
      </w:r>
      <w:r w:rsidR="003C0DED">
        <w:fldChar w:fldCharType="begin">
          <w:fldData xml:space="preserve">PEVuZE5vdGU+PENpdGU+PEF1dGhvcj5NYXR0aGV3PC9BdXRob3I+PFllYXI+MjAxOTwvWWVhcj48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=
</w:fldData>
        </w:fldChar>
      </w:r>
      <w:r w:rsidR="003C0DED">
        <w:instrText xml:space="preserve"> ADDIN EN.CITE </w:instrText>
      </w:r>
      <w:r w:rsidR="003C0DED">
        <w:fldChar w:fldCharType="begin">
          <w:fldData xml:space="preserve">PEVuZE5vdGU+PENpdGU+PEF1dGhvcj5NYXR0aGV3PC9BdXRob3I+PFllYXI+MjAxOTwvWWVhcj48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=
</w:fldData>
        </w:fldChar>
      </w:r>
      <w:r w:rsidR="003C0DED">
        <w:instrText xml:space="preserve"> ADDIN EN.CITE.DATA </w:instrText>
      </w:r>
      <w:r w:rsidR="003C0DED">
        <w:fldChar w:fldCharType="end"/>
      </w:r>
      <w:r w:rsidR="003C0DED">
        <w:fldChar w:fldCharType="separate"/>
      </w:r>
      <w:r w:rsidR="003C0DED">
        <w:rPr>
          <w:noProof/>
        </w:rPr>
        <w:t>[2], [4], [5]</w:t>
      </w:r>
      <w:r w:rsidR="003C0DED">
        <w:fldChar w:fldCharType="end"/>
      </w:r>
    </w:p>
    <w:p w14:paraId="43C9792A" w14:textId="4C388083" w:rsidR="003F6B30" w:rsidRPr="008A1619" w:rsidRDefault="00ED03B0" w:rsidP="00602D58">
      <w:pPr>
        <w:ind w:firstLine="578"/>
        <w:rPr>
          <w:b/>
        </w:rPr>
      </w:pPr>
      <w:r w:rsidRPr="00CB20BE">
        <w:t>Các xét nghiệm thường qui:</w:t>
      </w:r>
      <w:r w:rsidRPr="008A1619">
        <w:rPr>
          <w:b/>
        </w:rPr>
        <w:t xml:space="preserve"> </w:t>
      </w:r>
      <w:r w:rsidRPr="008A1619">
        <w:t>bao gồm X</w:t>
      </w:r>
      <w:r w:rsidR="001E05B5">
        <w:t>-quang</w:t>
      </w:r>
      <w:r w:rsidRPr="008A1619">
        <w:t xml:space="preserve"> phổi và công thức máu</w:t>
      </w:r>
    </w:p>
    <w:p w14:paraId="2DD2D69D" w14:textId="0DD44110" w:rsidR="004D1250" w:rsidRPr="008A1619" w:rsidRDefault="00EE5CC8" w:rsidP="00EE5CC8">
      <w:pPr>
        <w:pStyle w:val="Heading3"/>
      </w:pPr>
      <w:r>
        <w:t>X-quang phổi</w:t>
      </w:r>
    </w:p>
    <w:p w14:paraId="6F7BD3DB" w14:textId="6B8642C3" w:rsidR="00112F2A" w:rsidRPr="00A27AA2" w:rsidRDefault="00291625" w:rsidP="00602D58">
      <w:pPr>
        <w:ind w:firstLine="360"/>
        <w:rPr>
          <w:b/>
          <w:lang w:val="vi-VN"/>
        </w:rPr>
      </w:pPr>
      <w:r w:rsidRPr="008A1619">
        <w:rPr>
          <w:b/>
          <w:i/>
          <w:lang w:val="vi-VN"/>
        </w:rPr>
        <w:t>Chỉ định chụp X</w:t>
      </w:r>
      <w:r w:rsidRPr="00A27AA2">
        <w:rPr>
          <w:b/>
          <w:i/>
          <w:lang w:val="vi-VN"/>
        </w:rPr>
        <w:t xml:space="preserve"> </w:t>
      </w:r>
      <w:r w:rsidRPr="008A1619">
        <w:rPr>
          <w:b/>
          <w:i/>
          <w:lang w:val="vi-VN"/>
        </w:rPr>
        <w:t>quang phổi trên trẻ có ho, khó thở</w:t>
      </w:r>
      <w:r w:rsidR="00BB08C6" w:rsidRPr="00A27AA2">
        <w:rPr>
          <w:b/>
          <w:i/>
          <w:lang w:val="vi-VN"/>
        </w:rPr>
        <w:t>:</w:t>
      </w:r>
    </w:p>
    <w:p w14:paraId="22F136F2" w14:textId="0D320E22" w:rsidR="00112F2A" w:rsidRPr="00A27AA2" w:rsidRDefault="001751A8" w:rsidP="00CD4F4D">
      <w:pPr>
        <w:pStyle w:val="ListParagraph"/>
        <w:numPr>
          <w:ilvl w:val="0"/>
          <w:numId w:val="2"/>
        </w:numPr>
        <w:rPr>
          <w:b/>
          <w:lang w:val="vi-VN"/>
        </w:rPr>
      </w:pPr>
      <w:r w:rsidRPr="00A27AA2">
        <w:rPr>
          <w:iCs/>
          <w:lang w:val="vi-VN"/>
        </w:rPr>
        <w:t>Viêm phổi nặng hoặc viêm phổi c</w:t>
      </w:r>
      <w:r w:rsidR="00CD24F7" w:rsidRPr="00A27AA2">
        <w:rPr>
          <w:iCs/>
          <w:lang w:val="vi-VN"/>
        </w:rPr>
        <w:t>ó chỉ định nhập viện</w:t>
      </w:r>
      <w:r w:rsidR="00291625" w:rsidRPr="00A27AA2">
        <w:rPr>
          <w:iCs/>
          <w:lang w:val="vi-VN"/>
        </w:rPr>
        <w:t xml:space="preserve"> </w:t>
      </w:r>
      <w:r w:rsidR="00291625" w:rsidRPr="00112F2A">
        <w:rPr>
          <w:iCs/>
          <w:lang w:val="vi-VN"/>
        </w:rPr>
        <w:t xml:space="preserve">(để </w:t>
      </w:r>
      <w:r w:rsidR="00291625" w:rsidRPr="00A27AA2">
        <w:rPr>
          <w:iCs/>
          <w:lang w:val="vi-VN"/>
        </w:rPr>
        <w:t xml:space="preserve">xác </w:t>
      </w:r>
      <w:r w:rsidR="00291625" w:rsidRPr="00112F2A">
        <w:rPr>
          <w:iCs/>
          <w:lang w:val="vi-VN"/>
        </w:rPr>
        <w:t xml:space="preserve">định </w:t>
      </w:r>
      <w:r w:rsidR="00291625" w:rsidRPr="00A27AA2">
        <w:rPr>
          <w:iCs/>
          <w:lang w:val="vi-VN"/>
        </w:rPr>
        <w:t xml:space="preserve">chẩn đoán và đánh giá các biến chứng)  </w:t>
      </w:r>
    </w:p>
    <w:p w14:paraId="589E48DE" w14:textId="77777777" w:rsidR="001751A8" w:rsidRPr="001751A8" w:rsidRDefault="001751A8" w:rsidP="00CD4F4D">
      <w:pPr>
        <w:pStyle w:val="ListParagraph"/>
        <w:numPr>
          <w:ilvl w:val="0"/>
          <w:numId w:val="2"/>
        </w:numPr>
        <w:rPr>
          <w:b/>
        </w:rPr>
      </w:pPr>
      <w:r>
        <w:rPr>
          <w:iCs/>
        </w:rPr>
        <w:t>V</w:t>
      </w:r>
      <w:r w:rsidR="00291625" w:rsidRPr="00112F2A">
        <w:rPr>
          <w:iCs/>
        </w:rPr>
        <w:t>iêm phổi tái phát</w:t>
      </w:r>
    </w:p>
    <w:p w14:paraId="5A6B14B9" w14:textId="2555E6DC" w:rsidR="00291625" w:rsidRPr="001751A8" w:rsidRDefault="001751A8" w:rsidP="00CD4F4D">
      <w:pPr>
        <w:pStyle w:val="ListParagraph"/>
        <w:numPr>
          <w:ilvl w:val="0"/>
          <w:numId w:val="2"/>
        </w:numPr>
        <w:rPr>
          <w:b/>
        </w:rPr>
      </w:pPr>
      <w:r>
        <w:rPr>
          <w:iCs/>
        </w:rPr>
        <w:t>Cần l</w:t>
      </w:r>
      <w:r w:rsidR="00FD0BAB" w:rsidRPr="001751A8">
        <w:rPr>
          <w:iCs/>
        </w:rPr>
        <w:t xml:space="preserve">oại trừ các </w:t>
      </w:r>
      <w:r w:rsidR="00291625" w:rsidRPr="001751A8">
        <w:rPr>
          <w:iCs/>
          <w:lang w:val="vi-VN"/>
        </w:rPr>
        <w:t xml:space="preserve">nguyên nhân </w:t>
      </w:r>
      <w:r w:rsidR="00FD0BAB" w:rsidRPr="001751A8">
        <w:rPr>
          <w:iCs/>
          <w:lang w:val="vi-VN"/>
        </w:rPr>
        <w:t xml:space="preserve">gây </w:t>
      </w:r>
      <w:r w:rsidR="00291625" w:rsidRPr="001751A8">
        <w:rPr>
          <w:iCs/>
          <w:lang w:val="vi-VN"/>
        </w:rPr>
        <w:t>suy hô hấp</w:t>
      </w:r>
      <w:r w:rsidR="00FD0BAB" w:rsidRPr="001751A8">
        <w:rPr>
          <w:iCs/>
          <w:lang w:val="vi-VN"/>
        </w:rPr>
        <w:t xml:space="preserve"> khác</w:t>
      </w:r>
      <w:r w:rsidR="00BB08C6">
        <w:rPr>
          <w:iCs/>
        </w:rPr>
        <w:t xml:space="preserve"> (</w:t>
      </w:r>
      <w:r w:rsidR="00291625" w:rsidRPr="001751A8">
        <w:rPr>
          <w:iCs/>
        </w:rPr>
        <w:t>ví dụ</w:t>
      </w:r>
      <w:r w:rsidR="00BB08C6">
        <w:rPr>
          <w:iCs/>
        </w:rPr>
        <w:t>:</w:t>
      </w:r>
      <w:r w:rsidR="00291625" w:rsidRPr="001751A8">
        <w:rPr>
          <w:iCs/>
        </w:rPr>
        <w:t xml:space="preserve"> </w:t>
      </w:r>
      <w:r w:rsidR="00291625" w:rsidRPr="001751A8">
        <w:rPr>
          <w:iCs/>
          <w:lang w:val="vi-VN"/>
        </w:rPr>
        <w:t xml:space="preserve">dị vật đường thở, </w:t>
      </w:r>
      <w:r w:rsidR="00291625" w:rsidRPr="001751A8">
        <w:rPr>
          <w:iCs/>
        </w:rPr>
        <w:t xml:space="preserve">suy tim), đặc biệt ở những bệnh nhân mắc bệnh tim phổi </w:t>
      </w:r>
      <w:r w:rsidR="00BB08C6">
        <w:rPr>
          <w:iCs/>
        </w:rPr>
        <w:t xml:space="preserve">mạn </w:t>
      </w:r>
      <w:r w:rsidR="00291625" w:rsidRPr="001751A8">
        <w:rPr>
          <w:iCs/>
        </w:rPr>
        <w:t xml:space="preserve">hoặc </w:t>
      </w:r>
      <w:r w:rsidR="00BB08C6">
        <w:rPr>
          <w:iCs/>
        </w:rPr>
        <w:t xml:space="preserve">có </w:t>
      </w:r>
      <w:r w:rsidR="00291625" w:rsidRPr="001751A8">
        <w:rPr>
          <w:iCs/>
        </w:rPr>
        <w:t xml:space="preserve">bệnh </w:t>
      </w:r>
      <w:r w:rsidR="00BB08C6">
        <w:rPr>
          <w:iCs/>
        </w:rPr>
        <w:t>nền</w:t>
      </w:r>
    </w:p>
    <w:p w14:paraId="77B0EACD" w14:textId="75C5742C" w:rsidR="00291625" w:rsidRPr="008A1619" w:rsidRDefault="00291625" w:rsidP="00602D58">
      <w:pPr>
        <w:ind w:firstLine="360"/>
        <w:rPr>
          <w:lang w:val="vi-VN"/>
        </w:rPr>
      </w:pPr>
      <w:r w:rsidRPr="008A1619">
        <w:rPr>
          <w:lang w:val="vi-VN"/>
        </w:rPr>
        <w:t>Tuy nhiên cần lưu ý những điều sau:</w:t>
      </w:r>
    </w:p>
    <w:p w14:paraId="1412E227" w14:textId="47D71FC4" w:rsidR="00BB08C6" w:rsidRPr="00BB08C6" w:rsidRDefault="00291625" w:rsidP="00CD4F4D">
      <w:pPr>
        <w:pStyle w:val="ListParagraph"/>
        <w:numPr>
          <w:ilvl w:val="0"/>
          <w:numId w:val="2"/>
        </w:numPr>
        <w:rPr>
          <w:iCs/>
          <w:color w:val="FF0000"/>
          <w:lang w:val="vi-VN"/>
        </w:rPr>
      </w:pPr>
      <w:r w:rsidRPr="00BB08C6">
        <w:rPr>
          <w:iCs/>
          <w:lang w:val="vi-VN"/>
        </w:rPr>
        <w:t>Bất thường trên X</w:t>
      </w:r>
      <w:r w:rsidR="00BB08C6" w:rsidRPr="00BB08C6">
        <w:rPr>
          <w:iCs/>
          <w:lang w:val="vi-VN"/>
        </w:rPr>
        <w:t>-</w:t>
      </w:r>
      <w:r w:rsidRPr="00BB08C6">
        <w:rPr>
          <w:iCs/>
          <w:lang w:val="vi-VN"/>
        </w:rPr>
        <w:t>quang có thể chậm trễ so với triệu chứng lâm sàng</w:t>
      </w:r>
      <w:r w:rsidR="00BB08C6" w:rsidRPr="00BB08C6">
        <w:rPr>
          <w:iCs/>
          <w:lang w:val="vi-VN"/>
        </w:rPr>
        <w:t>.</w:t>
      </w:r>
    </w:p>
    <w:p w14:paraId="1F279813" w14:textId="77777777" w:rsidR="00BB08C6" w:rsidRPr="00BB08C6" w:rsidRDefault="00291625" w:rsidP="00CD4F4D">
      <w:pPr>
        <w:pStyle w:val="ListParagraph"/>
        <w:numPr>
          <w:ilvl w:val="0"/>
          <w:numId w:val="2"/>
        </w:numPr>
        <w:rPr>
          <w:iCs/>
          <w:color w:val="FF0000"/>
          <w:lang w:val="vi-VN"/>
        </w:rPr>
      </w:pPr>
      <w:r w:rsidRPr="00BB08C6">
        <w:rPr>
          <w:lang w:val="vi-VN"/>
        </w:rPr>
        <w:t>X</w:t>
      </w:r>
      <w:r w:rsidR="00BB08C6" w:rsidRPr="00BB08C6">
        <w:rPr>
          <w:lang w:val="vi-VN"/>
        </w:rPr>
        <w:t>-</w:t>
      </w:r>
      <w:r w:rsidRPr="00BB08C6">
        <w:rPr>
          <w:lang w:val="vi-VN"/>
        </w:rPr>
        <w:t xml:space="preserve">quang </w:t>
      </w:r>
      <w:r w:rsidR="00BB08C6" w:rsidRPr="00BB08C6">
        <w:rPr>
          <w:lang w:val="vi-VN"/>
        </w:rPr>
        <w:t xml:space="preserve">có thể </w:t>
      </w:r>
      <w:r w:rsidRPr="00BB08C6">
        <w:rPr>
          <w:lang w:val="vi-VN"/>
        </w:rPr>
        <w:t>giúp hướng chẩn đoán nguyên nhân</w:t>
      </w:r>
      <w:r w:rsidR="00BB08C6" w:rsidRPr="00BB08C6">
        <w:rPr>
          <w:lang w:val="vi-VN"/>
        </w:rPr>
        <w:t xml:space="preserve"> nhưng</w:t>
      </w:r>
      <w:r w:rsidR="008846E4" w:rsidRPr="00BB08C6">
        <w:rPr>
          <w:i/>
          <w:lang w:val="vi-VN"/>
        </w:rPr>
        <w:t xml:space="preserve"> </w:t>
      </w:r>
      <w:r w:rsidRPr="00BB08C6">
        <w:rPr>
          <w:iCs/>
          <w:lang w:val="vi-VN"/>
        </w:rPr>
        <w:t>không đặc điểm nào có</w:t>
      </w:r>
      <w:r w:rsidR="00BB08C6" w:rsidRPr="00BB08C6">
        <w:rPr>
          <w:iCs/>
          <w:lang w:val="vi-VN"/>
        </w:rPr>
        <w:t xml:space="preserve"> </w:t>
      </w:r>
      <w:r w:rsidRPr="00BB08C6">
        <w:rPr>
          <w:iCs/>
          <w:lang w:val="vi-VN"/>
        </w:rPr>
        <w:t xml:space="preserve">thể phân biệt đáng tin cậy giữa viêm phổi do vi khuẩn, vi khuẩn không điển hình và </w:t>
      </w:r>
      <w:r w:rsidR="000D1CBC" w:rsidRPr="00BB08C6">
        <w:rPr>
          <w:iCs/>
          <w:lang w:val="vi-VN"/>
        </w:rPr>
        <w:t>siêu vi</w:t>
      </w:r>
      <w:r w:rsidRPr="00BB08C6">
        <w:rPr>
          <w:iCs/>
          <w:lang w:val="vi-VN"/>
        </w:rPr>
        <w:t>.</w:t>
      </w:r>
    </w:p>
    <w:p w14:paraId="0472ED0D" w14:textId="77777777" w:rsidR="00BB08C6" w:rsidRPr="00BB08C6" w:rsidRDefault="002559B1" w:rsidP="00CD4F4D">
      <w:pPr>
        <w:pStyle w:val="ListParagraph"/>
        <w:numPr>
          <w:ilvl w:val="0"/>
          <w:numId w:val="2"/>
        </w:numPr>
        <w:rPr>
          <w:iCs/>
          <w:color w:val="FF0000"/>
          <w:lang w:val="vi-VN"/>
        </w:rPr>
      </w:pPr>
      <w:r w:rsidRPr="00BB08C6">
        <w:rPr>
          <w:lang w:val="vi-VN"/>
        </w:rPr>
        <w:t>X</w:t>
      </w:r>
      <w:r w:rsidR="00BB08C6" w:rsidRPr="00BB08C6">
        <w:rPr>
          <w:lang w:val="vi-VN"/>
        </w:rPr>
        <w:t>-</w:t>
      </w:r>
      <w:r w:rsidRPr="00BB08C6">
        <w:rPr>
          <w:lang w:val="vi-VN"/>
        </w:rPr>
        <w:t>quang không tương xứng với biểu hiện lâm sàng</w:t>
      </w:r>
      <w:r w:rsidR="00BB08C6" w:rsidRPr="00BB08C6">
        <w:rPr>
          <w:lang w:val="vi-VN"/>
        </w:rPr>
        <w:t>,</w:t>
      </w:r>
      <w:r w:rsidRPr="00BB08C6">
        <w:rPr>
          <w:lang w:val="vi-VN"/>
        </w:rPr>
        <w:t xml:space="preserve"> nhất là ở nhũ nhi và trẻ nhỏ. Thường thấy tổn thương nặng trên X</w:t>
      </w:r>
      <w:r w:rsidR="00BB08C6" w:rsidRPr="00BB08C6">
        <w:rPr>
          <w:lang w:val="vi-VN"/>
        </w:rPr>
        <w:t>-</w:t>
      </w:r>
      <w:r w:rsidRPr="00BB08C6">
        <w:rPr>
          <w:lang w:val="vi-VN"/>
        </w:rPr>
        <w:t>quang trong khi không có dấu hiệu lâm sàng.</w:t>
      </w:r>
    </w:p>
    <w:p w14:paraId="52390838" w14:textId="7C8B6997" w:rsidR="002559B1" w:rsidRPr="00BB08C6" w:rsidRDefault="00BB08C6" w:rsidP="00CD4F4D">
      <w:pPr>
        <w:pStyle w:val="ListParagraph"/>
        <w:numPr>
          <w:ilvl w:val="0"/>
          <w:numId w:val="2"/>
        </w:numPr>
        <w:rPr>
          <w:iCs/>
          <w:color w:val="FF0000"/>
          <w:lang w:val="vi-VN"/>
        </w:rPr>
      </w:pPr>
      <w:r w:rsidRPr="00BB08C6">
        <w:rPr>
          <w:lang w:val="vi-VN"/>
        </w:rPr>
        <w:t>Bất thường</w:t>
      </w:r>
      <w:r w:rsidR="002559B1" w:rsidRPr="00BB08C6">
        <w:rPr>
          <w:lang w:val="vi-VN"/>
        </w:rPr>
        <w:t xml:space="preserve"> trên X</w:t>
      </w:r>
      <w:r w:rsidRPr="00BB08C6">
        <w:rPr>
          <w:lang w:val="vi-VN"/>
        </w:rPr>
        <w:t>-</w:t>
      </w:r>
      <w:r w:rsidR="002559B1" w:rsidRPr="00BB08C6">
        <w:rPr>
          <w:lang w:val="vi-VN"/>
        </w:rPr>
        <w:t>quang vẫn còn</w:t>
      </w:r>
      <w:r w:rsidRPr="00BB08C6">
        <w:rPr>
          <w:lang w:val="vi-VN"/>
        </w:rPr>
        <w:t xml:space="preserve"> tồn tại</w:t>
      </w:r>
      <w:r w:rsidR="002559B1" w:rsidRPr="00BB08C6">
        <w:rPr>
          <w:lang w:val="vi-VN"/>
        </w:rPr>
        <w:t xml:space="preserve"> vài tuần sau cải thiện lâm sàng nên không cần thiết chụp phổi kiểm tra lúc xuất viện. </w:t>
      </w:r>
    </w:p>
    <w:p w14:paraId="12498E2E" w14:textId="77777777" w:rsidR="00BB08C6" w:rsidRDefault="002559B1" w:rsidP="00C863DC">
      <w:pPr>
        <w:ind w:firstLine="360"/>
        <w:rPr>
          <w:rFonts w:eastAsia="Times New Roman"/>
          <w:lang w:val="vi-VN"/>
        </w:rPr>
      </w:pPr>
      <w:r w:rsidRPr="00BB08C6">
        <w:rPr>
          <w:rFonts w:eastAsia="Times New Roman"/>
          <w:lang w:val="vi-VN"/>
        </w:rPr>
        <w:t xml:space="preserve">Bóng mờ </w:t>
      </w:r>
      <w:r w:rsidR="00BB08C6" w:rsidRPr="00BB08C6">
        <w:rPr>
          <w:rFonts w:eastAsia="Times New Roman"/>
          <w:lang w:val="vi-VN"/>
        </w:rPr>
        <w:t xml:space="preserve">trên X-quang </w:t>
      </w:r>
      <w:r w:rsidRPr="00BB08C6">
        <w:rPr>
          <w:rFonts w:eastAsia="Times New Roman"/>
          <w:lang w:val="vi-VN"/>
        </w:rPr>
        <w:t xml:space="preserve">phổi được chia làm 3 loại, tùy bệnh lý phế nang hay mô kẽ: </w:t>
      </w:r>
    </w:p>
    <w:p w14:paraId="503B06E1" w14:textId="0DE0667C" w:rsidR="002559B1" w:rsidRPr="00BB08C6" w:rsidRDefault="002559B1" w:rsidP="00CD4F4D">
      <w:pPr>
        <w:pStyle w:val="ListParagraph"/>
        <w:numPr>
          <w:ilvl w:val="0"/>
          <w:numId w:val="2"/>
        </w:numPr>
        <w:rPr>
          <w:lang w:val="vi-VN"/>
        </w:rPr>
      </w:pPr>
      <w:r w:rsidRPr="00BB08C6">
        <w:rPr>
          <w:lang w:val="vi-VN"/>
        </w:rPr>
        <w:t>Viêm phổi thùy, phân thùy (thường do</w:t>
      </w:r>
      <w:r w:rsidR="00ED03B0" w:rsidRPr="00BB08C6">
        <w:rPr>
          <w:lang w:val="vi-VN"/>
        </w:rPr>
        <w:t xml:space="preserve"> phế cầu )</w:t>
      </w:r>
    </w:p>
    <w:p w14:paraId="0383D41D" w14:textId="0148EC8E" w:rsidR="002559B1" w:rsidRPr="00BB08C6" w:rsidRDefault="002559B1" w:rsidP="00CD4F4D">
      <w:pPr>
        <w:pStyle w:val="ListParagraph"/>
        <w:numPr>
          <w:ilvl w:val="1"/>
          <w:numId w:val="2"/>
        </w:numPr>
        <w:rPr>
          <w:lang w:val="vi-VN"/>
        </w:rPr>
      </w:pPr>
      <w:r w:rsidRPr="00BB08C6">
        <w:rPr>
          <w:lang w:val="vi-VN"/>
        </w:rPr>
        <w:t xml:space="preserve">Mờ đồng nhất thùy hoặc phân thùy. </w:t>
      </w:r>
    </w:p>
    <w:p w14:paraId="736CFF00" w14:textId="0966ADC5" w:rsidR="002559B1" w:rsidRPr="00BB08C6" w:rsidRDefault="002559B1" w:rsidP="00CD4F4D">
      <w:pPr>
        <w:pStyle w:val="ListParagraph"/>
        <w:numPr>
          <w:ilvl w:val="1"/>
          <w:numId w:val="2"/>
        </w:numPr>
        <w:rPr>
          <w:lang w:val="vi-VN"/>
        </w:rPr>
      </w:pPr>
      <w:r w:rsidRPr="00BB08C6">
        <w:rPr>
          <w:lang w:val="vi-VN"/>
        </w:rPr>
        <w:t xml:space="preserve">Có hình ảnh khí nội phế quản trên bóng mờ. </w:t>
      </w:r>
    </w:p>
    <w:p w14:paraId="34869CBF" w14:textId="394549A6" w:rsidR="00BB08C6" w:rsidRDefault="002559B1" w:rsidP="00CD4F4D">
      <w:pPr>
        <w:pStyle w:val="ListParagraph"/>
        <w:numPr>
          <w:ilvl w:val="1"/>
          <w:numId w:val="2"/>
        </w:numPr>
        <w:rPr>
          <w:iCs/>
          <w:lang w:val="vi-VN"/>
        </w:rPr>
      </w:pPr>
      <w:r w:rsidRPr="00BB08C6">
        <w:rPr>
          <w:iCs/>
          <w:lang w:val="vi-VN"/>
        </w:rPr>
        <w:lastRenderedPageBreak/>
        <w:t>Đông đặc phổi ở trẻ nhỏ</w:t>
      </w:r>
      <w:r w:rsidR="00CD24F7" w:rsidRPr="00BB08C6">
        <w:rPr>
          <w:iCs/>
          <w:lang w:val="vi-VN"/>
        </w:rPr>
        <w:t xml:space="preserve"> đôi khi có hình tròn</w:t>
      </w:r>
      <w:r w:rsidRPr="00BB08C6">
        <w:rPr>
          <w:iCs/>
          <w:lang w:val="vi-VN"/>
        </w:rPr>
        <w:t xml:space="preserve"> "viêm phổi tròn". Viêm phổi tròn có xu hướng</w:t>
      </w:r>
      <w:r w:rsidR="001D2981" w:rsidRPr="00A108BA">
        <w:rPr>
          <w:iCs/>
          <w:lang w:val="vi-VN"/>
        </w:rPr>
        <w:t xml:space="preserve"> </w:t>
      </w:r>
      <w:r w:rsidRPr="00BB08C6">
        <w:rPr>
          <w:iCs/>
          <w:lang w:val="vi-VN"/>
        </w:rPr>
        <w:t>&gt;3cm, đơn độc và</w:t>
      </w:r>
      <w:r w:rsidR="00CD24F7" w:rsidRPr="00BB08C6">
        <w:rPr>
          <w:lang w:val="vi-VN"/>
        </w:rPr>
        <w:t xml:space="preserve"> và bờ không rõ nét.</w:t>
      </w:r>
      <w:r w:rsidR="00A108BA" w:rsidRPr="00A108BA">
        <w:rPr>
          <w:lang w:val="vi-VN"/>
        </w:rPr>
        <w:t xml:space="preserve"> </w:t>
      </w:r>
      <w:r w:rsidRPr="00BB08C6">
        <w:rPr>
          <w:iCs/>
          <w:lang w:val="vi-VN"/>
        </w:rPr>
        <w:t xml:space="preserve">Tác nhân vi khuẩn thường gặp nhất cho viêm phổi tròn là </w:t>
      </w:r>
      <w:r w:rsidRPr="00BB08C6">
        <w:rPr>
          <w:i/>
          <w:iCs/>
          <w:lang w:val="vi-VN"/>
        </w:rPr>
        <w:t>S. Pneumoniae</w:t>
      </w:r>
      <w:r w:rsidR="00CD24F7" w:rsidRPr="00BB08C6">
        <w:rPr>
          <w:iCs/>
          <w:lang w:val="vi-VN"/>
        </w:rPr>
        <w:t xml:space="preserve">, các tác nhân </w:t>
      </w:r>
      <w:r w:rsidRPr="00BB08C6">
        <w:rPr>
          <w:iCs/>
          <w:lang w:val="vi-VN"/>
        </w:rPr>
        <w:t>khác</w:t>
      </w:r>
      <w:r w:rsidR="00ED03B0" w:rsidRPr="00BB08C6">
        <w:rPr>
          <w:iCs/>
          <w:lang w:val="vi-VN"/>
        </w:rPr>
        <w:t xml:space="preserve"> ít gặp hơn:</w:t>
      </w:r>
      <w:r w:rsidR="00CD24F7" w:rsidRPr="00BB08C6">
        <w:rPr>
          <w:iCs/>
          <w:lang w:val="vi-VN"/>
        </w:rPr>
        <w:t xml:space="preserve">  </w:t>
      </w:r>
      <w:r w:rsidRPr="00BB08C6">
        <w:rPr>
          <w:iCs/>
          <w:lang w:val="vi-VN"/>
        </w:rPr>
        <w:t xml:space="preserve">liên cầu, </w:t>
      </w:r>
      <w:r w:rsidR="00CD24F7" w:rsidRPr="00BB08C6">
        <w:rPr>
          <w:i/>
          <w:iCs/>
          <w:lang w:val="vi-VN"/>
        </w:rPr>
        <w:t>H.</w:t>
      </w:r>
      <w:r w:rsidRPr="00BB08C6">
        <w:rPr>
          <w:i/>
          <w:iCs/>
          <w:lang w:val="vi-VN"/>
        </w:rPr>
        <w:t xml:space="preserve"> influenzae</w:t>
      </w:r>
      <w:r w:rsidRPr="00BB08C6">
        <w:rPr>
          <w:iCs/>
          <w:lang w:val="vi-VN"/>
        </w:rPr>
        <w:t xml:space="preserve">, </w:t>
      </w:r>
      <w:r w:rsidRPr="00BB08C6">
        <w:rPr>
          <w:i/>
          <w:iCs/>
          <w:lang w:val="vi-VN"/>
        </w:rPr>
        <w:t>S. aureus</w:t>
      </w:r>
      <w:r w:rsidRPr="00BB08C6">
        <w:rPr>
          <w:iCs/>
          <w:lang w:val="vi-VN"/>
        </w:rPr>
        <w:t xml:space="preserve"> và </w:t>
      </w:r>
      <w:r w:rsidRPr="00BB08C6">
        <w:rPr>
          <w:i/>
          <w:iCs/>
          <w:lang w:val="vi-VN"/>
        </w:rPr>
        <w:t xml:space="preserve">M. </w:t>
      </w:r>
      <w:r w:rsidR="00A108BA" w:rsidRPr="00BB08C6">
        <w:rPr>
          <w:i/>
          <w:iCs/>
          <w:lang w:val="vi-VN"/>
        </w:rPr>
        <w:t>P</w:t>
      </w:r>
      <w:r w:rsidRPr="00BB08C6">
        <w:rPr>
          <w:i/>
          <w:iCs/>
          <w:lang w:val="vi-VN"/>
        </w:rPr>
        <w:t>neumoniae</w:t>
      </w:r>
      <w:r w:rsidR="00A108BA" w:rsidRPr="00A108BA">
        <w:rPr>
          <w:i/>
          <w:iCs/>
          <w:lang w:val="vi-VN"/>
        </w:rPr>
        <w:t>.</w:t>
      </w:r>
      <w:r w:rsidRPr="00BB08C6">
        <w:rPr>
          <w:iCs/>
          <w:lang w:val="vi-VN"/>
        </w:rPr>
        <w:t xml:space="preserve"> </w:t>
      </w:r>
    </w:p>
    <w:p w14:paraId="35A1A581" w14:textId="713231FA" w:rsidR="002559B1" w:rsidRPr="00BB08C6" w:rsidRDefault="002559B1" w:rsidP="00CD4F4D">
      <w:pPr>
        <w:pStyle w:val="ListParagraph"/>
        <w:numPr>
          <w:ilvl w:val="0"/>
          <w:numId w:val="2"/>
        </w:numPr>
        <w:rPr>
          <w:iCs/>
          <w:lang w:val="vi-VN"/>
        </w:rPr>
      </w:pPr>
      <w:r w:rsidRPr="00BB08C6">
        <w:t>Viêm phổi mô kẽ (thường do virus hoặc Mycoplasma)</w:t>
      </w:r>
    </w:p>
    <w:p w14:paraId="15570747" w14:textId="1DA37A6B" w:rsidR="002559B1" w:rsidRPr="00A108BA" w:rsidRDefault="002559B1" w:rsidP="00CD4F4D">
      <w:pPr>
        <w:pStyle w:val="ListParagraph"/>
        <w:numPr>
          <w:ilvl w:val="1"/>
          <w:numId w:val="2"/>
        </w:numPr>
        <w:rPr>
          <w:lang w:val="vi-VN"/>
        </w:rPr>
      </w:pPr>
      <w:r w:rsidRPr="00A108BA">
        <w:rPr>
          <w:lang w:val="vi-VN"/>
        </w:rPr>
        <w:t xml:space="preserve">Sung huyết mạch máu phế quản. </w:t>
      </w:r>
    </w:p>
    <w:p w14:paraId="46BEF839" w14:textId="670B327D" w:rsidR="002559B1" w:rsidRPr="00BB08C6" w:rsidRDefault="002559B1" w:rsidP="00CD4F4D">
      <w:pPr>
        <w:pStyle w:val="ListParagraph"/>
        <w:numPr>
          <w:ilvl w:val="1"/>
          <w:numId w:val="2"/>
        </w:numPr>
      </w:pPr>
      <w:r w:rsidRPr="00BB08C6">
        <w:t xml:space="preserve">Dày thành phế quản. </w:t>
      </w:r>
    </w:p>
    <w:p w14:paraId="27457CD9" w14:textId="6C7D251D" w:rsidR="002559B1" w:rsidRPr="00BB08C6" w:rsidRDefault="002559B1" w:rsidP="00CD4F4D">
      <w:pPr>
        <w:pStyle w:val="ListParagraph"/>
        <w:numPr>
          <w:ilvl w:val="1"/>
          <w:numId w:val="2"/>
        </w:numPr>
      </w:pPr>
      <w:r w:rsidRPr="00BB08C6">
        <w:t xml:space="preserve">Tăng sáng phế trường. </w:t>
      </w:r>
    </w:p>
    <w:p w14:paraId="2FD35804" w14:textId="330F217C" w:rsidR="002559B1" w:rsidRPr="00BB08C6" w:rsidRDefault="002559B1" w:rsidP="00CD4F4D">
      <w:pPr>
        <w:pStyle w:val="ListParagraph"/>
        <w:numPr>
          <w:ilvl w:val="1"/>
          <w:numId w:val="2"/>
        </w:numPr>
      </w:pPr>
      <w:r w:rsidRPr="00BB08C6">
        <w:t xml:space="preserve">Mờ từng mảng do xẹp phổi. </w:t>
      </w:r>
    </w:p>
    <w:p w14:paraId="59E45A5B" w14:textId="27B6B438" w:rsidR="002559B1" w:rsidRPr="00BB08C6" w:rsidRDefault="002559B1" w:rsidP="00CD4F4D">
      <w:pPr>
        <w:pStyle w:val="ListParagraph"/>
        <w:numPr>
          <w:ilvl w:val="0"/>
          <w:numId w:val="2"/>
        </w:numPr>
      </w:pPr>
      <w:r w:rsidRPr="00BB08C6">
        <w:t>Viêm phế quản phổi (thường do tụ cầu hay các vi khuẩn khác)</w:t>
      </w:r>
    </w:p>
    <w:p w14:paraId="286B4B26" w14:textId="529F353D" w:rsidR="002559B1" w:rsidRPr="00BB08C6" w:rsidRDefault="002559B1" w:rsidP="00CD4F4D">
      <w:pPr>
        <w:pStyle w:val="ListParagraph"/>
        <w:numPr>
          <w:ilvl w:val="1"/>
          <w:numId w:val="2"/>
        </w:numPr>
      </w:pPr>
      <w:r w:rsidRPr="00BB08C6">
        <w:t xml:space="preserve">Rốn phổi đậm, có thể do phì đại hạch rốn phổi. </w:t>
      </w:r>
    </w:p>
    <w:p w14:paraId="729EDC42" w14:textId="77777777" w:rsidR="00BB08C6" w:rsidRDefault="002559B1" w:rsidP="00CD4F4D">
      <w:pPr>
        <w:pStyle w:val="ListParagraph"/>
        <w:numPr>
          <w:ilvl w:val="1"/>
          <w:numId w:val="2"/>
        </w:numPr>
      </w:pPr>
      <w:r w:rsidRPr="00BB08C6">
        <w:t>Tăng sinh tuần hoàn phổi ra 1/3 ngoài phế trường.</w:t>
      </w:r>
    </w:p>
    <w:p w14:paraId="586E4E50" w14:textId="77777777" w:rsidR="00BB08C6" w:rsidRDefault="002559B1" w:rsidP="00CD4F4D">
      <w:pPr>
        <w:pStyle w:val="ListParagraph"/>
        <w:numPr>
          <w:ilvl w:val="1"/>
          <w:numId w:val="2"/>
        </w:numPr>
      </w:pPr>
      <w:r w:rsidRPr="00BB08C6">
        <w:t>Thâm nhiễm lan ra ngoại biên cả 2 phế trường.</w:t>
      </w:r>
    </w:p>
    <w:p w14:paraId="7E43138D" w14:textId="0C2E596A" w:rsidR="002160D4" w:rsidRPr="00BB08C6" w:rsidRDefault="002160D4" w:rsidP="00CD4F4D">
      <w:pPr>
        <w:pStyle w:val="ListParagraph"/>
        <w:numPr>
          <w:ilvl w:val="1"/>
          <w:numId w:val="2"/>
        </w:numPr>
      </w:pPr>
      <w:r w:rsidRPr="00BB08C6">
        <w:t>Hình ảnh bóng khí trong viêm phổi tụ cầu</w:t>
      </w:r>
      <w:r w:rsidR="00216293">
        <w:t>.</w:t>
      </w:r>
    </w:p>
    <w:p w14:paraId="253C07D6" w14:textId="29E1EBF0" w:rsidR="00291625" w:rsidRPr="008A1619" w:rsidRDefault="00DD60EF" w:rsidP="00216293">
      <w:pPr>
        <w:pStyle w:val="Heading3"/>
      </w:pPr>
      <w:r>
        <w:t>Bạch cầu máu và chất phản ứng viêm cấp</w:t>
      </w:r>
    </w:p>
    <w:p w14:paraId="3EDE2E08" w14:textId="31BDAF62" w:rsidR="00D42CF0" w:rsidRPr="00A27AA2" w:rsidRDefault="00291625" w:rsidP="004319A8">
      <w:pPr>
        <w:ind w:firstLine="426"/>
        <w:rPr>
          <w:iCs/>
          <w:lang w:val="vi-VN"/>
        </w:rPr>
      </w:pPr>
      <w:r w:rsidRPr="00A27AA2">
        <w:rPr>
          <w:iCs/>
          <w:lang w:val="vi-VN"/>
        </w:rPr>
        <w:t xml:space="preserve">Trong viêm phổi </w:t>
      </w:r>
      <w:r w:rsidR="000D1CBC" w:rsidRPr="00A27AA2">
        <w:rPr>
          <w:iCs/>
          <w:lang w:val="vi-VN"/>
        </w:rPr>
        <w:t>siêu vi</w:t>
      </w:r>
      <w:r w:rsidRPr="00A27AA2">
        <w:rPr>
          <w:iCs/>
          <w:lang w:val="vi-VN"/>
        </w:rPr>
        <w:t xml:space="preserve">, bạch cầu bình thường hoặc tăng nhưng thường không cao hơn 20.000/mm3, và tế bào lympho chiếm ưu thế.  </w:t>
      </w:r>
    </w:p>
    <w:p w14:paraId="7F2CB8B0" w14:textId="7F20E197" w:rsidR="00D42CF0" w:rsidRPr="00A27AA2" w:rsidRDefault="00291625" w:rsidP="006B14F4">
      <w:pPr>
        <w:rPr>
          <w:iCs/>
          <w:lang w:val="vi-VN"/>
        </w:rPr>
      </w:pPr>
      <w:r w:rsidRPr="00A27AA2">
        <w:rPr>
          <w:iCs/>
          <w:lang w:val="vi-VN"/>
        </w:rPr>
        <w:t xml:space="preserve">Viêm phổi vi khuẩn (đôi khi viêm phổi </w:t>
      </w:r>
      <w:r w:rsidRPr="00A27AA2">
        <w:rPr>
          <w:i/>
          <w:iCs/>
          <w:lang w:val="vi-VN"/>
        </w:rPr>
        <w:t>Adenovirus</w:t>
      </w:r>
      <w:r w:rsidRPr="00A27AA2">
        <w:rPr>
          <w:iCs/>
          <w:lang w:val="vi-VN"/>
        </w:rPr>
        <w:t xml:space="preserve">), thường </w:t>
      </w:r>
      <w:r w:rsidR="002A5BD9" w:rsidRPr="00A27AA2">
        <w:rPr>
          <w:iCs/>
          <w:lang w:val="vi-VN"/>
        </w:rPr>
        <w:t>có</w:t>
      </w:r>
      <w:r w:rsidRPr="00A27AA2">
        <w:rPr>
          <w:iCs/>
          <w:lang w:val="vi-VN"/>
        </w:rPr>
        <w:t xml:space="preserve"> bạch cầu tăng trong khoảng 15.000-40.000/mm</w:t>
      </w:r>
      <w:r w:rsidR="00C54541" w:rsidRPr="00A27AA2">
        <w:rPr>
          <w:iCs/>
          <w:vertAlign w:val="superscript"/>
          <w:lang w:val="vi-VN"/>
        </w:rPr>
        <w:t>3</w:t>
      </w:r>
      <w:r w:rsidRPr="00A27AA2">
        <w:rPr>
          <w:iCs/>
          <w:lang w:val="vi-VN"/>
        </w:rPr>
        <w:t xml:space="preserve"> và bạch cầu hạt chiếm ưu thế</w:t>
      </w:r>
      <w:r w:rsidR="00D42CF0" w:rsidRPr="00A27AA2">
        <w:rPr>
          <w:iCs/>
          <w:lang w:val="vi-VN"/>
        </w:rPr>
        <w:t>.</w:t>
      </w:r>
    </w:p>
    <w:p w14:paraId="37838F3C" w14:textId="7A823B4C" w:rsidR="005F6EC1" w:rsidRPr="00A27AA2" w:rsidRDefault="005F6EC1" w:rsidP="005F6EC1">
      <w:pPr>
        <w:ind w:firstLine="426"/>
        <w:rPr>
          <w:iCs/>
          <w:lang w:val="vi-VN"/>
        </w:rPr>
      </w:pPr>
      <w:r w:rsidRPr="008A1619">
        <w:rPr>
          <w:iCs/>
          <w:lang w:val="vi-VN"/>
        </w:rPr>
        <w:t xml:space="preserve">Tăng bạch cầu ái toan ngoại biên có thể xuất hiện ở trẻ </w:t>
      </w:r>
      <w:r w:rsidRPr="00A27AA2">
        <w:rPr>
          <w:iCs/>
          <w:lang w:val="vi-VN"/>
        </w:rPr>
        <w:t>nhũ nhi</w:t>
      </w:r>
      <w:r w:rsidRPr="008A1619">
        <w:rPr>
          <w:iCs/>
          <w:lang w:val="vi-VN"/>
        </w:rPr>
        <w:t xml:space="preserve"> bị viêm phổi</w:t>
      </w:r>
      <w:r w:rsidRPr="00A27AA2">
        <w:rPr>
          <w:iCs/>
          <w:lang w:val="vi-VN"/>
        </w:rPr>
        <w:t xml:space="preserve"> không sốt</w:t>
      </w:r>
      <w:r w:rsidRPr="008A1619">
        <w:rPr>
          <w:iCs/>
          <w:lang w:val="vi-VN"/>
        </w:rPr>
        <w:t xml:space="preserve">, điển hình là do </w:t>
      </w:r>
      <w:r w:rsidRPr="008A1619">
        <w:rPr>
          <w:i/>
          <w:iCs/>
          <w:lang w:val="vi-VN"/>
        </w:rPr>
        <w:t xml:space="preserve">C. </w:t>
      </w:r>
      <w:r w:rsidR="00B77ED7" w:rsidRPr="00A27AA2">
        <w:rPr>
          <w:i/>
          <w:iCs/>
          <w:lang w:val="vi-VN"/>
        </w:rPr>
        <w:t>t</w:t>
      </w:r>
      <w:r w:rsidRPr="008A1619">
        <w:rPr>
          <w:i/>
          <w:iCs/>
          <w:lang w:val="vi-VN"/>
        </w:rPr>
        <w:t>rachomatis</w:t>
      </w:r>
      <w:r w:rsidRPr="00A27AA2">
        <w:rPr>
          <w:iCs/>
          <w:lang w:val="vi-VN"/>
        </w:rPr>
        <w:t>.</w:t>
      </w:r>
    </w:p>
    <w:p w14:paraId="1400AD4A" w14:textId="7A7A48F9" w:rsidR="00291625" w:rsidRPr="00A27AA2" w:rsidRDefault="00291625" w:rsidP="004319A8">
      <w:pPr>
        <w:ind w:firstLine="426"/>
        <w:rPr>
          <w:iCs/>
          <w:lang w:val="vi-VN"/>
        </w:rPr>
      </w:pPr>
      <w:r w:rsidRPr="00A27AA2">
        <w:rPr>
          <w:iCs/>
          <w:lang w:val="vi-VN"/>
        </w:rPr>
        <w:t xml:space="preserve">Viêm phổi không điển hình do </w:t>
      </w:r>
      <w:r w:rsidRPr="00A27AA2">
        <w:rPr>
          <w:i/>
          <w:iCs/>
          <w:lang w:val="vi-VN"/>
        </w:rPr>
        <w:t>C. pneumoniae</w:t>
      </w:r>
      <w:r w:rsidR="0059554C" w:rsidRPr="00A27AA2">
        <w:rPr>
          <w:iCs/>
          <w:lang w:val="vi-VN"/>
        </w:rPr>
        <w:t xml:space="preserve">, </w:t>
      </w:r>
      <w:r w:rsidRPr="00A27AA2">
        <w:rPr>
          <w:i/>
          <w:iCs/>
          <w:lang w:val="vi-VN"/>
        </w:rPr>
        <w:t>M. pneumoniae</w:t>
      </w:r>
      <w:r w:rsidR="0059554C" w:rsidRPr="00A27AA2">
        <w:rPr>
          <w:i/>
          <w:iCs/>
          <w:lang w:val="vi-VN"/>
        </w:rPr>
        <w:t xml:space="preserve">, </w:t>
      </w:r>
      <w:r w:rsidR="0059554C" w:rsidRPr="00A27AA2">
        <w:rPr>
          <w:iCs/>
          <w:lang w:val="vi-VN"/>
        </w:rPr>
        <w:t xml:space="preserve">hoặc do một số </w:t>
      </w:r>
      <w:r w:rsidR="006C2C8B" w:rsidRPr="00A27AA2">
        <w:rPr>
          <w:iCs/>
          <w:lang w:val="vi-VN"/>
        </w:rPr>
        <w:t xml:space="preserve">loại </w:t>
      </w:r>
      <w:r w:rsidR="0059554C" w:rsidRPr="00A27AA2">
        <w:rPr>
          <w:iCs/>
          <w:lang w:val="vi-VN"/>
        </w:rPr>
        <w:t xml:space="preserve">siêu vi </w:t>
      </w:r>
      <w:r w:rsidR="006C2C8B" w:rsidRPr="00A27AA2">
        <w:rPr>
          <w:iCs/>
          <w:lang w:val="vi-VN"/>
        </w:rPr>
        <w:t>đôi khi</w:t>
      </w:r>
      <w:r w:rsidRPr="00A27AA2">
        <w:rPr>
          <w:iCs/>
          <w:lang w:val="vi-VN"/>
        </w:rPr>
        <w:t xml:space="preserve"> khó phân biệt với viêm phổi do phế cầu bằng X</w:t>
      </w:r>
      <w:r w:rsidR="00F01CF9" w:rsidRPr="00A27AA2">
        <w:rPr>
          <w:iCs/>
          <w:lang w:val="vi-VN"/>
        </w:rPr>
        <w:t>-</w:t>
      </w:r>
      <w:r w:rsidRPr="00A27AA2">
        <w:rPr>
          <w:iCs/>
          <w:lang w:val="vi-VN"/>
        </w:rPr>
        <w:t>quang và xét nghiệm khác, mặc d</w:t>
      </w:r>
      <w:r w:rsidR="0059554C" w:rsidRPr="00A27AA2">
        <w:rPr>
          <w:iCs/>
          <w:lang w:val="vi-VN"/>
        </w:rPr>
        <w:t>ù</w:t>
      </w:r>
      <w:r w:rsidRPr="00A27AA2">
        <w:rPr>
          <w:iCs/>
          <w:lang w:val="vi-VN"/>
        </w:rPr>
        <w:t xml:space="preserve"> viêm phổi phế cầu có bạch cầu, tốc độ lắng máu, procalcitonin, </w:t>
      </w:r>
      <w:r w:rsidR="0059554C" w:rsidRPr="00A27AA2">
        <w:rPr>
          <w:iCs/>
          <w:lang w:val="vi-VN"/>
        </w:rPr>
        <w:t>CRP</w:t>
      </w:r>
      <w:r w:rsidRPr="00A27AA2">
        <w:rPr>
          <w:iCs/>
          <w:lang w:val="vi-VN"/>
        </w:rPr>
        <w:t xml:space="preserve"> tăng cao hơn và có sự trùng lắp đáng kể, đặc biệt với Adenovirus và Enterovirus</w:t>
      </w:r>
      <w:r w:rsidR="005F6EC1" w:rsidRPr="00A27AA2">
        <w:rPr>
          <w:iCs/>
          <w:lang w:val="vi-VN"/>
        </w:rPr>
        <w:t xml:space="preserve">. </w:t>
      </w:r>
    </w:p>
    <w:p w14:paraId="036DF2E0" w14:textId="1BB88482" w:rsidR="00691A97" w:rsidRPr="0027214C" w:rsidRDefault="005F6EC1" w:rsidP="00691A97">
      <w:pPr>
        <w:ind w:firstLine="426"/>
        <w:rPr>
          <w:lang w:val="vi-VN"/>
        </w:rPr>
      </w:pPr>
      <w:r w:rsidRPr="0096178F">
        <w:rPr>
          <w:color w:val="000000" w:themeColor="text1"/>
          <w:lang w:val="vi-VN"/>
        </w:rPr>
        <w:t>CRP (protein phản ứng C) và procalcitonin huyết thanh (PCT) không cần phải thực hiện thường xuyên ở trẻ bị viêm phổi điều trị ngoại trú.  Đối với những trẻ mắc bệnh nặng hơn cần nhập viện, thực hiện các xét nghiệm này có thể cung cấp thông tin hữu ích hỗ trợ điều trị lâm sàng</w:t>
      </w:r>
      <w:r w:rsidR="00691A97" w:rsidRPr="00691A97">
        <w:rPr>
          <w:color w:val="000000" w:themeColor="text1"/>
          <w:lang w:val="vi-VN"/>
        </w:rPr>
        <w:t xml:space="preserve"> như là </w:t>
      </w:r>
      <w:r w:rsidR="00691A97" w:rsidRPr="00691A97">
        <w:rPr>
          <w:lang w:val="vi-VN"/>
        </w:rPr>
        <w:t xml:space="preserve">theo dõi quá trình bệnh, đáp ứng với điều trị và </w:t>
      </w:r>
      <w:r w:rsidR="00690390" w:rsidRPr="00690390">
        <w:rPr>
          <w:lang w:val="vi-VN"/>
        </w:rPr>
        <w:t xml:space="preserve">hỗ trợ </w:t>
      </w:r>
      <w:r w:rsidR="00691A97" w:rsidRPr="00691A97">
        <w:rPr>
          <w:lang w:val="vi-VN"/>
        </w:rPr>
        <w:t xml:space="preserve">xác định </w:t>
      </w:r>
      <w:r w:rsidR="00690390" w:rsidRPr="00690390">
        <w:rPr>
          <w:lang w:val="vi-VN"/>
        </w:rPr>
        <w:t>thời điểm</w:t>
      </w:r>
      <w:r w:rsidR="00691A97" w:rsidRPr="00691A97">
        <w:rPr>
          <w:lang w:val="vi-VN"/>
        </w:rPr>
        <w:t xml:space="preserve"> có thể ngừng điều trị</w:t>
      </w:r>
      <w:r w:rsidR="00690390" w:rsidRPr="00690390">
        <w:rPr>
          <w:lang w:val="vi-VN"/>
        </w:rPr>
        <w:t xml:space="preserve"> kháng sinh.</w:t>
      </w:r>
    </w:p>
    <w:p w14:paraId="7B879762" w14:textId="0B89CB27" w:rsidR="002160D4" w:rsidRPr="005D3139" w:rsidRDefault="0042096B" w:rsidP="00E936F4">
      <w:pPr>
        <w:ind w:firstLine="426"/>
        <w:rPr>
          <w:lang w:val="vi-VN"/>
        </w:rPr>
      </w:pPr>
      <w:r w:rsidRPr="0042096B">
        <w:rPr>
          <w:color w:val="000000" w:themeColor="text1"/>
          <w:lang w:val="vi-VN"/>
        </w:rPr>
        <w:t>Tóm lại, c</w:t>
      </w:r>
      <w:r w:rsidR="002160D4" w:rsidRPr="005D3139">
        <w:rPr>
          <w:color w:val="000000" w:themeColor="text1"/>
          <w:lang w:val="vi-VN"/>
        </w:rPr>
        <w:t xml:space="preserve">ông thức máu và các </w:t>
      </w:r>
      <w:r w:rsidR="00750CC0" w:rsidRPr="005F6EC1">
        <w:rPr>
          <w:color w:val="000000" w:themeColor="text1"/>
          <w:lang w:val="vi-VN"/>
        </w:rPr>
        <w:t xml:space="preserve">chất </w:t>
      </w:r>
      <w:r w:rsidR="002160D4" w:rsidRPr="005D3139">
        <w:rPr>
          <w:color w:val="000000" w:themeColor="text1"/>
          <w:lang w:val="vi-VN"/>
        </w:rPr>
        <w:t xml:space="preserve">phản ứng viêm giai đoạn cấp có thể cung cấp </w:t>
      </w:r>
      <w:r w:rsidR="002A6DF8" w:rsidRPr="002A6DF8">
        <w:rPr>
          <w:color w:val="000000" w:themeColor="text1"/>
          <w:lang w:val="vi-VN"/>
        </w:rPr>
        <w:t>thông tin gợi ý</w:t>
      </w:r>
      <w:r w:rsidR="002160D4" w:rsidRPr="005D3139">
        <w:rPr>
          <w:color w:val="000000" w:themeColor="text1"/>
          <w:lang w:val="vi-VN"/>
        </w:rPr>
        <w:t xml:space="preserve"> viêm phổi do vi khuẩn hoặc </w:t>
      </w:r>
      <w:r w:rsidR="000D1CBC">
        <w:rPr>
          <w:color w:val="000000" w:themeColor="text1"/>
          <w:lang w:val="vi-VN"/>
        </w:rPr>
        <w:t>siêu vi</w:t>
      </w:r>
      <w:r w:rsidR="002160D4" w:rsidRPr="005D3139">
        <w:rPr>
          <w:color w:val="000000" w:themeColor="text1"/>
          <w:lang w:val="vi-VN"/>
        </w:rPr>
        <w:t xml:space="preserve"> nhưng không nên sử dụng làm tiêu chuẩn duy nhất để xác định có điều tr</w:t>
      </w:r>
      <w:r w:rsidR="0085016D" w:rsidRPr="005F6EC1">
        <w:rPr>
          <w:color w:val="000000" w:themeColor="text1"/>
          <w:lang w:val="vi-VN"/>
        </w:rPr>
        <w:t>ị với</w:t>
      </w:r>
      <w:r w:rsidR="002160D4" w:rsidRPr="005D3139">
        <w:rPr>
          <w:color w:val="000000" w:themeColor="text1"/>
          <w:lang w:val="vi-VN"/>
        </w:rPr>
        <w:t xml:space="preserve"> kháng sinh hay không</w:t>
      </w:r>
      <w:r w:rsidR="0027214C" w:rsidRPr="0027214C">
        <w:rPr>
          <w:color w:val="000000" w:themeColor="text1"/>
          <w:lang w:val="vi-VN"/>
        </w:rPr>
        <w:t>. S</w:t>
      </w:r>
      <w:r w:rsidR="002160D4" w:rsidRPr="005D3139">
        <w:rPr>
          <w:lang w:val="vi-VN"/>
        </w:rPr>
        <w:t>ố lượng tế bào bạch cầu bình thường và nồng độ thấp của các chất phản ứng viêm giai đoạn cấp tính không loại trừ viêm phổi do vi khuẩn.</w:t>
      </w:r>
    </w:p>
    <w:p w14:paraId="6415E490" w14:textId="37157635" w:rsidR="00D85667" w:rsidRDefault="00E3516D" w:rsidP="00000756">
      <w:pPr>
        <w:pStyle w:val="Heading3"/>
      </w:pPr>
      <w:r w:rsidRPr="005D3139">
        <w:t>Xét nghiệm</w:t>
      </w:r>
      <w:r w:rsidR="00617694" w:rsidRPr="005D3139">
        <w:t xml:space="preserve"> </w:t>
      </w:r>
      <w:r w:rsidR="00DD60EF">
        <w:t>vi sinh</w:t>
      </w:r>
    </w:p>
    <w:p w14:paraId="4D64A3FF" w14:textId="0E59C5CF" w:rsidR="003E4D8F" w:rsidRPr="00A27AA2" w:rsidRDefault="003E4D8F" w:rsidP="003E4D8F">
      <w:pPr>
        <w:ind w:firstLine="360"/>
        <w:rPr>
          <w:lang w:val="vi-VN"/>
        </w:rPr>
      </w:pPr>
      <w:r w:rsidRPr="00A27AA2">
        <w:rPr>
          <w:lang w:val="vi-VN"/>
        </w:rPr>
        <w:t>Các mẫu bệnh phẩm tìm tác nhân vi sinh gây bệnh đường hô hấp</w:t>
      </w:r>
      <w:r w:rsidR="0083214A" w:rsidRPr="00A27AA2">
        <w:rPr>
          <w:lang w:val="vi-VN"/>
        </w:rPr>
        <w:t xml:space="preserve"> gồm có:</w:t>
      </w:r>
    </w:p>
    <w:p w14:paraId="070ABC8D" w14:textId="77777777" w:rsidR="003D4FC9" w:rsidRDefault="00D85667" w:rsidP="00CD4F4D">
      <w:pPr>
        <w:pStyle w:val="ListParagraph"/>
        <w:numPr>
          <w:ilvl w:val="0"/>
          <w:numId w:val="2"/>
        </w:numPr>
        <w:rPr>
          <w:lang w:val="vi-VN"/>
        </w:rPr>
      </w:pPr>
      <w:r w:rsidRPr="003D4FC9">
        <w:rPr>
          <w:lang w:val="vi-VN"/>
        </w:rPr>
        <w:t>Phết mũi sau tìm tác nhân</w:t>
      </w:r>
      <w:r w:rsidR="003D4FC9" w:rsidRPr="003D4FC9">
        <w:rPr>
          <w:lang w:val="vi-VN"/>
        </w:rPr>
        <w:t xml:space="preserve"> </w:t>
      </w:r>
      <w:r w:rsidR="000D1CBC" w:rsidRPr="003D4FC9">
        <w:rPr>
          <w:lang w:val="vi-VN"/>
        </w:rPr>
        <w:t>siêu vi</w:t>
      </w:r>
      <w:r w:rsidR="003D4FC9" w:rsidRPr="003D4FC9">
        <w:rPr>
          <w:lang w:val="vi-VN"/>
        </w:rPr>
        <w:t xml:space="preserve"> hô hấp</w:t>
      </w:r>
    </w:p>
    <w:p w14:paraId="6E186D36" w14:textId="77777777" w:rsidR="000B1407" w:rsidRDefault="003D4FC9" w:rsidP="00CD4F4D">
      <w:pPr>
        <w:pStyle w:val="ListParagraph"/>
        <w:numPr>
          <w:ilvl w:val="0"/>
          <w:numId w:val="2"/>
        </w:numPr>
        <w:rPr>
          <w:lang w:val="vi-VN"/>
        </w:rPr>
      </w:pPr>
      <w:r w:rsidRPr="00F02F0D">
        <w:rPr>
          <w:iCs/>
          <w:lang w:val="vi-VN"/>
        </w:rPr>
        <w:t>D</w:t>
      </w:r>
      <w:r w:rsidR="00D85667" w:rsidRPr="00F02F0D">
        <w:rPr>
          <w:iCs/>
          <w:lang w:val="vi-VN"/>
        </w:rPr>
        <w:t>ịch</w:t>
      </w:r>
      <w:r w:rsidRPr="00F02F0D">
        <w:rPr>
          <w:iCs/>
          <w:lang w:val="vi-VN"/>
        </w:rPr>
        <w:t xml:space="preserve"> hút</w:t>
      </w:r>
      <w:r w:rsidR="00D85667" w:rsidRPr="00F02F0D">
        <w:rPr>
          <w:iCs/>
          <w:lang w:val="vi-VN"/>
        </w:rPr>
        <w:t xml:space="preserve"> khí quản</w:t>
      </w:r>
      <w:r w:rsidRPr="00F02F0D">
        <w:rPr>
          <w:iCs/>
          <w:lang w:val="vi-VN"/>
        </w:rPr>
        <w:t xml:space="preserve"> qua mũi</w:t>
      </w:r>
      <w:r w:rsidR="00D85667" w:rsidRPr="00F02F0D">
        <w:rPr>
          <w:iCs/>
          <w:lang w:val="vi-VN"/>
        </w:rPr>
        <w:t xml:space="preserve"> (NTA: nasotracheal aspiration):</w:t>
      </w:r>
      <w:r w:rsidR="00D85667" w:rsidRPr="003D4FC9">
        <w:rPr>
          <w:i/>
          <w:iCs/>
          <w:lang w:val="vi-VN"/>
        </w:rPr>
        <w:t xml:space="preserve"> </w:t>
      </w:r>
      <w:r w:rsidR="00D85667" w:rsidRPr="003D4FC9">
        <w:rPr>
          <w:lang w:val="vi-VN"/>
        </w:rPr>
        <w:t>đối với trẻ nhỏ, chất lượng</w:t>
      </w:r>
      <w:r w:rsidR="00F02F0D" w:rsidRPr="00F02F0D">
        <w:rPr>
          <w:lang w:val="vi-VN"/>
        </w:rPr>
        <w:t xml:space="preserve"> mẫu NTA</w:t>
      </w:r>
      <w:r w:rsidR="00D85667" w:rsidRPr="003D4FC9">
        <w:rPr>
          <w:lang w:val="vi-VN"/>
        </w:rPr>
        <w:t xml:space="preserve"> tốt khi</w:t>
      </w:r>
      <w:r w:rsidR="00F02F0D" w:rsidRPr="00F02F0D">
        <w:rPr>
          <w:lang w:val="vi-VN"/>
        </w:rPr>
        <w:t xml:space="preserve"> </w:t>
      </w:r>
      <w:r w:rsidR="00D85667" w:rsidRPr="003D4FC9">
        <w:rPr>
          <w:lang w:val="vi-VN"/>
        </w:rPr>
        <w:t xml:space="preserve">có tế bào trụ, chứa &gt;25 bạch cầu đa nhân và &lt;10 tế bào lát trong một quang trường, soi tươi có </w:t>
      </w:r>
      <w:r w:rsidR="002A4A69" w:rsidRPr="003D4FC9">
        <w:rPr>
          <w:lang w:val="vi-VN"/>
        </w:rPr>
        <w:t>vi khuẩn</w:t>
      </w:r>
      <w:r w:rsidR="0020171E" w:rsidRPr="0020171E">
        <w:rPr>
          <w:lang w:val="vi-VN"/>
        </w:rPr>
        <w:t xml:space="preserve">. </w:t>
      </w:r>
      <w:r w:rsidR="0020171E" w:rsidRPr="0083214A">
        <w:rPr>
          <w:lang w:val="vi-VN"/>
        </w:rPr>
        <w:t xml:space="preserve">Tuy nhiên, </w:t>
      </w:r>
      <w:r w:rsidR="0097412D" w:rsidRPr="000B1407">
        <w:rPr>
          <w:lang w:val="vi-VN"/>
        </w:rPr>
        <w:t xml:space="preserve">mẫu NTA </w:t>
      </w:r>
      <w:r w:rsidR="003A10EA" w:rsidRPr="003D4FC9">
        <w:rPr>
          <w:lang w:val="vi-VN"/>
        </w:rPr>
        <w:t>ít có giá trị</w:t>
      </w:r>
      <w:r w:rsidR="0083214A" w:rsidRPr="000B1407">
        <w:rPr>
          <w:lang w:val="vi-VN"/>
        </w:rPr>
        <w:t>.</w:t>
      </w:r>
    </w:p>
    <w:p w14:paraId="3A0B672A" w14:textId="381AB7A8" w:rsidR="002646A5" w:rsidRDefault="00E3516D" w:rsidP="00CD4F4D">
      <w:pPr>
        <w:pStyle w:val="ListParagraph"/>
        <w:numPr>
          <w:ilvl w:val="0"/>
          <w:numId w:val="2"/>
        </w:numPr>
        <w:rPr>
          <w:lang w:val="vi-VN"/>
        </w:rPr>
      </w:pPr>
      <w:r w:rsidRPr="000B1407">
        <w:rPr>
          <w:lang w:val="vi-VN"/>
        </w:rPr>
        <w:t>Nội soi lấy  dịch  rửa phế quản (BAL: bronchoalveolar  lavage), lấy dịch phế quản qua mở nội khí quản ( nếu bệnh nhân được đặt nội khí quản hay mở khí quản)</w:t>
      </w:r>
      <w:r w:rsidR="002646A5" w:rsidRPr="002646A5">
        <w:rPr>
          <w:lang w:val="vi-VN"/>
        </w:rPr>
        <w:t>.</w:t>
      </w:r>
    </w:p>
    <w:p w14:paraId="2799DA6E" w14:textId="4B2D82BD" w:rsidR="00D85667" w:rsidRDefault="002646A5" w:rsidP="00CD4F4D">
      <w:pPr>
        <w:pStyle w:val="ListParagraph"/>
        <w:numPr>
          <w:ilvl w:val="0"/>
          <w:numId w:val="2"/>
        </w:numPr>
        <w:rPr>
          <w:lang w:val="vi-VN"/>
        </w:rPr>
      </w:pPr>
      <w:r w:rsidRPr="002646A5">
        <w:rPr>
          <w:iCs/>
          <w:lang w:val="vi-VN"/>
        </w:rPr>
        <w:lastRenderedPageBreak/>
        <w:t>D</w:t>
      </w:r>
      <w:r w:rsidR="00D85667" w:rsidRPr="002646A5">
        <w:rPr>
          <w:iCs/>
          <w:lang w:val="vi-VN"/>
        </w:rPr>
        <w:t>ịch dạ dày</w:t>
      </w:r>
      <w:r w:rsidR="00D85667" w:rsidRPr="002646A5">
        <w:rPr>
          <w:i/>
          <w:iCs/>
          <w:lang w:val="vi-VN"/>
        </w:rPr>
        <w:t xml:space="preserve">: </w:t>
      </w:r>
      <w:r w:rsidR="00D85667" w:rsidRPr="002646A5">
        <w:rPr>
          <w:lang w:val="vi-VN"/>
        </w:rPr>
        <w:t xml:space="preserve">3 ngày liên tiếp vào buổi sáng đối với trẻ không biết ho khạc để xác định </w:t>
      </w:r>
      <w:r w:rsidR="002A4A69" w:rsidRPr="002646A5">
        <w:rPr>
          <w:lang w:val="vi-VN"/>
        </w:rPr>
        <w:t>vi khuẩn</w:t>
      </w:r>
      <w:r w:rsidR="00D85667" w:rsidRPr="002646A5">
        <w:rPr>
          <w:lang w:val="vi-VN"/>
        </w:rPr>
        <w:t xml:space="preserve"> lao khi nghi ngờ. </w:t>
      </w:r>
    </w:p>
    <w:p w14:paraId="34EFFB8D" w14:textId="77777777" w:rsidR="005F6EC1" w:rsidRPr="005F6EC1" w:rsidRDefault="005F6EC1" w:rsidP="00CD4F4D">
      <w:pPr>
        <w:pStyle w:val="ListParagraph"/>
        <w:numPr>
          <w:ilvl w:val="0"/>
          <w:numId w:val="2"/>
        </w:numPr>
        <w:rPr>
          <w:lang w:val="vi-VN"/>
        </w:rPr>
      </w:pPr>
      <w:r w:rsidRPr="005F6EC1">
        <w:rPr>
          <w:bCs/>
          <w:iCs/>
          <w:lang w:val="vi-VN"/>
        </w:rPr>
        <w:t>Dịch màng phổi:</w:t>
      </w:r>
      <w:r w:rsidRPr="005F6EC1">
        <w:rPr>
          <w:i/>
          <w:iCs/>
          <w:lang w:val="vi-VN"/>
        </w:rPr>
        <w:t xml:space="preserve"> </w:t>
      </w:r>
      <w:r w:rsidRPr="005F6EC1">
        <w:rPr>
          <w:lang w:val="vi-VN"/>
        </w:rPr>
        <w:t xml:space="preserve">ở bệnh nhân tràn dịch lượng nhiều, chọc hút hoặc dẫn lưu là cách hữu ích để chẩn đoán và làm giảm triệu chứng.  </w:t>
      </w:r>
    </w:p>
    <w:p w14:paraId="759217A0" w14:textId="7FCEB5A0" w:rsidR="005F6EC1" w:rsidRPr="005F6EC1" w:rsidRDefault="005F6EC1" w:rsidP="00CD4F4D">
      <w:pPr>
        <w:pStyle w:val="ListParagraph"/>
        <w:numPr>
          <w:ilvl w:val="0"/>
          <w:numId w:val="2"/>
        </w:numPr>
        <w:rPr>
          <w:lang w:val="vi-VN"/>
        </w:rPr>
      </w:pPr>
      <w:r w:rsidRPr="005F6EC1">
        <w:rPr>
          <w:bCs/>
          <w:iCs/>
          <w:lang w:val="vi-VN"/>
        </w:rPr>
        <w:t>Sinh thiết phổi mù hoặc chọc hút qua da:</w:t>
      </w:r>
      <w:r w:rsidRPr="005F6EC1">
        <w:rPr>
          <w:i/>
          <w:iCs/>
          <w:lang w:val="vi-VN"/>
        </w:rPr>
        <w:t xml:space="preserve"> </w:t>
      </w:r>
      <w:r w:rsidRPr="005F6EC1">
        <w:rPr>
          <w:lang w:val="vi-VN"/>
        </w:rPr>
        <w:t>cho phép xác định tác nhân gây bệnh nhưng ít làm và nhiều biến chứng.</w:t>
      </w:r>
    </w:p>
    <w:p w14:paraId="545D6D59" w14:textId="5BE5B555" w:rsidR="00D85667" w:rsidRPr="005F6EC1" w:rsidRDefault="003F6B30" w:rsidP="005F6EC1">
      <w:pPr>
        <w:ind w:firstLine="360"/>
        <w:rPr>
          <w:rFonts w:eastAsia="Times New Roman"/>
          <w:lang w:val="vi-VN"/>
        </w:rPr>
      </w:pPr>
      <w:r w:rsidRPr="005F6EC1">
        <w:rPr>
          <w:rFonts w:eastAsia="Times New Roman"/>
          <w:lang w:val="vi-VN"/>
        </w:rPr>
        <w:t>C</w:t>
      </w:r>
      <w:r w:rsidR="00E3516D" w:rsidRPr="005F6EC1">
        <w:rPr>
          <w:rFonts w:eastAsia="Times New Roman"/>
          <w:lang w:val="vi-VN"/>
        </w:rPr>
        <w:t>ác  x</w:t>
      </w:r>
      <w:r w:rsidR="00D85667" w:rsidRPr="005F6EC1">
        <w:rPr>
          <w:rFonts w:eastAsia="Times New Roman"/>
          <w:lang w:val="vi-VN"/>
        </w:rPr>
        <w:t xml:space="preserve">ét nghiệm </w:t>
      </w:r>
      <w:r w:rsidR="00E3516D" w:rsidRPr="005F6EC1">
        <w:rPr>
          <w:rFonts w:eastAsia="Times New Roman"/>
          <w:lang w:val="vi-VN"/>
        </w:rPr>
        <w:t xml:space="preserve">sau </w:t>
      </w:r>
      <w:r w:rsidR="00D85667" w:rsidRPr="005F6EC1">
        <w:rPr>
          <w:rFonts w:eastAsia="Times New Roman"/>
          <w:lang w:val="vi-VN"/>
        </w:rPr>
        <w:t xml:space="preserve">tìm tác nhân gây bệnh: </w:t>
      </w:r>
    </w:p>
    <w:p w14:paraId="1F38E2CD" w14:textId="2D1B4D56" w:rsidR="00D85667" w:rsidRPr="005F6EC1" w:rsidRDefault="00D85667" w:rsidP="00CD4F4D">
      <w:pPr>
        <w:pStyle w:val="ListParagraph"/>
        <w:numPr>
          <w:ilvl w:val="0"/>
          <w:numId w:val="2"/>
        </w:numPr>
        <w:rPr>
          <w:lang w:val="vi-VN"/>
        </w:rPr>
      </w:pPr>
      <w:r w:rsidRPr="005F6EC1">
        <w:rPr>
          <w:lang w:val="vi-VN"/>
        </w:rPr>
        <w:t xml:space="preserve">Nhuộm Gram và soi dưới kính hiển vi. </w:t>
      </w:r>
    </w:p>
    <w:p w14:paraId="3788A2B9" w14:textId="77777777" w:rsidR="00EA7EF1" w:rsidRDefault="00D85667" w:rsidP="00CD4F4D">
      <w:pPr>
        <w:pStyle w:val="ListParagraph"/>
        <w:numPr>
          <w:ilvl w:val="0"/>
          <w:numId w:val="2"/>
        </w:numPr>
        <w:rPr>
          <w:lang w:val="vi-VN"/>
        </w:rPr>
      </w:pPr>
      <w:r w:rsidRPr="005F6EC1">
        <w:rPr>
          <w:lang w:val="vi-VN"/>
        </w:rPr>
        <w:t>Cấy và làm kháng sinh đồ.</w:t>
      </w:r>
    </w:p>
    <w:p w14:paraId="2C7C96CC" w14:textId="44F64A2E" w:rsidR="00EA7EF1" w:rsidRPr="00EA7EF1" w:rsidRDefault="00D85667" w:rsidP="00CD4F4D">
      <w:pPr>
        <w:pStyle w:val="ListParagraph"/>
        <w:numPr>
          <w:ilvl w:val="0"/>
          <w:numId w:val="2"/>
        </w:numPr>
        <w:rPr>
          <w:lang w:val="vi-VN"/>
        </w:rPr>
      </w:pPr>
      <w:r w:rsidRPr="005F6EC1">
        <w:t>Làm PCR (Polymerase chain reaction)</w:t>
      </w:r>
      <w:r w:rsidR="00EA7EF1">
        <w:t xml:space="preserve">. </w:t>
      </w:r>
      <w:r w:rsidR="00EA7EF1" w:rsidRPr="00EA7EF1">
        <w:rPr>
          <w:iCs/>
          <w:color w:val="000000" w:themeColor="text1"/>
          <w:lang w:val="vi-VN"/>
        </w:rPr>
        <w:t xml:space="preserve">Kỹ thuật PCR  có thể giúp ích trong việc đưa ra quyết định điều trị cho  trẻ viêm phổi do vi khuẩn, đồng nhiễm vi khuẩn/siêu vi, siêu vi, hoặc vi khuẩn không điển hình. </w:t>
      </w:r>
      <w:r w:rsidR="00EA7EF1" w:rsidRPr="00EA7EF1">
        <w:rPr>
          <w:iCs/>
          <w:lang w:val="vi-VN"/>
        </w:rPr>
        <w:t>Tuy nhiên, các kết quả phải được giải thích thận trọng vì không phân biệt được vi khuẩn cộng sinh với vi khuẩn gây bệnh.</w:t>
      </w:r>
    </w:p>
    <w:p w14:paraId="303192E7" w14:textId="44391848" w:rsidR="00E3516D" w:rsidRPr="00EA7EF1" w:rsidRDefault="00E3516D" w:rsidP="00CD4F4D">
      <w:pPr>
        <w:pStyle w:val="ListParagraph"/>
        <w:numPr>
          <w:ilvl w:val="0"/>
          <w:numId w:val="2"/>
        </w:numPr>
        <w:rPr>
          <w:b/>
          <w:lang w:val="vi-VN"/>
        </w:rPr>
      </w:pPr>
      <w:r w:rsidRPr="00EA7EF1">
        <w:rPr>
          <w:lang w:val="vi-VN"/>
        </w:rPr>
        <w:t>Huyết thanh chẩn đoán tìm tác nhân vi khuẩn không điển hình</w:t>
      </w:r>
    </w:p>
    <w:p w14:paraId="4810EA1A" w14:textId="02B766FB" w:rsidR="003F6B30" w:rsidRPr="008A1619" w:rsidRDefault="00E3516D" w:rsidP="005F6EC1">
      <w:pPr>
        <w:pStyle w:val="Heading3"/>
      </w:pPr>
      <w:r w:rsidRPr="008A1619">
        <w:t>Các xét nghiệm khác khi cần thiết</w:t>
      </w:r>
      <w:r w:rsidR="003C0DED">
        <w:t xml:space="preserve"> </w:t>
      </w:r>
      <w:r w:rsidR="003C0DED">
        <w:fldChar w:fldCharType="begin">
          <w:fldData xml:space="preserve">PEVuZE5vdGU+PENpdGU+PEF1dGhvcj5NYXR0aGV3PC9BdXRob3I+PFllYXI+MjAxOTwvWWVhcj48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=
</w:fldData>
        </w:fldChar>
      </w:r>
      <w:r w:rsidR="003C0DED">
        <w:instrText xml:space="preserve"> ADDIN EN.CITE </w:instrText>
      </w:r>
      <w:r w:rsidR="003C0DED">
        <w:fldChar w:fldCharType="begin">
          <w:fldData xml:space="preserve">PEVuZE5vdGU+PENpdGU+PEF1dGhvcj5NYXR0aGV3PC9BdXRob3I+PFllYXI+MjAxOTwvWWVhcj48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=
</w:fldData>
        </w:fldChar>
      </w:r>
      <w:r w:rsidR="003C0DED">
        <w:instrText xml:space="preserve"> ADDIN EN.CITE.DATA </w:instrText>
      </w:r>
      <w:r w:rsidR="003C0DED">
        <w:fldChar w:fldCharType="end"/>
      </w:r>
      <w:r w:rsidR="003C0DED">
        <w:fldChar w:fldCharType="separate"/>
      </w:r>
      <w:r w:rsidR="003C0DED">
        <w:rPr>
          <w:noProof/>
        </w:rPr>
        <w:t>[2], [4], [5]</w:t>
      </w:r>
      <w:r w:rsidR="003C0DED">
        <w:fldChar w:fldCharType="end"/>
      </w:r>
    </w:p>
    <w:p w14:paraId="0E351C40" w14:textId="62EAC18B" w:rsidR="002160D4" w:rsidRPr="005F6EC1" w:rsidRDefault="002160D4" w:rsidP="00CD4F4D">
      <w:pPr>
        <w:pStyle w:val="ListParagraph"/>
        <w:numPr>
          <w:ilvl w:val="0"/>
          <w:numId w:val="2"/>
        </w:numPr>
        <w:rPr>
          <w:lang w:val="vi-VN"/>
        </w:rPr>
      </w:pPr>
      <w:r w:rsidRPr="00A27AA2">
        <w:rPr>
          <w:lang w:val="vi-VN"/>
        </w:rPr>
        <w:t>Siêu âm ngực</w:t>
      </w:r>
      <w:r w:rsidR="008E737E" w:rsidRPr="00A27AA2">
        <w:rPr>
          <w:lang w:val="vi-VN"/>
        </w:rPr>
        <w:t xml:space="preserve">: </w:t>
      </w:r>
      <w:r w:rsidRPr="00A27AA2">
        <w:rPr>
          <w:bCs/>
          <w:iCs/>
          <w:lang w:val="vi-VN"/>
        </w:rPr>
        <w:t xml:space="preserve">có độ nhạy và độ chuyên biệt cao trong chẩn đoán viêm phổi ở trẻ bằng việc xác định có đông đặc phổi, khí phế quản đồ hoặc tràn dịch. </w:t>
      </w:r>
      <w:r w:rsidRPr="005F6EC1">
        <w:rPr>
          <w:lang w:val="vi-VN"/>
        </w:rPr>
        <w:t>Siêu âm phổi có thể là một lựa chọn để chẩn đoán viêm phổi ở trẻ em</w:t>
      </w:r>
      <w:r w:rsidR="008E737E" w:rsidRPr="00A27AA2">
        <w:rPr>
          <w:lang w:val="vi-VN"/>
        </w:rPr>
        <w:t xml:space="preserve"> vì có đ</w:t>
      </w:r>
      <w:r w:rsidRPr="005F6EC1">
        <w:rPr>
          <w:lang w:val="vi-VN"/>
        </w:rPr>
        <w:t>ộ chính xác tương đương hoặc cao hơn so với X</w:t>
      </w:r>
      <w:r w:rsidR="008E737E" w:rsidRPr="00A27AA2">
        <w:rPr>
          <w:lang w:val="vi-VN"/>
        </w:rPr>
        <w:t>-</w:t>
      </w:r>
      <w:r w:rsidRPr="005F6EC1">
        <w:rPr>
          <w:lang w:val="vi-VN"/>
        </w:rPr>
        <w:t>quang ngực và tránh tiếp xúc tia xạ.</w:t>
      </w:r>
    </w:p>
    <w:p w14:paraId="4BF1C34F" w14:textId="69E59650" w:rsidR="003F6B30" w:rsidRDefault="002160D4" w:rsidP="00CD4F4D">
      <w:pPr>
        <w:pStyle w:val="ListParagraph"/>
        <w:numPr>
          <w:ilvl w:val="0"/>
          <w:numId w:val="2"/>
        </w:numPr>
        <w:rPr>
          <w:color w:val="000000" w:themeColor="text1"/>
          <w:lang w:val="vi-VN"/>
        </w:rPr>
      </w:pPr>
      <w:r w:rsidRPr="00EA7EF1">
        <w:rPr>
          <w:lang w:val="vi-VN"/>
        </w:rPr>
        <w:t>CT</w:t>
      </w:r>
      <w:r w:rsidR="006E1474" w:rsidRPr="006E1474">
        <w:rPr>
          <w:lang w:val="vi-VN"/>
        </w:rPr>
        <w:t>-</w:t>
      </w:r>
      <w:r w:rsidRPr="00EA7EF1">
        <w:rPr>
          <w:lang w:val="vi-VN"/>
        </w:rPr>
        <w:t>scan ngực</w:t>
      </w:r>
      <w:r w:rsidRPr="00EA7EF1">
        <w:rPr>
          <w:b/>
          <w:lang w:val="vi-VN"/>
        </w:rPr>
        <w:t xml:space="preserve"> </w:t>
      </w:r>
      <w:r w:rsidRPr="00EA7EF1">
        <w:rPr>
          <w:lang w:val="vi-VN"/>
        </w:rPr>
        <w:t>không nên sử dụng thường qui trừ khi nghi ngờ chẩn đoán bệnh nền khác (xác định chính xác vị trí và độ nặng của các bất thường trong phổi: áp xe, bóng khí, khối u</w:t>
      </w:r>
      <w:r w:rsidR="008E737E" w:rsidRPr="00EA7EF1">
        <w:rPr>
          <w:lang w:val="vi-VN"/>
        </w:rPr>
        <w:t>, .</w:t>
      </w:r>
      <w:r w:rsidRPr="00EA7EF1">
        <w:rPr>
          <w:lang w:val="vi-VN"/>
        </w:rPr>
        <w:t>..).</w:t>
      </w:r>
      <w:r w:rsidR="00C913A6" w:rsidRPr="00EA7EF1">
        <w:rPr>
          <w:color w:val="000000" w:themeColor="text1"/>
          <w:lang w:val="vi-VN"/>
        </w:rPr>
        <w:t xml:space="preserve"> </w:t>
      </w:r>
    </w:p>
    <w:p w14:paraId="39A985A0" w14:textId="49B8BBE4" w:rsidR="00EA7EF1" w:rsidRPr="00EA7EF1" w:rsidRDefault="00EA7EF1" w:rsidP="00CD4F4D">
      <w:pPr>
        <w:pStyle w:val="ListParagraph"/>
        <w:numPr>
          <w:ilvl w:val="0"/>
          <w:numId w:val="2"/>
        </w:numPr>
        <w:rPr>
          <w:lang w:val="vi-VN"/>
        </w:rPr>
      </w:pPr>
      <w:r w:rsidRPr="00EA7EF1">
        <w:rPr>
          <w:lang w:val="vi-VN"/>
        </w:rPr>
        <w:t xml:space="preserve">IDR </w:t>
      </w:r>
      <w:r w:rsidR="00977D84">
        <w:t xml:space="preserve">(Tuberculin intradermal reaction) </w:t>
      </w:r>
      <w:r w:rsidRPr="00EA7EF1">
        <w:rPr>
          <w:lang w:val="vi-VN"/>
        </w:rPr>
        <w:t>nếu nghi lao.</w:t>
      </w:r>
    </w:p>
    <w:p w14:paraId="5D8A57A1" w14:textId="04D5F1E4" w:rsidR="00EA7EF1" w:rsidRPr="00EA7EF1" w:rsidRDefault="00EA7EF1" w:rsidP="00CD4F4D">
      <w:pPr>
        <w:pStyle w:val="ListParagraph"/>
        <w:numPr>
          <w:ilvl w:val="0"/>
          <w:numId w:val="2"/>
        </w:numPr>
        <w:rPr>
          <w:lang w:val="vi-VN"/>
        </w:rPr>
      </w:pPr>
      <w:r w:rsidRPr="00EA7EF1">
        <w:rPr>
          <w:lang w:val="vi-VN"/>
        </w:rPr>
        <w:t>Khí máu động mạch để chẩn đoán xác định và hỗ trợ điều trị suy hô hấp.</w:t>
      </w:r>
    </w:p>
    <w:p w14:paraId="58A7233F" w14:textId="37EEC1B7" w:rsidR="00E3516D" w:rsidRPr="00EA7EF1" w:rsidRDefault="00FD0B33" w:rsidP="00CD4F4D">
      <w:pPr>
        <w:pStyle w:val="ListParagraph"/>
        <w:numPr>
          <w:ilvl w:val="0"/>
          <w:numId w:val="2"/>
        </w:numPr>
        <w:rPr>
          <w:lang w:val="vi-VN"/>
        </w:rPr>
      </w:pPr>
      <w:r w:rsidRPr="00EA7EF1">
        <w:rPr>
          <w:lang w:val="vi-VN"/>
        </w:rPr>
        <w:t>C</w:t>
      </w:r>
      <w:r w:rsidR="00E3516D" w:rsidRPr="00EA7EF1">
        <w:rPr>
          <w:lang w:val="vi-VN"/>
        </w:rPr>
        <w:t>ấy máu: nếu nghi nhiễm khuẩn huyết.</w:t>
      </w:r>
    </w:p>
    <w:p w14:paraId="76692331" w14:textId="5F06F697" w:rsidR="004D1250" w:rsidRPr="0096178F" w:rsidRDefault="00547F3A" w:rsidP="009800E1">
      <w:pPr>
        <w:pStyle w:val="Heading2"/>
        <w:rPr>
          <w:lang w:val="vi-VN"/>
        </w:rPr>
      </w:pPr>
      <w:r w:rsidRPr="0096178F">
        <w:rPr>
          <w:lang w:val="vi-VN"/>
        </w:rPr>
        <w:t>Chẩn đoán</w:t>
      </w:r>
      <w:r w:rsidR="003C0DED" w:rsidRPr="0096178F">
        <w:rPr>
          <w:lang w:val="vi-VN"/>
        </w:rPr>
        <w:t xml:space="preserve"> </w:t>
      </w:r>
      <w:r w:rsidR="003C0DED">
        <w:fldChar w:fldCharType="begin">
          <w:fldData xml:space="preserve">PEVuZE5vdGU+PENpdGU+PEF1dGhvcj5TY290dGEgTUM8L0F1dGhvcj48WWVhcj4yMDE5PC9ZZWFy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=
</w:fldData>
        </w:fldChar>
      </w:r>
      <w:r w:rsidR="003C0DED" w:rsidRPr="0096178F">
        <w:rPr>
          <w:lang w:val="vi-VN"/>
        </w:rPr>
        <w:instrText xml:space="preserve"> ADDIN EN.CITE </w:instrText>
      </w:r>
      <w:r w:rsidR="003C0DED">
        <w:fldChar w:fldCharType="begin">
          <w:fldData xml:space="preserve">PEVuZE5vdGU+PENpdGU+PEF1dGhvcj5TY290dGEgTUM8L0F1dGhvcj48WWVhcj4yMDE5PC9ZZWFy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=
</w:fldData>
        </w:fldChar>
      </w:r>
      <w:r w:rsidR="003C0DED" w:rsidRPr="0096178F">
        <w:rPr>
          <w:lang w:val="vi-VN"/>
        </w:rPr>
        <w:instrText xml:space="preserve"> ADDIN EN.CITE.DATA </w:instrText>
      </w:r>
      <w:r w:rsidR="003C0DED">
        <w:fldChar w:fldCharType="end"/>
      </w:r>
      <w:r w:rsidR="003C0DED">
        <w:fldChar w:fldCharType="separate"/>
      </w:r>
      <w:r w:rsidR="003C0DED" w:rsidRPr="0096178F">
        <w:rPr>
          <w:noProof/>
          <w:lang w:val="vi-VN"/>
        </w:rPr>
        <w:t>[2], [4], [5]</w:t>
      </w:r>
      <w:r w:rsidR="003C0DED">
        <w:fldChar w:fldCharType="end"/>
      </w:r>
    </w:p>
    <w:p w14:paraId="57BD61F3" w14:textId="292EEF06" w:rsidR="00547F3A" w:rsidRPr="0096178F" w:rsidRDefault="00547F3A" w:rsidP="009800E1">
      <w:pPr>
        <w:pStyle w:val="Heading3"/>
      </w:pPr>
      <w:r w:rsidRPr="0096178F">
        <w:t xml:space="preserve">Chẩn đoán xác định </w:t>
      </w:r>
    </w:p>
    <w:p w14:paraId="0AA602E0" w14:textId="07155354" w:rsidR="00970821" w:rsidRPr="0096178F" w:rsidRDefault="00970821" w:rsidP="00F60C0E">
      <w:pPr>
        <w:ind w:firstLine="426"/>
        <w:rPr>
          <w:iCs/>
          <w:lang w:val="vi-VN"/>
        </w:rPr>
      </w:pPr>
      <w:r w:rsidRPr="0096178F">
        <w:rPr>
          <w:iCs/>
          <w:lang w:val="vi-VN"/>
        </w:rPr>
        <w:t xml:space="preserve">Chẩn đoán viêm phổi ở trẻ nhũ nhi và trẻ em khi có triệu chứng </w:t>
      </w:r>
      <w:r w:rsidR="00B32CB5" w:rsidRPr="00B32CB5">
        <w:rPr>
          <w:iCs/>
          <w:lang w:val="vi-VN"/>
        </w:rPr>
        <w:t>nhiễm trùng</w:t>
      </w:r>
      <w:r w:rsidRPr="0096178F">
        <w:rPr>
          <w:iCs/>
          <w:lang w:val="vi-VN"/>
        </w:rPr>
        <w:t xml:space="preserve"> hô hấp</w:t>
      </w:r>
      <w:r w:rsidR="00B32CB5" w:rsidRPr="00B32CB5">
        <w:rPr>
          <w:iCs/>
          <w:lang w:val="vi-VN"/>
        </w:rPr>
        <w:t xml:space="preserve"> (sốt, </w:t>
      </w:r>
      <w:r w:rsidRPr="0096178F">
        <w:rPr>
          <w:iCs/>
          <w:lang w:val="vi-VN"/>
        </w:rPr>
        <w:t>ho, thở nhanh, co lõm ngực</w:t>
      </w:r>
      <w:r w:rsidR="00B32CB5" w:rsidRPr="00B32CB5">
        <w:rPr>
          <w:iCs/>
          <w:lang w:val="vi-VN"/>
        </w:rPr>
        <w:t>, thở rên, phập phồng cánh mũi và dấu hiệu thiếu oxy máu)</w:t>
      </w:r>
      <w:r w:rsidR="00F60C0E" w:rsidRPr="00F60C0E">
        <w:rPr>
          <w:iCs/>
          <w:lang w:val="vi-VN"/>
        </w:rPr>
        <w:t xml:space="preserve">, </w:t>
      </w:r>
      <w:r w:rsidRPr="0096178F">
        <w:rPr>
          <w:iCs/>
          <w:lang w:val="vi-VN"/>
        </w:rPr>
        <w:t xml:space="preserve">khám phổi bất thường kèm với </w:t>
      </w:r>
      <w:r w:rsidR="00722612" w:rsidRPr="00722612">
        <w:rPr>
          <w:iCs/>
          <w:lang w:val="vi-VN"/>
        </w:rPr>
        <w:t xml:space="preserve">tổn thương trên </w:t>
      </w:r>
      <w:r w:rsidRPr="0096178F">
        <w:rPr>
          <w:iCs/>
          <w:lang w:val="vi-VN"/>
        </w:rPr>
        <w:t>X</w:t>
      </w:r>
      <w:r w:rsidR="00722612" w:rsidRPr="00722612">
        <w:rPr>
          <w:iCs/>
          <w:lang w:val="vi-VN"/>
        </w:rPr>
        <w:t>-</w:t>
      </w:r>
      <w:r w:rsidRPr="0096178F">
        <w:rPr>
          <w:iCs/>
          <w:lang w:val="vi-VN"/>
        </w:rPr>
        <w:t>quang phổi</w:t>
      </w:r>
      <w:r w:rsidR="00722612" w:rsidRPr="00722612">
        <w:rPr>
          <w:iCs/>
          <w:lang w:val="vi-VN"/>
        </w:rPr>
        <w:t>.</w:t>
      </w:r>
      <w:r w:rsidR="00F60C0E" w:rsidRPr="00F60C0E">
        <w:rPr>
          <w:iCs/>
          <w:lang w:val="vi-VN"/>
        </w:rPr>
        <w:t xml:space="preserve"> </w:t>
      </w:r>
      <w:r w:rsidRPr="00F60C0E">
        <w:rPr>
          <w:iCs/>
          <w:lang w:val="vi-VN"/>
        </w:rPr>
        <w:t xml:space="preserve">Không thở nhanh </w:t>
      </w:r>
      <w:r w:rsidR="00F60C0E" w:rsidRPr="00F60C0E">
        <w:rPr>
          <w:iCs/>
          <w:lang w:val="vi-VN"/>
        </w:rPr>
        <w:t>có th</w:t>
      </w:r>
      <w:r w:rsidR="00F60C0E" w:rsidRPr="00BD5ACB">
        <w:rPr>
          <w:iCs/>
          <w:lang w:val="vi-VN"/>
        </w:rPr>
        <w:t>ể</w:t>
      </w:r>
      <w:r w:rsidRPr="00F60C0E">
        <w:rPr>
          <w:iCs/>
          <w:lang w:val="vi-VN"/>
        </w:rPr>
        <w:t xml:space="preserve"> loại trừ viêm phổi</w:t>
      </w:r>
      <w:r w:rsidR="003A10EA" w:rsidRPr="00F60C0E">
        <w:rPr>
          <w:iCs/>
          <w:lang w:val="vi-VN"/>
        </w:rPr>
        <w:t xml:space="preserve"> ở trẻ nhỏ</w:t>
      </w:r>
      <w:r w:rsidRPr="0096178F">
        <w:rPr>
          <w:iCs/>
          <w:lang w:val="vi-VN"/>
        </w:rPr>
        <w:t xml:space="preserve">, nhưng không có các dấu hiệu khác không giúp loại trừ viêm phổi. </w:t>
      </w:r>
    </w:p>
    <w:p w14:paraId="1DC90958" w14:textId="6C93B89A" w:rsidR="00970821" w:rsidRPr="0096178F" w:rsidRDefault="00970821" w:rsidP="00BD5ACB">
      <w:pPr>
        <w:ind w:firstLine="426"/>
        <w:rPr>
          <w:iCs/>
          <w:lang w:val="vi-VN"/>
        </w:rPr>
      </w:pPr>
      <w:r w:rsidRPr="0096178F">
        <w:rPr>
          <w:iCs/>
          <w:lang w:val="vi-VN"/>
        </w:rPr>
        <w:t xml:space="preserve">Ở các quốc gia </w:t>
      </w:r>
      <w:r w:rsidR="003A10EA" w:rsidRPr="0096178F">
        <w:rPr>
          <w:iCs/>
          <w:lang w:val="vi-VN"/>
        </w:rPr>
        <w:t>đang phát triển</w:t>
      </w:r>
      <w:r w:rsidRPr="0096178F">
        <w:rPr>
          <w:iCs/>
          <w:lang w:val="vi-VN"/>
        </w:rPr>
        <w:t xml:space="preserve">, nơi có tỷ lệ mắc bệnh viêm phổi cao,  </w:t>
      </w:r>
      <w:r w:rsidR="00BD5ACB" w:rsidRPr="00BD5ACB">
        <w:rPr>
          <w:iCs/>
          <w:lang w:val="vi-VN"/>
        </w:rPr>
        <w:t>WHO</w:t>
      </w:r>
      <w:r w:rsidRPr="0096178F">
        <w:rPr>
          <w:iCs/>
          <w:lang w:val="vi-VN"/>
        </w:rPr>
        <w:t xml:space="preserve"> sử dụng nhịp thở</w:t>
      </w:r>
      <w:r w:rsidR="00547F3A" w:rsidRPr="0096178F">
        <w:rPr>
          <w:iCs/>
          <w:lang w:val="vi-VN"/>
        </w:rPr>
        <w:t xml:space="preserve"> nhanh</w:t>
      </w:r>
      <w:r w:rsidRPr="0096178F">
        <w:rPr>
          <w:iCs/>
          <w:lang w:val="vi-VN"/>
        </w:rPr>
        <w:t xml:space="preserve"> là tiêu chuẩn duy nhất để </w:t>
      </w:r>
      <w:r w:rsidR="00BD5ACB" w:rsidRPr="00BD5ACB">
        <w:rPr>
          <w:iCs/>
          <w:lang w:val="vi-VN"/>
        </w:rPr>
        <w:t>chẩn đoán</w:t>
      </w:r>
      <w:r w:rsidRPr="0096178F">
        <w:rPr>
          <w:iCs/>
          <w:lang w:val="vi-VN"/>
        </w:rPr>
        <w:t xml:space="preserve"> viêm phổi ở trẻ bị ho hoặc khó thở. Ở các nước phát triển có tỷ lệ mắc bệnh viêm phổi thấp hơn, cần nhiều dấu hiệu hô hấp (ví dụ như thiếu oxy, thở rên, phập phồng cánh mũi, co lõm ngực) để tăng độ chắc chắn </w:t>
      </w:r>
      <w:r w:rsidR="00BD5ACB" w:rsidRPr="00BD5ACB">
        <w:rPr>
          <w:iCs/>
          <w:lang w:val="vi-VN"/>
        </w:rPr>
        <w:t xml:space="preserve">trong chẩn đoán </w:t>
      </w:r>
      <w:r w:rsidRPr="0096178F">
        <w:rPr>
          <w:iCs/>
          <w:lang w:val="vi-VN"/>
        </w:rPr>
        <w:t>viêm phổi</w:t>
      </w:r>
      <w:r w:rsidR="003A10EA" w:rsidRPr="0096178F">
        <w:rPr>
          <w:iCs/>
          <w:lang w:val="vi-VN"/>
        </w:rPr>
        <w:t>.</w:t>
      </w:r>
    </w:p>
    <w:p w14:paraId="2F75816F" w14:textId="5F65DCC6" w:rsidR="004D1250" w:rsidRPr="0096178F" w:rsidRDefault="004D1250" w:rsidP="006B14F4">
      <w:pPr>
        <w:rPr>
          <w:b/>
          <w:lang w:val="vi-VN"/>
        </w:rPr>
      </w:pPr>
    </w:p>
    <w:p w14:paraId="42C71BAC" w14:textId="5FD72DAB" w:rsidR="00701EB1" w:rsidRDefault="00701EB1" w:rsidP="000B4F79">
      <w:pPr>
        <w:pStyle w:val="Heading3"/>
      </w:pPr>
      <w:r w:rsidRPr="0096178F">
        <w:t xml:space="preserve">Chẩn đoán </w:t>
      </w:r>
      <w:r w:rsidRPr="000B4F79">
        <w:t>phân</w:t>
      </w:r>
      <w:r w:rsidRPr="0096178F">
        <w:t xml:space="preserve"> biệt</w:t>
      </w:r>
      <w:r w:rsidR="003C0DED" w:rsidRPr="0096178F">
        <w:t xml:space="preserve"> </w:t>
      </w:r>
      <w:r w:rsidR="003C0DED">
        <w:fldChar w:fldCharType="begin">
          <w:fldData xml:space="preserve">PEVuZE5vdGU+PENpdGU+PEF1dGhvcj5NYXR0aGV3PC9BdXRob3I+PFllYXI+MjAxOTwvWWVhcj48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</w:fldData>
        </w:fldChar>
      </w:r>
      <w:r w:rsidR="003C0DED" w:rsidRPr="0096178F">
        <w:instrText xml:space="preserve"> ADDIN EN.CITE </w:instrText>
      </w:r>
      <w:r w:rsidR="003C0DED">
        <w:fldChar w:fldCharType="begin">
          <w:fldData xml:space="preserve">PEVuZE5vdGU+PENpdGU+PEF1dGhvcj5NYXR0aGV3PC9BdXRob3I+PFllYXI+MjAxOTwvWWVhcj48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</w:fldData>
        </w:fldChar>
      </w:r>
      <w:r w:rsidR="003C0DED" w:rsidRPr="0096178F">
        <w:instrText xml:space="preserve"> ADDIN EN.CITE.DATA </w:instrText>
      </w:r>
      <w:r w:rsidR="003C0DED">
        <w:fldChar w:fldCharType="end"/>
      </w:r>
      <w:r w:rsidR="003C0DED">
        <w:fldChar w:fldCharType="separate"/>
      </w:r>
      <w:r w:rsidR="003C0DED" w:rsidRPr="0096178F">
        <w:rPr>
          <w:noProof/>
        </w:rPr>
        <w:t>[2], [3], [6]</w:t>
      </w:r>
      <w:r w:rsidR="003C0DED">
        <w:fldChar w:fldCharType="end"/>
      </w:r>
    </w:p>
    <w:p w14:paraId="11B94CC6" w14:textId="77777777" w:rsidR="000B4F79" w:rsidRDefault="000B4F79" w:rsidP="000B4F79">
      <w:pPr>
        <w:ind w:firstLine="426"/>
        <w:rPr>
          <w:iCs/>
          <w:lang w:val="vi-VN"/>
        </w:rPr>
      </w:pPr>
      <w:r w:rsidRPr="0096178F">
        <w:rPr>
          <w:iCs/>
          <w:lang w:val="vi-VN"/>
        </w:rPr>
        <w:t>Khi trẻ có thở nhanh kèm ho thường gợi ý viêm phổi, tuy nhiên cần phân biệt các nguyên nhân có thể gây thở nhanh ở trẻ mà không có viêm phổi</w:t>
      </w:r>
      <w:r w:rsidRPr="000B4F79">
        <w:rPr>
          <w:iCs/>
          <w:lang w:val="vi-VN"/>
        </w:rPr>
        <w:t xml:space="preserve">: </w:t>
      </w:r>
    </w:p>
    <w:p w14:paraId="31C325B9" w14:textId="77777777" w:rsidR="000B4F79" w:rsidRDefault="000B4F79" w:rsidP="00CD4F4D">
      <w:pPr>
        <w:pStyle w:val="ListParagraph"/>
        <w:numPr>
          <w:ilvl w:val="0"/>
          <w:numId w:val="2"/>
        </w:numPr>
        <w:rPr>
          <w:iCs/>
          <w:lang w:val="vi-VN"/>
        </w:rPr>
      </w:pPr>
      <w:r w:rsidRPr="000B4F79">
        <w:rPr>
          <w:iCs/>
          <w:lang w:val="vi-VN"/>
        </w:rPr>
        <w:t>T</w:t>
      </w:r>
      <w:r w:rsidR="00701EB1" w:rsidRPr="000B4F79">
        <w:rPr>
          <w:iCs/>
          <w:lang w:val="vi-VN"/>
        </w:rPr>
        <w:t>hở nhanh không sốt: toan chuyể</w:t>
      </w:r>
      <w:r w:rsidR="006546EE" w:rsidRPr="000B4F79">
        <w:rPr>
          <w:iCs/>
          <w:lang w:val="vi-VN"/>
        </w:rPr>
        <w:t>n hoá, mất nước, một số bệnh lý tim mạch, cơn hen</w:t>
      </w:r>
      <w:r w:rsidR="00701EB1" w:rsidRPr="000B4F79">
        <w:rPr>
          <w:b/>
          <w:iCs/>
          <w:lang w:val="vi-VN"/>
        </w:rPr>
        <w:t xml:space="preserve"> </w:t>
      </w:r>
      <w:r w:rsidR="006546EE" w:rsidRPr="000B4F79">
        <w:rPr>
          <w:b/>
          <w:iCs/>
          <w:lang w:val="vi-VN"/>
        </w:rPr>
        <w:t xml:space="preserve">, </w:t>
      </w:r>
      <w:r w:rsidR="006546EE" w:rsidRPr="000B4F79">
        <w:rPr>
          <w:iCs/>
          <w:lang w:val="vi-VN"/>
        </w:rPr>
        <w:t>tâm lý</w:t>
      </w:r>
      <w:r w:rsidRPr="000B4F79">
        <w:rPr>
          <w:iCs/>
          <w:lang w:val="vi-VN"/>
        </w:rPr>
        <w:t xml:space="preserve">, </w:t>
      </w:r>
      <w:r w:rsidR="006546EE" w:rsidRPr="000B4F79">
        <w:rPr>
          <w:iCs/>
          <w:lang w:val="vi-VN"/>
        </w:rPr>
        <w:t>…</w:t>
      </w:r>
    </w:p>
    <w:p w14:paraId="1D38B99F" w14:textId="6744BFAE" w:rsidR="004D1250" w:rsidRPr="000B4F79" w:rsidRDefault="000B4F79" w:rsidP="00CD4F4D">
      <w:pPr>
        <w:pStyle w:val="ListParagraph"/>
        <w:numPr>
          <w:ilvl w:val="0"/>
          <w:numId w:val="2"/>
        </w:numPr>
        <w:rPr>
          <w:iCs/>
          <w:lang w:val="vi-VN"/>
        </w:rPr>
      </w:pPr>
      <w:r w:rsidRPr="000B4F79">
        <w:rPr>
          <w:lang w:val="vi-VN"/>
        </w:rPr>
        <w:t>T</w:t>
      </w:r>
      <w:r w:rsidR="006546EE" w:rsidRPr="000B4F79">
        <w:rPr>
          <w:lang w:val="vi-VN"/>
        </w:rPr>
        <w:t>hở nhanh có sốt:</w:t>
      </w:r>
      <w:r w:rsidR="00056200" w:rsidRPr="000B4F79">
        <w:rPr>
          <w:lang w:val="vi-VN"/>
        </w:rPr>
        <w:t xml:space="preserve"> </w:t>
      </w:r>
      <w:r w:rsidR="006546EE" w:rsidRPr="000B4F79">
        <w:rPr>
          <w:lang w:val="vi-VN"/>
        </w:rPr>
        <w:t>do sốt cao, viêm tiểu phế quản, nhiễm trùng huyết</w:t>
      </w:r>
      <w:r w:rsidRPr="000B4F79">
        <w:rPr>
          <w:lang w:val="vi-VN"/>
        </w:rPr>
        <w:t>, …</w:t>
      </w:r>
    </w:p>
    <w:p w14:paraId="5731E95F" w14:textId="381FFD57" w:rsidR="006546EE" w:rsidRPr="0049241F" w:rsidRDefault="006546EE" w:rsidP="0049241F">
      <w:pPr>
        <w:ind w:firstLine="426"/>
        <w:rPr>
          <w:rFonts w:eastAsia="Times New Roman"/>
          <w:lang w:val="vi-VN"/>
        </w:rPr>
      </w:pPr>
      <w:r w:rsidRPr="0096178F">
        <w:rPr>
          <w:rFonts w:eastAsia="Times New Roman"/>
          <w:lang w:val="vi-VN"/>
        </w:rPr>
        <w:lastRenderedPageBreak/>
        <w:t xml:space="preserve">Đa số viêm phổi trẻ em không xác định dược tác nhân gây bệnh. Dựa vào bệnh sử, thời gian và độ nặng của triệu chứng, tuổi, mùa trong năm có thể giúp </w:t>
      </w:r>
      <w:r w:rsidR="00E30875" w:rsidRPr="00E30875">
        <w:rPr>
          <w:rFonts w:eastAsia="Times New Roman"/>
          <w:lang w:val="vi-VN"/>
        </w:rPr>
        <w:t xml:space="preserve">gợi ý </w:t>
      </w:r>
      <w:r w:rsidRPr="0096178F">
        <w:rPr>
          <w:rFonts w:eastAsia="Times New Roman"/>
          <w:lang w:val="vi-VN"/>
        </w:rPr>
        <w:t>phân biệt giữa viêm phổi do</w:t>
      </w:r>
      <w:r w:rsidR="00815DFE" w:rsidRPr="0096178F">
        <w:rPr>
          <w:rFonts w:eastAsia="Times New Roman"/>
          <w:lang w:val="vi-VN"/>
        </w:rPr>
        <w:t xml:space="preserve"> vi khuẩn và không do vi khuẩn</w:t>
      </w:r>
      <w:r w:rsidR="0049241F" w:rsidRPr="0049241F">
        <w:rPr>
          <w:rFonts w:eastAsia="Times New Roman"/>
          <w:lang w:val="vi-VN"/>
        </w:rPr>
        <w:t xml:space="preserve"> (</w:t>
      </w:r>
      <w:r w:rsidR="0049241F">
        <w:rPr>
          <w:rFonts w:eastAsia="Times New Roman"/>
          <w:lang w:val="vi-VN"/>
        </w:rPr>
        <w:fldChar w:fldCharType="begin"/>
      </w:r>
      <w:r w:rsidR="0049241F">
        <w:rPr>
          <w:rFonts w:eastAsia="Times New Roman"/>
          <w:lang w:val="vi-VN"/>
        </w:rPr>
        <w:instrText xml:space="preserve"> REF _Ref11530062 \h </w:instrText>
      </w:r>
      <w:r w:rsidR="0049241F">
        <w:rPr>
          <w:rFonts w:eastAsia="Times New Roman"/>
          <w:lang w:val="vi-VN"/>
        </w:rPr>
      </w:r>
      <w:r w:rsidR="0049241F">
        <w:rPr>
          <w:rFonts w:eastAsia="Times New Roman"/>
          <w:lang w:val="vi-VN"/>
        </w:rPr>
        <w:fldChar w:fldCharType="separate"/>
      </w:r>
      <w:r w:rsidR="0049241F" w:rsidRPr="000B4F79">
        <w:rPr>
          <w:lang w:val="vi-VN"/>
        </w:rPr>
        <w:t xml:space="preserve">Bảng </w:t>
      </w:r>
      <w:r w:rsidR="0049241F" w:rsidRPr="000B4F79">
        <w:rPr>
          <w:noProof/>
          <w:lang w:val="vi-VN"/>
        </w:rPr>
        <w:t>2</w:t>
      </w:r>
      <w:r w:rsidR="0049241F" w:rsidRPr="000B4F79">
        <w:rPr>
          <w:lang w:val="vi-VN"/>
        </w:rPr>
        <w:t>.</w:t>
      </w:r>
      <w:r w:rsidR="0049241F" w:rsidRPr="000B4F79">
        <w:rPr>
          <w:noProof/>
          <w:lang w:val="vi-VN"/>
        </w:rPr>
        <w:t>1</w:t>
      </w:r>
      <w:r w:rsidR="0049241F">
        <w:rPr>
          <w:rFonts w:eastAsia="Times New Roman"/>
          <w:lang w:val="vi-VN"/>
        </w:rPr>
        <w:fldChar w:fldCharType="end"/>
      </w:r>
      <w:r w:rsidR="0049241F" w:rsidRPr="0049241F">
        <w:rPr>
          <w:rFonts w:eastAsia="Times New Roman"/>
          <w:lang w:val="vi-VN"/>
        </w:rPr>
        <w:t xml:space="preserve">) để định hướng điều trị ban đầu theo kinh nghiệm. </w:t>
      </w:r>
      <w:r w:rsidR="0049241F" w:rsidRPr="0049241F">
        <w:rPr>
          <w:iCs/>
          <w:lang w:val="vi-VN"/>
        </w:rPr>
        <w:t xml:space="preserve">Tuy nhiên, các đặc điểm lâm sàng có thể trùng lắp và không thể phân biệt tuyệt đối giữa viêm phổi vi khuẩn, vi khuẩn không điển hình và siêu vi, và có đến một nửa số trường hợp </w:t>
      </w:r>
      <w:r w:rsidR="008E71B9" w:rsidRPr="008E71B9">
        <w:rPr>
          <w:iCs/>
          <w:lang w:val="vi-VN"/>
        </w:rPr>
        <w:t xml:space="preserve">VPCĐ </w:t>
      </w:r>
      <w:r w:rsidR="0049241F" w:rsidRPr="0049241F">
        <w:rPr>
          <w:iCs/>
          <w:lang w:val="vi-VN"/>
        </w:rPr>
        <w:t xml:space="preserve">ở trẻ em do đồng nhiễm vi khuẩn và siêu vi.  </w:t>
      </w:r>
    </w:p>
    <w:p w14:paraId="496F3B00" w14:textId="3B83B532" w:rsidR="00627CCE" w:rsidRPr="000B4F79" w:rsidRDefault="000B4F79" w:rsidP="003327BC">
      <w:pPr>
        <w:pStyle w:val="Caption"/>
        <w:rPr>
          <w:lang w:val="vi-VN"/>
        </w:rPr>
      </w:pPr>
      <w:bookmarkStart w:id="0" w:name="_Ref11530062"/>
      <w:r w:rsidRPr="000B4F79">
        <w:rPr>
          <w:lang w:val="vi-VN"/>
        </w:rPr>
        <w:t xml:space="preserve">Bảng </w:t>
      </w:r>
      <w:r w:rsidR="00CE688D">
        <w:rPr>
          <w:lang w:val="vi-VN"/>
        </w:rPr>
        <w:fldChar w:fldCharType="begin"/>
      </w:r>
      <w:r w:rsidR="00CE688D">
        <w:rPr>
          <w:lang w:val="vi-VN"/>
        </w:rPr>
        <w:instrText xml:space="preserve"> STYLEREF 1 \s </w:instrText>
      </w:r>
      <w:r w:rsidR="00CE688D">
        <w:rPr>
          <w:lang w:val="vi-VN"/>
        </w:rPr>
        <w:fldChar w:fldCharType="separate"/>
      </w:r>
      <w:r w:rsidR="00CE688D">
        <w:rPr>
          <w:noProof/>
          <w:lang w:val="vi-VN"/>
        </w:rPr>
        <w:t>2</w:t>
      </w:r>
      <w:r w:rsidR="00CE688D">
        <w:rPr>
          <w:lang w:val="vi-VN"/>
        </w:rPr>
        <w:fldChar w:fldCharType="end"/>
      </w:r>
      <w:r w:rsidR="00CE688D">
        <w:rPr>
          <w:lang w:val="vi-VN"/>
        </w:rPr>
        <w:t>.</w:t>
      </w:r>
      <w:r w:rsidR="00CE688D">
        <w:rPr>
          <w:lang w:val="vi-VN"/>
        </w:rPr>
        <w:fldChar w:fldCharType="begin"/>
      </w:r>
      <w:r w:rsidR="00CE688D">
        <w:rPr>
          <w:lang w:val="vi-VN"/>
        </w:rPr>
        <w:instrText xml:space="preserve"> SEQ Bảng \* ARABIC \s 1 </w:instrText>
      </w:r>
      <w:r w:rsidR="00CE688D">
        <w:rPr>
          <w:lang w:val="vi-VN"/>
        </w:rPr>
        <w:fldChar w:fldCharType="separate"/>
      </w:r>
      <w:r w:rsidR="00CE688D">
        <w:rPr>
          <w:noProof/>
          <w:lang w:val="vi-VN"/>
        </w:rPr>
        <w:t>1</w:t>
      </w:r>
      <w:r w:rsidR="00CE688D">
        <w:rPr>
          <w:lang w:val="vi-VN"/>
        </w:rPr>
        <w:fldChar w:fldCharType="end"/>
      </w:r>
      <w:bookmarkEnd w:id="0"/>
      <w:r w:rsidRPr="000B4F79">
        <w:rPr>
          <w:lang w:val="vi-VN"/>
        </w:rPr>
        <w:t xml:space="preserve">. </w:t>
      </w:r>
      <w:r w:rsidR="00627CCE" w:rsidRPr="0096178F">
        <w:rPr>
          <w:lang w:val="vi-VN"/>
        </w:rPr>
        <w:t>Những biểu hiện lâm sàng, X</w:t>
      </w:r>
      <w:r w:rsidRPr="000B4F79">
        <w:rPr>
          <w:lang w:val="vi-VN"/>
        </w:rPr>
        <w:t>-</w:t>
      </w:r>
      <w:r w:rsidR="00627CCE" w:rsidRPr="0096178F">
        <w:rPr>
          <w:lang w:val="vi-VN"/>
        </w:rPr>
        <w:t>quang gợi ý chẩn đoán nguyên nhân</w:t>
      </w:r>
      <w:r w:rsidRPr="000B4F79">
        <w:rPr>
          <w:lang w:val="vi-VN"/>
        </w:rPr>
        <w:t>.</w:t>
      </w:r>
    </w:p>
    <w:tbl>
      <w:tblPr>
        <w:tblStyle w:val="TableGrid"/>
        <w:tblW w:w="0" w:type="auto"/>
        <w:jc w:val="center"/>
        <w:tblLook w:val="04A0" w:firstRow="1" w:lastRow="0" w:firstColumn="1" w:lastColumn="0" w:noHBand="0" w:noVBand="1"/>
      </w:tblPr>
      <w:tblGrid>
        <w:gridCol w:w="2793"/>
        <w:gridCol w:w="2754"/>
        <w:gridCol w:w="2743"/>
      </w:tblGrid>
      <w:tr w:rsidR="00056200" w:rsidRPr="008A1619" w14:paraId="61B16A0E" w14:textId="77777777" w:rsidTr="009772D6">
        <w:trPr>
          <w:jc w:val="center"/>
        </w:trPr>
        <w:tc>
          <w:tcPr>
            <w:tcW w:w="2793" w:type="dxa"/>
          </w:tcPr>
          <w:p w14:paraId="0107CBB3" w14:textId="77777777" w:rsidR="00056200" w:rsidRPr="008A1619" w:rsidRDefault="00056200" w:rsidP="000B4F79">
            <w:pPr>
              <w:jc w:val="center"/>
              <w:rPr>
                <w:b/>
                <w:sz w:val="24"/>
                <w:szCs w:val="24"/>
              </w:rPr>
            </w:pPr>
            <w:r w:rsidRPr="008A1619">
              <w:rPr>
                <w:b/>
                <w:sz w:val="24"/>
                <w:szCs w:val="24"/>
              </w:rPr>
              <w:t>Tác nhân</w:t>
            </w:r>
          </w:p>
        </w:tc>
        <w:tc>
          <w:tcPr>
            <w:tcW w:w="2754" w:type="dxa"/>
          </w:tcPr>
          <w:p w14:paraId="231E30AD" w14:textId="77777777" w:rsidR="00056200" w:rsidRPr="008A1619" w:rsidRDefault="00056200" w:rsidP="000B4F79">
            <w:pPr>
              <w:jc w:val="center"/>
              <w:rPr>
                <w:b/>
                <w:sz w:val="24"/>
                <w:szCs w:val="24"/>
              </w:rPr>
            </w:pPr>
            <w:r w:rsidRPr="008A1619">
              <w:rPr>
                <w:b/>
                <w:sz w:val="24"/>
                <w:szCs w:val="24"/>
              </w:rPr>
              <w:t>Lâm sàng</w:t>
            </w:r>
          </w:p>
        </w:tc>
        <w:tc>
          <w:tcPr>
            <w:tcW w:w="2743" w:type="dxa"/>
          </w:tcPr>
          <w:p w14:paraId="583E1B7D" w14:textId="77777777" w:rsidR="00056200" w:rsidRPr="008A1619" w:rsidRDefault="00056200" w:rsidP="000B4F79">
            <w:pPr>
              <w:jc w:val="center"/>
              <w:rPr>
                <w:b/>
                <w:sz w:val="24"/>
                <w:szCs w:val="24"/>
              </w:rPr>
            </w:pPr>
            <w:r w:rsidRPr="008A1619">
              <w:rPr>
                <w:b/>
                <w:sz w:val="24"/>
                <w:szCs w:val="24"/>
              </w:rPr>
              <w:t>Xquang</w:t>
            </w:r>
          </w:p>
        </w:tc>
      </w:tr>
      <w:tr w:rsidR="00056200" w:rsidRPr="008A1619" w14:paraId="5E58D1A5" w14:textId="77777777" w:rsidTr="009772D6">
        <w:trPr>
          <w:jc w:val="center"/>
        </w:trPr>
        <w:tc>
          <w:tcPr>
            <w:tcW w:w="2793" w:type="dxa"/>
          </w:tcPr>
          <w:p w14:paraId="6E3E82EF" w14:textId="39FEE708" w:rsidR="00056200" w:rsidRPr="008A1619" w:rsidRDefault="00056200" w:rsidP="006B14F4">
            <w:pPr>
              <w:rPr>
                <w:sz w:val="24"/>
                <w:szCs w:val="24"/>
              </w:rPr>
            </w:pPr>
            <w:r w:rsidRPr="008A1619">
              <w:rPr>
                <w:sz w:val="24"/>
                <w:szCs w:val="24"/>
              </w:rPr>
              <w:t>Vi khuẩn (thường nhất là phế cầu</w:t>
            </w:r>
            <w:r w:rsidR="009A4E0E">
              <w:rPr>
                <w:sz w:val="24"/>
                <w:szCs w:val="24"/>
              </w:rPr>
              <w:t xml:space="preserve"> hay H</w:t>
            </w:r>
            <w:r w:rsidR="000B4F79">
              <w:rPr>
                <w:sz w:val="24"/>
                <w:szCs w:val="24"/>
              </w:rPr>
              <w:t>ib</w:t>
            </w:r>
            <w:r w:rsidRPr="008A1619">
              <w:rPr>
                <w:sz w:val="24"/>
                <w:szCs w:val="24"/>
              </w:rPr>
              <w:t>)</w:t>
            </w:r>
          </w:p>
        </w:tc>
        <w:tc>
          <w:tcPr>
            <w:tcW w:w="2754" w:type="dxa"/>
          </w:tcPr>
          <w:p w14:paraId="6F320195" w14:textId="77777777" w:rsidR="00056200" w:rsidRPr="008A1619" w:rsidRDefault="00056200" w:rsidP="006B14F4">
            <w:pPr>
              <w:rPr>
                <w:sz w:val="24"/>
                <w:szCs w:val="24"/>
              </w:rPr>
            </w:pPr>
            <w:r w:rsidRPr="008A1619">
              <w:rPr>
                <w:sz w:val="24"/>
                <w:szCs w:val="24"/>
              </w:rPr>
              <w:t>Trẻ em ở mọi lứa tuổi</w:t>
            </w:r>
          </w:p>
          <w:p w14:paraId="6C73AD95" w14:textId="77777777" w:rsidR="00056200" w:rsidRPr="008A1619" w:rsidRDefault="00056200" w:rsidP="006B14F4">
            <w:pPr>
              <w:rPr>
                <w:sz w:val="24"/>
                <w:szCs w:val="24"/>
              </w:rPr>
            </w:pPr>
            <w:r w:rsidRPr="008A1619">
              <w:rPr>
                <w:sz w:val="24"/>
                <w:szCs w:val="24"/>
              </w:rPr>
              <w:t xml:space="preserve">Khởi đầu đột ngột </w:t>
            </w:r>
          </w:p>
          <w:p w14:paraId="2CD72218" w14:textId="7C3DE31E" w:rsidR="00056200" w:rsidRPr="008A1619" w:rsidRDefault="00056200" w:rsidP="006B14F4">
            <w:pPr>
              <w:rPr>
                <w:sz w:val="24"/>
                <w:szCs w:val="24"/>
              </w:rPr>
            </w:pPr>
            <w:r w:rsidRPr="008A1619">
              <w:rPr>
                <w:sz w:val="24"/>
                <w:szCs w:val="24"/>
              </w:rPr>
              <w:t>Vẻ mặt nhiễm trùng</w:t>
            </w:r>
          </w:p>
          <w:p w14:paraId="5443BB06" w14:textId="77777777" w:rsidR="00056200" w:rsidRPr="008A1619" w:rsidRDefault="00056200" w:rsidP="006B14F4">
            <w:pPr>
              <w:rPr>
                <w:sz w:val="24"/>
                <w:szCs w:val="24"/>
              </w:rPr>
            </w:pPr>
            <w:r w:rsidRPr="008A1619">
              <w:rPr>
                <w:sz w:val="24"/>
                <w:szCs w:val="24"/>
              </w:rPr>
              <w:t>Ớn lạnh</w:t>
            </w:r>
          </w:p>
          <w:p w14:paraId="456AB9E2" w14:textId="77B131E7" w:rsidR="00056200" w:rsidRPr="008A1619" w:rsidRDefault="00F80851" w:rsidP="006B14F4">
            <w:pPr>
              <w:rPr>
                <w:sz w:val="24"/>
                <w:szCs w:val="24"/>
              </w:rPr>
            </w:pPr>
            <w:r>
              <w:rPr>
                <w:sz w:val="24"/>
                <w:szCs w:val="24"/>
              </w:rPr>
              <w:t>Khó thở</w:t>
            </w:r>
            <w:r w:rsidR="00056200" w:rsidRPr="008A1619">
              <w:rPr>
                <w:sz w:val="24"/>
                <w:szCs w:val="24"/>
              </w:rPr>
              <w:t xml:space="preserve"> trung bình </w:t>
            </w:r>
            <w:r>
              <w:rPr>
                <w:sz w:val="24"/>
                <w:szCs w:val="24"/>
              </w:rPr>
              <w:t>-</w:t>
            </w:r>
            <w:r w:rsidR="00056200" w:rsidRPr="008A1619">
              <w:rPr>
                <w:sz w:val="24"/>
                <w:szCs w:val="24"/>
              </w:rPr>
              <w:t xml:space="preserve"> nặng</w:t>
            </w:r>
          </w:p>
          <w:p w14:paraId="2A69F1BD" w14:textId="082E8779" w:rsidR="00056200" w:rsidRPr="008A1619" w:rsidRDefault="00056200" w:rsidP="006B14F4">
            <w:pPr>
              <w:rPr>
                <w:sz w:val="24"/>
                <w:szCs w:val="24"/>
              </w:rPr>
            </w:pPr>
            <w:r w:rsidRPr="008A1619">
              <w:rPr>
                <w:sz w:val="24"/>
                <w:szCs w:val="24"/>
              </w:rPr>
              <w:t>Triệu chứng tại phổi khi khám</w:t>
            </w:r>
            <w:r w:rsidR="009A4E0E">
              <w:rPr>
                <w:sz w:val="24"/>
                <w:szCs w:val="24"/>
              </w:rPr>
              <w:t>: Ran ẩm, nổ</w:t>
            </w:r>
          </w:p>
          <w:p w14:paraId="55123149" w14:textId="4F502D64" w:rsidR="00056200" w:rsidRPr="008A1619" w:rsidRDefault="00056200" w:rsidP="006B14F4">
            <w:pPr>
              <w:rPr>
                <w:sz w:val="24"/>
                <w:szCs w:val="24"/>
              </w:rPr>
            </w:pPr>
            <w:r w:rsidRPr="008A1619">
              <w:rPr>
                <w:sz w:val="24"/>
                <w:szCs w:val="24"/>
              </w:rPr>
              <w:t>Đau ngực khu trú</w:t>
            </w:r>
          </w:p>
        </w:tc>
        <w:tc>
          <w:tcPr>
            <w:tcW w:w="2743" w:type="dxa"/>
          </w:tcPr>
          <w:p w14:paraId="35F98E12" w14:textId="77777777" w:rsidR="00056200" w:rsidRPr="008A1619" w:rsidRDefault="00056200" w:rsidP="006B14F4">
            <w:pPr>
              <w:rPr>
                <w:sz w:val="24"/>
                <w:szCs w:val="24"/>
              </w:rPr>
            </w:pPr>
            <w:r w:rsidRPr="008A1619">
              <w:rPr>
                <w:sz w:val="24"/>
                <w:szCs w:val="24"/>
              </w:rPr>
              <w:t>Thâm nhiễm phế nang</w:t>
            </w:r>
          </w:p>
          <w:p w14:paraId="41CC0621" w14:textId="77777777" w:rsidR="00056200" w:rsidRPr="008A1619" w:rsidRDefault="00056200" w:rsidP="006B14F4">
            <w:pPr>
              <w:rPr>
                <w:sz w:val="24"/>
                <w:szCs w:val="24"/>
              </w:rPr>
            </w:pPr>
            <w:r w:rsidRPr="008A1619">
              <w:rPr>
                <w:sz w:val="24"/>
                <w:szCs w:val="24"/>
              </w:rPr>
              <w:t>Đông đặc từng phần</w:t>
            </w:r>
          </w:p>
          <w:p w14:paraId="4B1405AA" w14:textId="77777777" w:rsidR="00056200" w:rsidRPr="008A1619" w:rsidRDefault="00056200" w:rsidP="006B14F4">
            <w:pPr>
              <w:rPr>
                <w:sz w:val="24"/>
                <w:szCs w:val="24"/>
              </w:rPr>
            </w:pPr>
            <w:r w:rsidRPr="008A1619">
              <w:rPr>
                <w:sz w:val="24"/>
                <w:szCs w:val="24"/>
              </w:rPr>
              <w:t>Đông đặc thùy</w:t>
            </w:r>
          </w:p>
          <w:p w14:paraId="5A2A3741" w14:textId="77777777" w:rsidR="00056200" w:rsidRPr="008A1619" w:rsidRDefault="00056200" w:rsidP="006B14F4">
            <w:pPr>
              <w:rPr>
                <w:sz w:val="24"/>
                <w:szCs w:val="24"/>
              </w:rPr>
            </w:pPr>
            <w:r w:rsidRPr="008A1619">
              <w:rPr>
                <w:sz w:val="24"/>
                <w:szCs w:val="24"/>
              </w:rPr>
              <w:t>Viêm phổi tròn</w:t>
            </w:r>
          </w:p>
          <w:p w14:paraId="69F2F305" w14:textId="77777777" w:rsidR="00F80851" w:rsidRPr="008A1619" w:rsidRDefault="00056200" w:rsidP="00F80851">
            <w:pPr>
              <w:rPr>
                <w:sz w:val="24"/>
                <w:szCs w:val="24"/>
              </w:rPr>
            </w:pPr>
            <w:r w:rsidRPr="008A1619">
              <w:rPr>
                <w:sz w:val="24"/>
                <w:szCs w:val="24"/>
              </w:rPr>
              <w:t>Biến chứng</w:t>
            </w:r>
            <w:r w:rsidR="00F80851">
              <w:rPr>
                <w:sz w:val="24"/>
                <w:szCs w:val="24"/>
              </w:rPr>
              <w:t xml:space="preserve">: </w:t>
            </w:r>
            <w:r w:rsidR="00F80851" w:rsidRPr="008A1619">
              <w:rPr>
                <w:sz w:val="24"/>
                <w:szCs w:val="24"/>
              </w:rPr>
              <w:t>Áp xe phổi</w:t>
            </w:r>
          </w:p>
          <w:p w14:paraId="5B87397D" w14:textId="6CA07CFC" w:rsidR="00056200" w:rsidRPr="008A1619" w:rsidRDefault="003347A9" w:rsidP="006B14F4">
            <w:pPr>
              <w:rPr>
                <w:sz w:val="24"/>
                <w:szCs w:val="24"/>
              </w:rPr>
            </w:pPr>
            <w:r>
              <w:rPr>
                <w:sz w:val="24"/>
                <w:szCs w:val="24"/>
              </w:rPr>
              <w:t>t</w:t>
            </w:r>
            <w:r w:rsidR="00056200" w:rsidRPr="008A1619">
              <w:rPr>
                <w:sz w:val="24"/>
                <w:szCs w:val="24"/>
              </w:rPr>
              <w:t>ràn dịch/tràn mủ màng phổi</w:t>
            </w:r>
            <w:r w:rsidR="00F80851">
              <w:rPr>
                <w:sz w:val="24"/>
                <w:szCs w:val="24"/>
              </w:rPr>
              <w:t xml:space="preserve">, </w:t>
            </w:r>
            <w:r>
              <w:rPr>
                <w:sz w:val="24"/>
                <w:szCs w:val="24"/>
              </w:rPr>
              <w:t>v</w:t>
            </w:r>
            <w:r w:rsidR="00056200" w:rsidRPr="008A1619">
              <w:rPr>
                <w:sz w:val="24"/>
                <w:szCs w:val="24"/>
              </w:rPr>
              <w:t>iêm phổi hoại tử</w:t>
            </w:r>
            <w:r>
              <w:rPr>
                <w:sz w:val="24"/>
                <w:szCs w:val="24"/>
              </w:rPr>
              <w:t>,</w:t>
            </w:r>
          </w:p>
          <w:p w14:paraId="6DB5465A" w14:textId="1091F483" w:rsidR="00056200" w:rsidRPr="008A1619" w:rsidRDefault="003347A9" w:rsidP="006B14F4">
            <w:pPr>
              <w:rPr>
                <w:sz w:val="24"/>
                <w:szCs w:val="24"/>
              </w:rPr>
            </w:pPr>
            <w:r>
              <w:rPr>
                <w:sz w:val="24"/>
                <w:szCs w:val="24"/>
              </w:rPr>
              <w:t>b</w:t>
            </w:r>
            <w:r w:rsidR="00056200" w:rsidRPr="008A1619">
              <w:rPr>
                <w:sz w:val="24"/>
                <w:szCs w:val="24"/>
              </w:rPr>
              <w:t>óng khí phổi</w:t>
            </w:r>
            <w:r>
              <w:rPr>
                <w:sz w:val="24"/>
                <w:szCs w:val="24"/>
              </w:rPr>
              <w:t>, …</w:t>
            </w:r>
          </w:p>
        </w:tc>
      </w:tr>
      <w:tr w:rsidR="00056200" w:rsidRPr="008A1619" w14:paraId="740CACD0" w14:textId="77777777" w:rsidTr="009772D6">
        <w:trPr>
          <w:jc w:val="center"/>
        </w:trPr>
        <w:tc>
          <w:tcPr>
            <w:tcW w:w="2793" w:type="dxa"/>
          </w:tcPr>
          <w:p w14:paraId="106F96F6" w14:textId="77777777" w:rsidR="00056200" w:rsidRPr="008A1619" w:rsidRDefault="00056200" w:rsidP="006B14F4">
            <w:pPr>
              <w:rPr>
                <w:sz w:val="24"/>
                <w:szCs w:val="24"/>
              </w:rPr>
            </w:pPr>
            <w:r w:rsidRPr="008A1619">
              <w:rPr>
                <w:sz w:val="24"/>
                <w:szCs w:val="24"/>
              </w:rPr>
              <w:t>Vi khuẩn không điển hình</w:t>
            </w:r>
          </w:p>
          <w:p w14:paraId="23FF240D" w14:textId="468F2FFC" w:rsidR="00056200" w:rsidRPr="008A1619" w:rsidRDefault="00056200" w:rsidP="006B14F4">
            <w:pPr>
              <w:rPr>
                <w:i/>
                <w:iCs/>
                <w:sz w:val="24"/>
                <w:szCs w:val="24"/>
              </w:rPr>
            </w:pPr>
            <w:r w:rsidRPr="008A1619">
              <w:rPr>
                <w:sz w:val="24"/>
                <w:szCs w:val="24"/>
              </w:rPr>
              <w:t>(</w:t>
            </w:r>
            <w:r w:rsidRPr="008A1619">
              <w:rPr>
                <w:i/>
                <w:iCs/>
                <w:sz w:val="24"/>
                <w:szCs w:val="24"/>
              </w:rPr>
              <w:t>Mycoplasma pneumoniae</w:t>
            </w:r>
            <w:r w:rsidRPr="008A1619">
              <w:rPr>
                <w:sz w:val="24"/>
                <w:szCs w:val="24"/>
              </w:rPr>
              <w:t xml:space="preserve">, </w:t>
            </w:r>
            <w:r w:rsidRPr="008A1619">
              <w:rPr>
                <w:i/>
                <w:iCs/>
                <w:sz w:val="24"/>
                <w:szCs w:val="24"/>
              </w:rPr>
              <w:t>Chlamydophilia</w:t>
            </w:r>
          </w:p>
          <w:p w14:paraId="0E16C18B" w14:textId="77777777" w:rsidR="00056200" w:rsidRPr="008A1619" w:rsidRDefault="00056200" w:rsidP="006B14F4">
            <w:pPr>
              <w:rPr>
                <w:sz w:val="24"/>
                <w:szCs w:val="24"/>
              </w:rPr>
            </w:pPr>
            <w:r w:rsidRPr="008A1619">
              <w:rPr>
                <w:i/>
                <w:iCs/>
                <w:sz w:val="24"/>
                <w:szCs w:val="24"/>
              </w:rPr>
              <w:t>pneumoniae</w:t>
            </w:r>
            <w:r w:rsidRPr="008A1619">
              <w:rPr>
                <w:sz w:val="24"/>
                <w:szCs w:val="24"/>
              </w:rPr>
              <w:t>)</w:t>
            </w:r>
          </w:p>
        </w:tc>
        <w:tc>
          <w:tcPr>
            <w:tcW w:w="2754" w:type="dxa"/>
          </w:tcPr>
          <w:p w14:paraId="1A0BBB87" w14:textId="22F643D0" w:rsidR="00056200" w:rsidRPr="008A1619" w:rsidRDefault="00056200" w:rsidP="006B14F4">
            <w:pPr>
              <w:rPr>
                <w:sz w:val="24"/>
                <w:szCs w:val="24"/>
              </w:rPr>
            </w:pPr>
            <w:r w:rsidRPr="008A1619">
              <w:rPr>
                <w:sz w:val="24"/>
                <w:szCs w:val="24"/>
              </w:rPr>
              <w:t xml:space="preserve">Mọi tuổi (thường </w:t>
            </w:r>
            <w:r w:rsidR="00BB7EE0">
              <w:rPr>
                <w:sz w:val="24"/>
                <w:szCs w:val="24"/>
              </w:rPr>
              <w:t xml:space="preserve">gặp ở </w:t>
            </w:r>
            <w:r w:rsidRPr="008A1619">
              <w:rPr>
                <w:sz w:val="24"/>
                <w:szCs w:val="24"/>
              </w:rPr>
              <w:t>trẻ</w:t>
            </w:r>
            <w:r w:rsidR="00BB7EE0">
              <w:rPr>
                <w:sz w:val="24"/>
                <w:szCs w:val="24"/>
              </w:rPr>
              <w:t xml:space="preserve"> </w:t>
            </w:r>
            <w:r w:rsidRPr="008A1619">
              <w:rPr>
                <w:sz w:val="24"/>
                <w:szCs w:val="24"/>
              </w:rPr>
              <w:t>&gt;5 tuổi)</w:t>
            </w:r>
          </w:p>
          <w:p w14:paraId="4F25EF34" w14:textId="77777777" w:rsidR="00056200" w:rsidRPr="008A1619" w:rsidRDefault="00056200" w:rsidP="006B14F4">
            <w:pPr>
              <w:rPr>
                <w:sz w:val="24"/>
                <w:szCs w:val="24"/>
              </w:rPr>
            </w:pPr>
            <w:r w:rsidRPr="008A1619">
              <w:rPr>
                <w:sz w:val="24"/>
                <w:szCs w:val="24"/>
              </w:rPr>
              <w:t xml:space="preserve">Khởi đầu đột ngột với những dấu hiệu </w:t>
            </w:r>
            <w:r w:rsidRPr="008A1619">
              <w:rPr>
                <w:sz w:val="24"/>
                <w:szCs w:val="24"/>
                <w:lang w:val="vi-VN"/>
              </w:rPr>
              <w:t xml:space="preserve">như </w:t>
            </w:r>
            <w:r w:rsidRPr="008A1619">
              <w:rPr>
                <w:sz w:val="24"/>
                <w:szCs w:val="24"/>
              </w:rPr>
              <w:t xml:space="preserve">mệt mỏi, đau cơ, đau đầu, nổi ban, viêm kết mạc, sợ ánh sáng, đau họng </w:t>
            </w:r>
          </w:p>
          <w:p w14:paraId="7D566A77" w14:textId="72887AB9" w:rsidR="00056200" w:rsidRPr="008A1619" w:rsidRDefault="00056200" w:rsidP="006B14F4">
            <w:pPr>
              <w:rPr>
                <w:sz w:val="24"/>
                <w:szCs w:val="24"/>
              </w:rPr>
            </w:pPr>
            <w:r w:rsidRPr="008A1619">
              <w:rPr>
                <w:sz w:val="24"/>
                <w:szCs w:val="24"/>
              </w:rPr>
              <w:t xml:space="preserve">Ho khan </w:t>
            </w:r>
            <w:r w:rsidR="000804D0">
              <w:rPr>
                <w:sz w:val="24"/>
                <w:szCs w:val="24"/>
              </w:rPr>
              <w:t>tăng dần</w:t>
            </w:r>
          </w:p>
          <w:p w14:paraId="773F497E" w14:textId="77777777" w:rsidR="00056200" w:rsidRPr="008A1619" w:rsidRDefault="00056200" w:rsidP="006B14F4">
            <w:pPr>
              <w:rPr>
                <w:sz w:val="24"/>
                <w:szCs w:val="24"/>
              </w:rPr>
            </w:pPr>
            <w:r w:rsidRPr="008A1619">
              <w:rPr>
                <w:sz w:val="24"/>
                <w:szCs w:val="24"/>
              </w:rPr>
              <w:t>Khò khè</w:t>
            </w:r>
          </w:p>
          <w:p w14:paraId="51F36720" w14:textId="3F7F118F" w:rsidR="00056200" w:rsidRPr="008A1619" w:rsidRDefault="00056200" w:rsidP="006B14F4">
            <w:pPr>
              <w:rPr>
                <w:sz w:val="24"/>
                <w:szCs w:val="24"/>
              </w:rPr>
            </w:pPr>
            <w:r w:rsidRPr="008A1619">
              <w:rPr>
                <w:sz w:val="24"/>
                <w:szCs w:val="24"/>
              </w:rPr>
              <w:t>Biểu hiện ngoài phổi (hội chứng Stevens-Johnson, thiếu máu tán huyết, viêm gan</w:t>
            </w:r>
            <w:r w:rsidR="00BB7EE0">
              <w:rPr>
                <w:sz w:val="24"/>
                <w:szCs w:val="24"/>
              </w:rPr>
              <w:t xml:space="preserve">, </w:t>
            </w:r>
            <w:r w:rsidRPr="008A1619">
              <w:rPr>
                <w:sz w:val="24"/>
                <w:szCs w:val="24"/>
              </w:rPr>
              <w:t>…)</w:t>
            </w:r>
          </w:p>
        </w:tc>
        <w:tc>
          <w:tcPr>
            <w:tcW w:w="2743" w:type="dxa"/>
          </w:tcPr>
          <w:p w14:paraId="0ADC5493" w14:textId="4F006C5C" w:rsidR="00056200" w:rsidRDefault="00056200" w:rsidP="006B14F4">
            <w:pPr>
              <w:rPr>
                <w:sz w:val="24"/>
                <w:szCs w:val="24"/>
              </w:rPr>
            </w:pPr>
            <w:r w:rsidRPr="008A1619">
              <w:rPr>
                <w:sz w:val="24"/>
                <w:szCs w:val="24"/>
              </w:rPr>
              <w:t>Thâm nhiễm mô kẽ</w:t>
            </w:r>
            <w:r w:rsidR="009A4E0E">
              <w:rPr>
                <w:sz w:val="24"/>
                <w:szCs w:val="24"/>
              </w:rPr>
              <w:t xml:space="preserve"> (</w:t>
            </w:r>
            <w:r w:rsidR="00BB7EE0">
              <w:rPr>
                <w:sz w:val="24"/>
                <w:szCs w:val="24"/>
              </w:rPr>
              <w:t>chủ yếu</w:t>
            </w:r>
            <w:r w:rsidR="009A4E0E">
              <w:rPr>
                <w:sz w:val="24"/>
                <w:szCs w:val="24"/>
              </w:rPr>
              <w:t>)</w:t>
            </w:r>
          </w:p>
          <w:p w14:paraId="01C81650" w14:textId="29D9ECFE" w:rsidR="009A4E0E" w:rsidRPr="008A1619" w:rsidRDefault="009A4E0E" w:rsidP="006B14F4">
            <w:pPr>
              <w:rPr>
                <w:sz w:val="24"/>
                <w:szCs w:val="24"/>
              </w:rPr>
            </w:pPr>
            <w:r>
              <w:rPr>
                <w:sz w:val="24"/>
                <w:szCs w:val="24"/>
              </w:rPr>
              <w:t>Đôi khi có hình ảnh viêm phổi thuỳ</w:t>
            </w:r>
          </w:p>
        </w:tc>
      </w:tr>
      <w:tr w:rsidR="00056200" w:rsidRPr="008A1619" w14:paraId="793E7460" w14:textId="77777777" w:rsidTr="009772D6">
        <w:trPr>
          <w:jc w:val="center"/>
        </w:trPr>
        <w:tc>
          <w:tcPr>
            <w:tcW w:w="2793" w:type="dxa"/>
          </w:tcPr>
          <w:p w14:paraId="254E98C9" w14:textId="1DA8A47B" w:rsidR="00056200" w:rsidRPr="008A1619" w:rsidRDefault="00E81626" w:rsidP="006B14F4">
            <w:pPr>
              <w:rPr>
                <w:sz w:val="24"/>
                <w:szCs w:val="24"/>
              </w:rPr>
            </w:pPr>
            <w:r>
              <w:rPr>
                <w:sz w:val="24"/>
                <w:szCs w:val="24"/>
              </w:rPr>
              <w:t xml:space="preserve">Viêm phổi do tụ cầu </w:t>
            </w:r>
          </w:p>
        </w:tc>
        <w:tc>
          <w:tcPr>
            <w:tcW w:w="2754" w:type="dxa"/>
          </w:tcPr>
          <w:p w14:paraId="475F5644" w14:textId="77777777" w:rsidR="00056200" w:rsidRDefault="00E81626" w:rsidP="006B14F4">
            <w:pPr>
              <w:rPr>
                <w:sz w:val="24"/>
                <w:szCs w:val="24"/>
              </w:rPr>
            </w:pPr>
            <w:r>
              <w:rPr>
                <w:sz w:val="24"/>
                <w:szCs w:val="24"/>
              </w:rPr>
              <w:t>Khởi đầu sốt cao, dấu hiệu nhiễm trùng nhiễm độc nặng</w:t>
            </w:r>
          </w:p>
          <w:p w14:paraId="5C69C9B1" w14:textId="77777777" w:rsidR="00E81626" w:rsidRDefault="00E81626" w:rsidP="006B14F4">
            <w:pPr>
              <w:rPr>
                <w:sz w:val="24"/>
                <w:szCs w:val="24"/>
              </w:rPr>
            </w:pPr>
            <w:r>
              <w:rPr>
                <w:sz w:val="24"/>
                <w:szCs w:val="24"/>
              </w:rPr>
              <w:t>Diễn tiến nhanh đến suy hô hấp</w:t>
            </w:r>
          </w:p>
          <w:p w14:paraId="246DD7BB" w14:textId="0FB22C33" w:rsidR="00E81626" w:rsidRDefault="00E81626" w:rsidP="006B14F4">
            <w:pPr>
              <w:rPr>
                <w:sz w:val="24"/>
                <w:szCs w:val="24"/>
              </w:rPr>
            </w:pPr>
            <w:r>
              <w:rPr>
                <w:sz w:val="24"/>
                <w:szCs w:val="24"/>
              </w:rPr>
              <w:t>Triệu chứng tại phổi: ra</w:t>
            </w:r>
            <w:r w:rsidR="00F920A0">
              <w:rPr>
                <w:sz w:val="24"/>
                <w:szCs w:val="24"/>
              </w:rPr>
              <w:t>n ẩm nổ 2 bên</w:t>
            </w:r>
            <w:r w:rsidR="00E149AA">
              <w:rPr>
                <w:sz w:val="24"/>
                <w:szCs w:val="24"/>
              </w:rPr>
              <w:t>,</w:t>
            </w:r>
            <w:r w:rsidR="00F920A0">
              <w:rPr>
                <w:sz w:val="24"/>
                <w:szCs w:val="24"/>
              </w:rPr>
              <w:t xml:space="preserve"> thường kèm theo triệu chứng màng phổi</w:t>
            </w:r>
            <w:r w:rsidR="00E149AA">
              <w:rPr>
                <w:sz w:val="24"/>
                <w:szCs w:val="24"/>
              </w:rPr>
              <w:t xml:space="preserve">, </w:t>
            </w:r>
            <w:r w:rsidR="00F920A0">
              <w:rPr>
                <w:sz w:val="24"/>
                <w:szCs w:val="24"/>
              </w:rPr>
              <w:t>hội chứng ba giảm.</w:t>
            </w:r>
          </w:p>
          <w:p w14:paraId="6ACCC348" w14:textId="39574F4B" w:rsidR="00E81626" w:rsidRPr="008A1619" w:rsidRDefault="00F920A0" w:rsidP="006B14F4">
            <w:pPr>
              <w:rPr>
                <w:sz w:val="24"/>
                <w:szCs w:val="24"/>
              </w:rPr>
            </w:pPr>
            <w:r>
              <w:rPr>
                <w:sz w:val="24"/>
                <w:szCs w:val="24"/>
              </w:rPr>
              <w:t>Có thể kèm với tổn thương ngo</w:t>
            </w:r>
            <w:r w:rsidR="00D83EB1">
              <w:rPr>
                <w:sz w:val="24"/>
                <w:szCs w:val="24"/>
              </w:rPr>
              <w:t>à</w:t>
            </w:r>
            <w:r>
              <w:rPr>
                <w:sz w:val="24"/>
                <w:szCs w:val="24"/>
              </w:rPr>
              <w:t>i phổi: nhọt da, viêm da cơ, viêm cốt tuỷ xương</w:t>
            </w:r>
            <w:r w:rsidR="000F50D8">
              <w:rPr>
                <w:sz w:val="24"/>
                <w:szCs w:val="24"/>
              </w:rPr>
              <w:t>.</w:t>
            </w:r>
          </w:p>
        </w:tc>
        <w:tc>
          <w:tcPr>
            <w:tcW w:w="2743" w:type="dxa"/>
          </w:tcPr>
          <w:p w14:paraId="4C6C7E84" w14:textId="1CCCB5C1" w:rsidR="00056200" w:rsidRPr="008A1619" w:rsidRDefault="00F920A0" w:rsidP="006B14F4">
            <w:pPr>
              <w:rPr>
                <w:sz w:val="24"/>
                <w:szCs w:val="24"/>
              </w:rPr>
            </w:pPr>
            <w:r>
              <w:rPr>
                <w:sz w:val="24"/>
                <w:szCs w:val="24"/>
              </w:rPr>
              <w:t xml:space="preserve">Tổn thương điển hình: hình ảnh </w:t>
            </w:r>
            <w:r w:rsidR="009A4E0E">
              <w:rPr>
                <w:sz w:val="24"/>
                <w:szCs w:val="24"/>
              </w:rPr>
              <w:t xml:space="preserve">những </w:t>
            </w:r>
            <w:r w:rsidR="00E52CD6">
              <w:rPr>
                <w:sz w:val="24"/>
                <w:szCs w:val="24"/>
              </w:rPr>
              <w:t>ổ</w:t>
            </w:r>
            <w:r w:rsidR="009A4E0E">
              <w:rPr>
                <w:sz w:val="24"/>
                <w:szCs w:val="24"/>
              </w:rPr>
              <w:t xml:space="preserve"> áp xe nhỏ có mức khí dịc</w:t>
            </w:r>
            <w:r>
              <w:rPr>
                <w:sz w:val="24"/>
                <w:szCs w:val="24"/>
              </w:rPr>
              <w:t>h hay bóng khí lan toả 2 bên</w:t>
            </w:r>
            <w:r w:rsidR="00982CA4">
              <w:rPr>
                <w:sz w:val="24"/>
                <w:szCs w:val="24"/>
              </w:rPr>
              <w:t xml:space="preserve"> </w:t>
            </w:r>
            <w:r>
              <w:rPr>
                <w:sz w:val="24"/>
                <w:szCs w:val="24"/>
              </w:rPr>
              <w:t>phổi, diễn tiến X</w:t>
            </w:r>
            <w:r w:rsidR="00E52CD6">
              <w:rPr>
                <w:sz w:val="24"/>
                <w:szCs w:val="24"/>
              </w:rPr>
              <w:t>-</w:t>
            </w:r>
            <w:r>
              <w:rPr>
                <w:sz w:val="24"/>
                <w:szCs w:val="24"/>
              </w:rPr>
              <w:t>quang xấu nhanh kèm với hình ảnh tràn dịch màng phổi</w:t>
            </w:r>
            <w:r w:rsidR="00E52CD6">
              <w:rPr>
                <w:sz w:val="24"/>
                <w:szCs w:val="24"/>
              </w:rPr>
              <w:t>.</w:t>
            </w:r>
          </w:p>
        </w:tc>
      </w:tr>
      <w:tr w:rsidR="00056200" w:rsidRPr="008A1619" w14:paraId="09A2D4AC" w14:textId="77777777" w:rsidTr="009772D6">
        <w:trPr>
          <w:jc w:val="center"/>
        </w:trPr>
        <w:tc>
          <w:tcPr>
            <w:tcW w:w="2793" w:type="dxa"/>
          </w:tcPr>
          <w:p w14:paraId="6C0392B0" w14:textId="77777777" w:rsidR="00056200" w:rsidRPr="008A1619" w:rsidRDefault="00056200" w:rsidP="006B14F4">
            <w:pPr>
              <w:rPr>
                <w:sz w:val="24"/>
                <w:szCs w:val="24"/>
              </w:rPr>
            </w:pPr>
            <w:r w:rsidRPr="008A1619">
              <w:rPr>
                <w:sz w:val="24"/>
                <w:szCs w:val="24"/>
              </w:rPr>
              <w:t>Viêm phổi không sốt ở nhũ nhi (thường nhất là</w:t>
            </w:r>
          </w:p>
          <w:p w14:paraId="601F680A" w14:textId="77777777" w:rsidR="00056200" w:rsidRPr="008A1619" w:rsidRDefault="00056200" w:rsidP="006B14F4">
            <w:pPr>
              <w:rPr>
                <w:sz w:val="24"/>
                <w:szCs w:val="24"/>
              </w:rPr>
            </w:pPr>
            <w:r w:rsidRPr="008A1619">
              <w:rPr>
                <w:i/>
                <w:iCs/>
                <w:sz w:val="24"/>
                <w:szCs w:val="24"/>
              </w:rPr>
              <w:t>Chlamydia trachomatis</w:t>
            </w:r>
            <w:r w:rsidRPr="008A1619">
              <w:rPr>
                <w:sz w:val="24"/>
                <w:szCs w:val="24"/>
              </w:rPr>
              <w:t>)</w:t>
            </w:r>
          </w:p>
        </w:tc>
        <w:tc>
          <w:tcPr>
            <w:tcW w:w="2754" w:type="dxa"/>
          </w:tcPr>
          <w:p w14:paraId="2FE73C73" w14:textId="77777777" w:rsidR="00056200" w:rsidRPr="008A1619" w:rsidRDefault="00056200" w:rsidP="006B14F4">
            <w:pPr>
              <w:rPr>
                <w:sz w:val="24"/>
                <w:szCs w:val="24"/>
              </w:rPr>
            </w:pPr>
            <w:r w:rsidRPr="008A1619">
              <w:rPr>
                <w:sz w:val="24"/>
                <w:szCs w:val="24"/>
              </w:rPr>
              <w:t>Thường gặp ở trẻ 2 tuần đến 4 tháng</w:t>
            </w:r>
          </w:p>
          <w:p w14:paraId="59A67019" w14:textId="0062FC10" w:rsidR="00627CCE" w:rsidRPr="008A1619" w:rsidRDefault="00627CCE" w:rsidP="006B14F4">
            <w:pPr>
              <w:rPr>
                <w:sz w:val="24"/>
                <w:szCs w:val="24"/>
              </w:rPr>
            </w:pPr>
            <w:r w:rsidRPr="008A1619">
              <w:rPr>
                <w:sz w:val="24"/>
                <w:szCs w:val="24"/>
              </w:rPr>
              <w:t>Sanh ngã âm đạo</w:t>
            </w:r>
          </w:p>
          <w:p w14:paraId="5506C212" w14:textId="77777777" w:rsidR="00056200" w:rsidRPr="008A1619" w:rsidRDefault="00056200" w:rsidP="006B14F4">
            <w:pPr>
              <w:rPr>
                <w:sz w:val="24"/>
                <w:szCs w:val="24"/>
              </w:rPr>
            </w:pPr>
            <w:r w:rsidRPr="008A1619">
              <w:rPr>
                <w:sz w:val="24"/>
                <w:szCs w:val="24"/>
              </w:rPr>
              <w:t xml:space="preserve">Khởi phát âm thầm </w:t>
            </w:r>
          </w:p>
          <w:p w14:paraId="7F501283" w14:textId="77777777" w:rsidR="00056200" w:rsidRPr="008A1619" w:rsidRDefault="00056200" w:rsidP="006B14F4">
            <w:pPr>
              <w:rPr>
                <w:sz w:val="24"/>
                <w:szCs w:val="24"/>
              </w:rPr>
            </w:pPr>
            <w:r w:rsidRPr="008A1619">
              <w:rPr>
                <w:sz w:val="24"/>
                <w:szCs w:val="24"/>
              </w:rPr>
              <w:t>Chảy nước mũi</w:t>
            </w:r>
          </w:p>
          <w:p w14:paraId="3DE333F6" w14:textId="23806224" w:rsidR="00056200" w:rsidRPr="008A1619" w:rsidRDefault="00627CCE" w:rsidP="006B14F4">
            <w:pPr>
              <w:rPr>
                <w:sz w:val="24"/>
                <w:szCs w:val="24"/>
              </w:rPr>
            </w:pPr>
            <w:r w:rsidRPr="008A1619">
              <w:rPr>
                <w:sz w:val="24"/>
                <w:szCs w:val="24"/>
              </w:rPr>
              <w:t>Ho từng tiếng, thở nhanh</w:t>
            </w:r>
          </w:p>
          <w:p w14:paraId="504D2E52" w14:textId="00E98570" w:rsidR="00056200" w:rsidRPr="008A1619" w:rsidRDefault="00056200" w:rsidP="006B14F4">
            <w:pPr>
              <w:rPr>
                <w:sz w:val="24"/>
                <w:szCs w:val="24"/>
              </w:rPr>
            </w:pPr>
            <w:r w:rsidRPr="008A1619">
              <w:rPr>
                <w:sz w:val="24"/>
                <w:szCs w:val="24"/>
              </w:rPr>
              <w:t xml:space="preserve">Tăng bạch </w:t>
            </w:r>
            <w:r w:rsidR="00627CCE" w:rsidRPr="008A1619">
              <w:rPr>
                <w:sz w:val="24"/>
                <w:szCs w:val="24"/>
              </w:rPr>
              <w:t xml:space="preserve">cầu ái toan </w:t>
            </w:r>
          </w:p>
        </w:tc>
        <w:tc>
          <w:tcPr>
            <w:tcW w:w="2743" w:type="dxa"/>
          </w:tcPr>
          <w:p w14:paraId="3BF6E458" w14:textId="77777777" w:rsidR="00056200" w:rsidRPr="008A1619" w:rsidRDefault="00056200" w:rsidP="006B14F4">
            <w:pPr>
              <w:rPr>
                <w:sz w:val="24"/>
                <w:szCs w:val="24"/>
              </w:rPr>
            </w:pPr>
            <w:r w:rsidRPr="008A1619">
              <w:rPr>
                <w:sz w:val="24"/>
                <w:szCs w:val="24"/>
              </w:rPr>
              <w:t>Ứ khí và tổn thương mô kẽ</w:t>
            </w:r>
          </w:p>
        </w:tc>
      </w:tr>
      <w:tr w:rsidR="00056200" w:rsidRPr="008A1619" w14:paraId="45936EC9" w14:textId="77777777" w:rsidTr="009772D6">
        <w:trPr>
          <w:jc w:val="center"/>
        </w:trPr>
        <w:tc>
          <w:tcPr>
            <w:tcW w:w="2793" w:type="dxa"/>
          </w:tcPr>
          <w:p w14:paraId="34FD6F0E" w14:textId="1DB4E562" w:rsidR="00056200" w:rsidRPr="008A1619" w:rsidRDefault="000D1CBC" w:rsidP="006B14F4">
            <w:pPr>
              <w:rPr>
                <w:sz w:val="24"/>
                <w:szCs w:val="24"/>
              </w:rPr>
            </w:pPr>
            <w:r>
              <w:rPr>
                <w:sz w:val="24"/>
                <w:szCs w:val="24"/>
              </w:rPr>
              <w:lastRenderedPageBreak/>
              <w:t>Siêu vi</w:t>
            </w:r>
          </w:p>
        </w:tc>
        <w:tc>
          <w:tcPr>
            <w:tcW w:w="2754" w:type="dxa"/>
          </w:tcPr>
          <w:p w14:paraId="260DDB52" w14:textId="77777777" w:rsidR="00E81626" w:rsidRPr="008A1619" w:rsidRDefault="00E81626" w:rsidP="006B14F4">
            <w:pPr>
              <w:rPr>
                <w:sz w:val="24"/>
                <w:szCs w:val="24"/>
              </w:rPr>
            </w:pPr>
            <w:r w:rsidRPr="008A1619">
              <w:rPr>
                <w:sz w:val="24"/>
                <w:szCs w:val="24"/>
              </w:rPr>
              <w:t>Thường &lt;5 tuổi</w:t>
            </w:r>
          </w:p>
          <w:p w14:paraId="7CA39866" w14:textId="77777777" w:rsidR="00E81626" w:rsidRPr="008A1619" w:rsidRDefault="00E81626" w:rsidP="006B14F4">
            <w:pPr>
              <w:rPr>
                <w:sz w:val="24"/>
                <w:szCs w:val="24"/>
              </w:rPr>
            </w:pPr>
            <w:r w:rsidRPr="008A1619">
              <w:rPr>
                <w:sz w:val="24"/>
                <w:szCs w:val="24"/>
              </w:rPr>
              <w:t>Khởi phát từ từ</w:t>
            </w:r>
          </w:p>
          <w:p w14:paraId="2B1A896D" w14:textId="0C8E870B" w:rsidR="00E81626" w:rsidRPr="008A1619" w:rsidRDefault="00E81626" w:rsidP="006B14F4">
            <w:pPr>
              <w:rPr>
                <w:sz w:val="24"/>
                <w:szCs w:val="24"/>
              </w:rPr>
            </w:pPr>
            <w:r w:rsidRPr="008A1619">
              <w:rPr>
                <w:sz w:val="24"/>
                <w:szCs w:val="24"/>
              </w:rPr>
              <w:t>Triệu chứng nhiễm trùng hô hấp trên</w:t>
            </w:r>
            <w:r w:rsidR="00256ECA">
              <w:rPr>
                <w:sz w:val="24"/>
                <w:szCs w:val="24"/>
              </w:rPr>
              <w:t xml:space="preserve"> (</w:t>
            </w:r>
            <w:r w:rsidR="009A4E0E">
              <w:rPr>
                <w:sz w:val="24"/>
                <w:szCs w:val="24"/>
              </w:rPr>
              <w:t>ho, sổ mũi</w:t>
            </w:r>
            <w:r w:rsidR="00256ECA">
              <w:rPr>
                <w:sz w:val="24"/>
                <w:szCs w:val="24"/>
              </w:rPr>
              <w:t>)</w:t>
            </w:r>
            <w:r w:rsidR="009A4E0E">
              <w:rPr>
                <w:sz w:val="24"/>
                <w:szCs w:val="24"/>
              </w:rPr>
              <w:t xml:space="preserve"> </w:t>
            </w:r>
            <w:r w:rsidR="00256ECA">
              <w:rPr>
                <w:sz w:val="24"/>
                <w:szCs w:val="24"/>
              </w:rPr>
              <w:t>xảy ra trước</w:t>
            </w:r>
          </w:p>
          <w:p w14:paraId="3416E48E" w14:textId="77777777" w:rsidR="00E81626" w:rsidRPr="008A1619" w:rsidRDefault="00E81626" w:rsidP="006B14F4">
            <w:pPr>
              <w:rPr>
                <w:sz w:val="24"/>
                <w:szCs w:val="24"/>
              </w:rPr>
            </w:pPr>
            <w:r w:rsidRPr="008A1619">
              <w:rPr>
                <w:sz w:val="24"/>
                <w:szCs w:val="24"/>
              </w:rPr>
              <w:t>Không vẽ mặt nhiễm trùng</w:t>
            </w:r>
          </w:p>
          <w:p w14:paraId="6D4AD9C6" w14:textId="77777777" w:rsidR="00E81626" w:rsidRPr="008A1619" w:rsidRDefault="00E81626" w:rsidP="006B14F4">
            <w:pPr>
              <w:rPr>
                <w:sz w:val="24"/>
                <w:szCs w:val="24"/>
              </w:rPr>
            </w:pPr>
            <w:r w:rsidRPr="008A1619">
              <w:rPr>
                <w:sz w:val="24"/>
                <w:szCs w:val="24"/>
              </w:rPr>
              <w:t>Ran ẩm 2 bên</w:t>
            </w:r>
          </w:p>
          <w:p w14:paraId="6B9177FD" w14:textId="77777777" w:rsidR="00E81626" w:rsidRPr="008A1619" w:rsidRDefault="00E81626" w:rsidP="006B14F4">
            <w:pPr>
              <w:rPr>
                <w:sz w:val="24"/>
                <w:szCs w:val="24"/>
              </w:rPr>
            </w:pPr>
            <w:r w:rsidRPr="008A1619">
              <w:rPr>
                <w:sz w:val="24"/>
                <w:szCs w:val="24"/>
              </w:rPr>
              <w:t>Khò khè</w:t>
            </w:r>
          </w:p>
          <w:p w14:paraId="6B145FB4" w14:textId="77777777" w:rsidR="00056200" w:rsidRDefault="00E81626" w:rsidP="006B14F4">
            <w:pPr>
              <w:rPr>
                <w:sz w:val="24"/>
                <w:szCs w:val="24"/>
              </w:rPr>
            </w:pPr>
            <w:r w:rsidRPr="008A1619">
              <w:rPr>
                <w:sz w:val="24"/>
                <w:szCs w:val="24"/>
              </w:rPr>
              <w:t>Có thể có hồng ban kết hợp (sởi, thủy đậu</w:t>
            </w:r>
            <w:r w:rsidR="009A4E0E">
              <w:rPr>
                <w:sz w:val="24"/>
                <w:szCs w:val="24"/>
              </w:rPr>
              <w:t>)</w:t>
            </w:r>
          </w:p>
          <w:p w14:paraId="79C2D87D" w14:textId="2576E354" w:rsidR="009A4E0E" w:rsidRPr="008A1619" w:rsidRDefault="009A4E0E" w:rsidP="006B14F4">
            <w:pPr>
              <w:rPr>
                <w:sz w:val="24"/>
                <w:szCs w:val="24"/>
              </w:rPr>
            </w:pPr>
            <w:r>
              <w:rPr>
                <w:sz w:val="24"/>
                <w:szCs w:val="24"/>
              </w:rPr>
              <w:t>Trong nhà có nhiều người bệnh tương tự</w:t>
            </w:r>
          </w:p>
        </w:tc>
        <w:tc>
          <w:tcPr>
            <w:tcW w:w="2743" w:type="dxa"/>
          </w:tcPr>
          <w:p w14:paraId="42F82AEC" w14:textId="3E32BE8B" w:rsidR="00056200" w:rsidRPr="008A1619" w:rsidRDefault="00E81626" w:rsidP="006B14F4">
            <w:pPr>
              <w:rPr>
                <w:sz w:val="24"/>
                <w:szCs w:val="24"/>
              </w:rPr>
            </w:pPr>
            <w:r w:rsidRPr="008A1619">
              <w:rPr>
                <w:sz w:val="24"/>
                <w:szCs w:val="24"/>
              </w:rPr>
              <w:t>Thâm nhiễm mô kẽ</w:t>
            </w:r>
          </w:p>
        </w:tc>
      </w:tr>
      <w:tr w:rsidR="00E81626" w:rsidRPr="008A1619" w14:paraId="73B2B06E" w14:textId="77777777" w:rsidTr="009772D6">
        <w:trPr>
          <w:jc w:val="center"/>
        </w:trPr>
        <w:tc>
          <w:tcPr>
            <w:tcW w:w="2793" w:type="dxa"/>
          </w:tcPr>
          <w:p w14:paraId="6B8709EB" w14:textId="62C7AD11" w:rsidR="00E81626" w:rsidRPr="008A1619" w:rsidRDefault="00E81626" w:rsidP="006B14F4">
            <w:r w:rsidRPr="008A1619">
              <w:rPr>
                <w:sz w:val="24"/>
                <w:szCs w:val="24"/>
              </w:rPr>
              <w:t>Lao</w:t>
            </w:r>
          </w:p>
        </w:tc>
        <w:tc>
          <w:tcPr>
            <w:tcW w:w="2754" w:type="dxa"/>
          </w:tcPr>
          <w:p w14:paraId="5A1C82F0" w14:textId="77777777" w:rsidR="00E81626" w:rsidRPr="008A1619" w:rsidRDefault="00E81626" w:rsidP="006B14F4">
            <w:pPr>
              <w:rPr>
                <w:sz w:val="24"/>
                <w:szCs w:val="24"/>
              </w:rPr>
            </w:pPr>
            <w:r w:rsidRPr="008A1619">
              <w:rPr>
                <w:sz w:val="24"/>
                <w:szCs w:val="24"/>
              </w:rPr>
              <w:t>Mọi tuổi</w:t>
            </w:r>
          </w:p>
          <w:p w14:paraId="12D816F1" w14:textId="77777777" w:rsidR="00E81626" w:rsidRPr="008A1619" w:rsidRDefault="00E81626" w:rsidP="006B14F4">
            <w:pPr>
              <w:rPr>
                <w:sz w:val="24"/>
                <w:szCs w:val="24"/>
              </w:rPr>
            </w:pPr>
            <w:r w:rsidRPr="008A1619">
              <w:rPr>
                <w:sz w:val="24"/>
                <w:szCs w:val="24"/>
              </w:rPr>
              <w:t>Ho mạn tính</w:t>
            </w:r>
          </w:p>
          <w:p w14:paraId="06F4E8A8" w14:textId="77777777" w:rsidR="00E81626" w:rsidRPr="008A1619" w:rsidRDefault="00E81626" w:rsidP="006B14F4">
            <w:pPr>
              <w:rPr>
                <w:sz w:val="24"/>
                <w:szCs w:val="24"/>
              </w:rPr>
            </w:pPr>
            <w:r w:rsidRPr="008A1619">
              <w:rPr>
                <w:sz w:val="24"/>
                <w:szCs w:val="24"/>
              </w:rPr>
              <w:t>Triệu chứng từ từ</w:t>
            </w:r>
          </w:p>
          <w:p w14:paraId="36947648" w14:textId="7C8E24FB" w:rsidR="00E81626" w:rsidRPr="008A1619" w:rsidRDefault="00E81626" w:rsidP="006B14F4">
            <w:r w:rsidRPr="008A1619">
              <w:rPr>
                <w:sz w:val="24"/>
                <w:szCs w:val="24"/>
              </w:rPr>
              <w:t>Tiếp xúc lao</w:t>
            </w:r>
          </w:p>
        </w:tc>
        <w:tc>
          <w:tcPr>
            <w:tcW w:w="2743" w:type="dxa"/>
          </w:tcPr>
          <w:p w14:paraId="788A7B8C" w14:textId="3AB16E40" w:rsidR="00E81626" w:rsidRPr="008A1619" w:rsidRDefault="00E81626" w:rsidP="006B14F4">
            <w:r w:rsidRPr="008A1619">
              <w:rPr>
                <w:sz w:val="24"/>
                <w:szCs w:val="24"/>
              </w:rPr>
              <w:t>Hạch rốn phổi hoặc trung thất</w:t>
            </w:r>
          </w:p>
        </w:tc>
      </w:tr>
    </w:tbl>
    <w:p w14:paraId="7749ECDB" w14:textId="77777777" w:rsidR="00376AF1" w:rsidRPr="008A1619" w:rsidRDefault="00376AF1" w:rsidP="006B14F4">
      <w:pPr>
        <w:rPr>
          <w:rFonts w:eastAsia="Times New Roman"/>
        </w:rPr>
      </w:pPr>
    </w:p>
    <w:p w14:paraId="1D83C0EC" w14:textId="3BFDD91F" w:rsidR="00267E13" w:rsidRPr="001832D3" w:rsidRDefault="00267E13" w:rsidP="00C23779">
      <w:pPr>
        <w:pStyle w:val="Heading2"/>
        <w:rPr>
          <w:lang w:val="vi-VN"/>
        </w:rPr>
      </w:pPr>
      <w:r w:rsidRPr="001832D3">
        <w:rPr>
          <w:lang w:val="vi-VN"/>
        </w:rPr>
        <w:t>Biến chứng viêm phổi</w:t>
      </w:r>
      <w:r w:rsidR="001832D3" w:rsidRPr="001832D3">
        <w:rPr>
          <w:lang w:val="vi-VN"/>
        </w:rPr>
        <w:t xml:space="preserve"> </w:t>
      </w:r>
      <w:r w:rsidR="001832D3">
        <w:rPr>
          <w:lang w:val="vi-VN"/>
        </w:rPr>
        <w:fldChar w:fldCharType="begin"/>
      </w:r>
      <w:r w:rsidR="001832D3">
        <w:rPr>
          <w:lang w:val="vi-VN"/>
        </w:rPr>
        <w:instrText xml:space="preserve"> ADDIN EN.CITE &lt;EndNote&gt;&lt;Cite&gt;&lt;Author&gt;Matthew&lt;/Author&gt;&lt;Year&gt;2019&lt;/Year&gt;&lt;RecNum&gt;7&lt;/RecNum&gt;&lt;DisplayText&gt;[2], [4]&lt;/DisplayText&gt;&lt;record&gt;&lt;rec-number&gt;7&lt;/rec-number&gt;&lt;foreign-keys&gt;&lt;key app="EN" db-id="a2svzt0xy2ts0metv56p9w0xzadr9xaze0rv" timestamp="1560580502"&gt;7&lt;/key&gt;&lt;/foreign-keys&gt;&lt;ref-type name="Book Section"&gt;5&lt;/ref-type&gt;&lt;contributors&gt;&lt;authors&gt;&lt;author&gt;Matthew, S. Kelly, &lt;/author&gt;&lt;author&gt;Thomas, J. Sandora,&lt;/author&gt;&lt;/authors&gt;&lt;/contributors&gt;&lt;titles&gt;&lt;title&gt;Community-acquired pneumonia&lt;/title&gt;&lt;secondary-title&gt;Nelson Textbook of Pediatrics&lt;/secondary-title&gt;&lt;/titles&gt;&lt;pages&gt;8956-8960&lt;/pages&gt;&lt;volume&gt;2&lt;/volume&gt;&lt;section&gt;428&lt;/section&gt;&lt;dates&gt;&lt;year&gt;2019&lt;/year&gt;&lt;/dates&gt;&lt;pub-location&gt;Philadelphia&lt;/pub-location&gt;&lt;publisher&gt;Elsevier&lt;/publisher&gt;&lt;urls&gt;&lt;/urls&gt;&lt;/record&gt;&lt;/Cite&gt;&lt;Cite&gt;&lt;Author&gt;Scotta MC&lt;/Author&gt;&lt;Year&gt;2019&lt;/Year&gt;&lt;RecNum&gt;9&lt;/RecNum&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EndNote&gt;</w:instrText>
      </w:r>
      <w:r w:rsidR="001832D3">
        <w:rPr>
          <w:lang w:val="vi-VN"/>
        </w:rPr>
        <w:fldChar w:fldCharType="separate"/>
      </w:r>
      <w:r w:rsidR="001832D3">
        <w:rPr>
          <w:noProof/>
          <w:lang w:val="vi-VN"/>
        </w:rPr>
        <w:t>[2], [4]</w:t>
      </w:r>
      <w:r w:rsidR="001832D3">
        <w:rPr>
          <w:lang w:val="vi-VN"/>
        </w:rPr>
        <w:fldChar w:fldCharType="end"/>
      </w:r>
    </w:p>
    <w:p w14:paraId="7CB5F651" w14:textId="3EE1637D" w:rsidR="00267E13" w:rsidRPr="006E0BF0" w:rsidRDefault="006E0BF0" w:rsidP="003327BC">
      <w:pPr>
        <w:pStyle w:val="Caption"/>
        <w:rPr>
          <w:lang w:val="vi-VN"/>
        </w:rPr>
      </w:pPr>
      <w:r w:rsidRPr="006E0BF0">
        <w:rPr>
          <w:lang w:val="vi-VN"/>
        </w:rPr>
        <w:t xml:space="preserve">Bảng </w:t>
      </w:r>
      <w:r w:rsidR="00CE688D">
        <w:rPr>
          <w:lang w:val="vi-VN"/>
        </w:rPr>
        <w:fldChar w:fldCharType="begin"/>
      </w:r>
      <w:r w:rsidR="00CE688D">
        <w:rPr>
          <w:lang w:val="vi-VN"/>
        </w:rPr>
        <w:instrText xml:space="preserve"> STYLEREF 1 \s </w:instrText>
      </w:r>
      <w:r w:rsidR="00CE688D">
        <w:rPr>
          <w:lang w:val="vi-VN"/>
        </w:rPr>
        <w:fldChar w:fldCharType="separate"/>
      </w:r>
      <w:r w:rsidR="00CE688D">
        <w:rPr>
          <w:noProof/>
          <w:lang w:val="vi-VN"/>
        </w:rPr>
        <w:t>2</w:t>
      </w:r>
      <w:r w:rsidR="00CE688D">
        <w:rPr>
          <w:lang w:val="vi-VN"/>
        </w:rPr>
        <w:fldChar w:fldCharType="end"/>
      </w:r>
      <w:r w:rsidR="00CE688D">
        <w:rPr>
          <w:lang w:val="vi-VN"/>
        </w:rPr>
        <w:t>.</w:t>
      </w:r>
      <w:r w:rsidR="00CE688D">
        <w:rPr>
          <w:lang w:val="vi-VN"/>
        </w:rPr>
        <w:fldChar w:fldCharType="begin"/>
      </w:r>
      <w:r w:rsidR="00CE688D">
        <w:rPr>
          <w:lang w:val="vi-VN"/>
        </w:rPr>
        <w:instrText xml:space="preserve"> SEQ Bảng \* ARABIC \s 1 </w:instrText>
      </w:r>
      <w:r w:rsidR="00CE688D">
        <w:rPr>
          <w:lang w:val="vi-VN"/>
        </w:rPr>
        <w:fldChar w:fldCharType="separate"/>
      </w:r>
      <w:r w:rsidR="00CE688D">
        <w:rPr>
          <w:noProof/>
          <w:lang w:val="vi-VN"/>
        </w:rPr>
        <w:t>2</w:t>
      </w:r>
      <w:r w:rsidR="00CE688D">
        <w:rPr>
          <w:lang w:val="vi-VN"/>
        </w:rPr>
        <w:fldChar w:fldCharType="end"/>
      </w:r>
      <w:r w:rsidRPr="006E0BF0">
        <w:rPr>
          <w:lang w:val="vi-VN"/>
        </w:rPr>
        <w:t xml:space="preserve">. </w:t>
      </w:r>
      <w:r w:rsidR="00267E13" w:rsidRPr="006E0BF0">
        <w:rPr>
          <w:lang w:val="vi-VN"/>
        </w:rPr>
        <w:t xml:space="preserve">Các biến chứng của </w:t>
      </w:r>
      <w:r w:rsidRPr="006E0BF0">
        <w:rPr>
          <w:lang w:val="vi-VN"/>
        </w:rPr>
        <w:t>viêm phổi cộng đồng.</w:t>
      </w:r>
    </w:p>
    <w:tbl>
      <w:tblPr>
        <w:tblW w:w="8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6523"/>
      </w:tblGrid>
      <w:tr w:rsidR="00267E13" w:rsidRPr="008A1619" w14:paraId="50D09969" w14:textId="77777777" w:rsidTr="009772D6">
        <w:trPr>
          <w:trHeight w:val="1994"/>
          <w:jc w:val="center"/>
        </w:trPr>
        <w:tc>
          <w:tcPr>
            <w:tcW w:w="1838" w:type="dxa"/>
            <w:shd w:val="clear" w:color="auto" w:fill="auto"/>
          </w:tcPr>
          <w:p w14:paraId="3EFCAF19" w14:textId="7ED63835" w:rsidR="006E0BF0" w:rsidRDefault="00267E13" w:rsidP="006E0BF0">
            <w:pPr>
              <w:jc w:val="center"/>
              <w:rPr>
                <w:b/>
              </w:rPr>
            </w:pPr>
            <w:r w:rsidRPr="008A1619">
              <w:rPr>
                <w:b/>
              </w:rPr>
              <w:t>Phổi</w:t>
            </w:r>
          </w:p>
          <w:p w14:paraId="1CAC1C34" w14:textId="343D6553" w:rsidR="00267E13" w:rsidRPr="006E0BF0" w:rsidRDefault="006E0BF0" w:rsidP="006E0BF0">
            <w:pPr>
              <w:jc w:val="left"/>
            </w:pPr>
            <w:r w:rsidRPr="006E0BF0">
              <w:t>(thường do</w:t>
            </w:r>
            <w:r w:rsidR="007B33B3">
              <w:br/>
            </w:r>
            <w:r w:rsidRPr="006D5FEB">
              <w:rPr>
                <w:i/>
              </w:rPr>
              <w:t>S.</w:t>
            </w:r>
            <w:r w:rsidR="006D5FEB" w:rsidRPr="006D5FEB">
              <w:rPr>
                <w:i/>
              </w:rPr>
              <w:t xml:space="preserve"> </w:t>
            </w:r>
            <w:r w:rsidRPr="006D5FEB">
              <w:rPr>
                <w:i/>
              </w:rPr>
              <w:t>aureus</w:t>
            </w:r>
            <w:r w:rsidRPr="006E0BF0">
              <w:t xml:space="preserve">, </w:t>
            </w:r>
            <w:r w:rsidR="007B33B3">
              <w:br/>
            </w:r>
            <w:r w:rsidRPr="006D5FEB">
              <w:rPr>
                <w:i/>
              </w:rPr>
              <w:t>S.</w:t>
            </w:r>
            <w:r w:rsidR="006D5FEB" w:rsidRPr="006D5FEB">
              <w:rPr>
                <w:i/>
              </w:rPr>
              <w:t xml:space="preserve"> </w:t>
            </w:r>
            <w:r w:rsidRPr="006D5FEB">
              <w:rPr>
                <w:i/>
              </w:rPr>
              <w:t>pneumoniae</w:t>
            </w:r>
            <w:r w:rsidRPr="006E0BF0">
              <w:t>,</w:t>
            </w:r>
            <w:r w:rsidR="006D5FEB">
              <w:t xml:space="preserve"> </w:t>
            </w:r>
            <w:r w:rsidRPr="006E0BF0">
              <w:t>S.</w:t>
            </w:r>
            <w:r w:rsidR="006D5FEB">
              <w:t xml:space="preserve"> </w:t>
            </w:r>
            <w:r w:rsidRPr="006E0BF0">
              <w:t>pyogenes)</w:t>
            </w:r>
          </w:p>
        </w:tc>
        <w:tc>
          <w:tcPr>
            <w:tcW w:w="6523" w:type="dxa"/>
            <w:shd w:val="clear" w:color="auto" w:fill="auto"/>
          </w:tcPr>
          <w:p w14:paraId="11C2C857" w14:textId="77777777" w:rsidR="00267E13" w:rsidRPr="008A1619" w:rsidRDefault="00267E13" w:rsidP="006B14F4">
            <w:r w:rsidRPr="008A1619">
              <w:t xml:space="preserve">Tràn dịch màng phổi hoặc viêm mủ màng phổi </w:t>
            </w:r>
          </w:p>
          <w:p w14:paraId="788C7616" w14:textId="77777777" w:rsidR="00267E13" w:rsidRPr="008A1619" w:rsidRDefault="00267E13" w:rsidP="006B14F4">
            <w:r w:rsidRPr="008A1619">
              <w:t xml:space="preserve">Tràn khí màng phổi </w:t>
            </w:r>
          </w:p>
          <w:p w14:paraId="3F9B2AF2" w14:textId="77777777" w:rsidR="00267E13" w:rsidRPr="008A1619" w:rsidRDefault="00267E13" w:rsidP="006B14F4">
            <w:r w:rsidRPr="008A1619">
              <w:t xml:space="preserve">Áp xe phổi </w:t>
            </w:r>
          </w:p>
          <w:p w14:paraId="3ECB509E" w14:textId="77777777" w:rsidR="00267E13" w:rsidRPr="008A1619" w:rsidRDefault="00267E13" w:rsidP="006B14F4">
            <w:r w:rsidRPr="008A1619">
              <w:t xml:space="preserve">Lỗ rò phế quản - màng phổi </w:t>
            </w:r>
          </w:p>
          <w:p w14:paraId="18E09AE9" w14:textId="77777777" w:rsidR="00267E13" w:rsidRPr="008A1619" w:rsidRDefault="00267E13" w:rsidP="006B14F4">
            <w:r w:rsidRPr="008A1619">
              <w:t>Viêm phổi hoại tử</w:t>
            </w:r>
          </w:p>
          <w:p w14:paraId="7BA3AA7E" w14:textId="77777777" w:rsidR="00267E13" w:rsidRPr="008A1619" w:rsidRDefault="00267E13" w:rsidP="006B14F4">
            <w:r w:rsidRPr="008A1619">
              <w:t>Suy hô hấp cấp</w:t>
            </w:r>
          </w:p>
        </w:tc>
      </w:tr>
      <w:tr w:rsidR="00267E13" w:rsidRPr="008A1619" w14:paraId="1879E85C" w14:textId="77777777" w:rsidTr="009772D6">
        <w:trPr>
          <w:trHeight w:val="1838"/>
          <w:jc w:val="center"/>
        </w:trPr>
        <w:tc>
          <w:tcPr>
            <w:tcW w:w="1838" w:type="dxa"/>
            <w:shd w:val="clear" w:color="auto" w:fill="auto"/>
          </w:tcPr>
          <w:p w14:paraId="6D9A31E0" w14:textId="77777777" w:rsidR="00267E13" w:rsidRPr="008A1619" w:rsidRDefault="00267E13" w:rsidP="006B14F4">
            <w:pPr>
              <w:rPr>
                <w:b/>
              </w:rPr>
            </w:pPr>
          </w:p>
          <w:p w14:paraId="4F784B52" w14:textId="77777777" w:rsidR="00267E13" w:rsidRPr="008A1619" w:rsidRDefault="00267E13" w:rsidP="006B14F4">
            <w:pPr>
              <w:rPr>
                <w:b/>
              </w:rPr>
            </w:pPr>
          </w:p>
          <w:p w14:paraId="54EE66D3" w14:textId="3985C5F4" w:rsidR="00267E13" w:rsidRDefault="00873678" w:rsidP="007B33B3">
            <w:pPr>
              <w:jc w:val="center"/>
              <w:rPr>
                <w:b/>
              </w:rPr>
            </w:pPr>
            <w:r w:rsidRPr="008A1619">
              <w:rPr>
                <w:b/>
              </w:rPr>
              <w:t>Ngoài phổi</w:t>
            </w:r>
          </w:p>
          <w:p w14:paraId="44E896B8" w14:textId="77777777" w:rsidR="007B33B3" w:rsidRDefault="007B33B3" w:rsidP="007B33B3">
            <w:pPr>
              <w:jc w:val="left"/>
            </w:pPr>
            <w:r w:rsidRPr="006E0BF0">
              <w:t xml:space="preserve">(thường do </w:t>
            </w:r>
          </w:p>
          <w:p w14:paraId="5C07FF56" w14:textId="3264F346" w:rsidR="007B33B3" w:rsidRPr="008A1619" w:rsidRDefault="007B33B3" w:rsidP="007B33B3">
            <w:pPr>
              <w:jc w:val="left"/>
              <w:rPr>
                <w:b/>
              </w:rPr>
            </w:pPr>
            <w:r w:rsidRPr="006D5FEB">
              <w:rPr>
                <w:i/>
              </w:rPr>
              <w:t>S. aureus</w:t>
            </w:r>
            <w:r w:rsidRPr="006E0BF0">
              <w:t xml:space="preserve">, </w:t>
            </w:r>
            <w:r>
              <w:br/>
            </w:r>
            <w:r w:rsidRPr="006D5FEB">
              <w:rPr>
                <w:i/>
              </w:rPr>
              <w:t>S. pneumoniae</w:t>
            </w:r>
            <w:r>
              <w:rPr>
                <w:i/>
              </w:rPr>
              <w:t>)</w:t>
            </w:r>
          </w:p>
          <w:p w14:paraId="58EB84EB" w14:textId="77777777" w:rsidR="00267E13" w:rsidRPr="008A1619" w:rsidRDefault="00267E13" w:rsidP="006B14F4"/>
        </w:tc>
        <w:tc>
          <w:tcPr>
            <w:tcW w:w="6523" w:type="dxa"/>
            <w:shd w:val="clear" w:color="auto" w:fill="auto"/>
          </w:tcPr>
          <w:p w14:paraId="5E570429" w14:textId="77777777" w:rsidR="00267E13" w:rsidRPr="008A1619" w:rsidRDefault="00267E13" w:rsidP="006B14F4">
            <w:r w:rsidRPr="008A1619">
              <w:t xml:space="preserve">Viêm màng não </w:t>
            </w:r>
          </w:p>
          <w:p w14:paraId="4B477C19" w14:textId="77777777" w:rsidR="00267E13" w:rsidRPr="008A1619" w:rsidRDefault="00267E13" w:rsidP="006B14F4">
            <w:r w:rsidRPr="008A1619">
              <w:t>Áp xe hệ thống thần kinh trung ương</w:t>
            </w:r>
          </w:p>
          <w:p w14:paraId="1070B7CE" w14:textId="77777777" w:rsidR="00267E13" w:rsidRPr="008A1619" w:rsidRDefault="00267E13" w:rsidP="006B14F4">
            <w:r w:rsidRPr="008A1619">
              <w:t xml:space="preserve">Viêm màng ngoài của tim </w:t>
            </w:r>
          </w:p>
          <w:p w14:paraId="4F4822D1" w14:textId="77777777" w:rsidR="00267E13" w:rsidRPr="008A1619" w:rsidRDefault="00267E13" w:rsidP="006B14F4">
            <w:r w:rsidRPr="008A1619">
              <w:t xml:space="preserve">Viêm tâm nội mạc </w:t>
            </w:r>
          </w:p>
          <w:p w14:paraId="1D6C829F" w14:textId="77777777" w:rsidR="00267E13" w:rsidRPr="008A1619" w:rsidRDefault="00267E13" w:rsidP="006B14F4">
            <w:r w:rsidRPr="008A1619">
              <w:t xml:space="preserve">Viêm xương tủy </w:t>
            </w:r>
          </w:p>
          <w:p w14:paraId="66DBC74E" w14:textId="77777777" w:rsidR="00267E13" w:rsidRPr="008A1619" w:rsidRDefault="00267E13" w:rsidP="006B14F4">
            <w:r w:rsidRPr="008A1619">
              <w:t>Viêm khớp nhiễm khuẩn</w:t>
            </w:r>
          </w:p>
        </w:tc>
      </w:tr>
      <w:tr w:rsidR="00267E13" w:rsidRPr="008A1619" w14:paraId="3587D1E6" w14:textId="77777777" w:rsidTr="009772D6">
        <w:trPr>
          <w:trHeight w:val="876"/>
          <w:jc w:val="center"/>
        </w:trPr>
        <w:tc>
          <w:tcPr>
            <w:tcW w:w="1838" w:type="dxa"/>
            <w:shd w:val="clear" w:color="auto" w:fill="auto"/>
          </w:tcPr>
          <w:p w14:paraId="17D3CFEA" w14:textId="77777777" w:rsidR="00267E13" w:rsidRPr="008A1619" w:rsidRDefault="00267E13" w:rsidP="009821B8">
            <w:pPr>
              <w:jc w:val="center"/>
              <w:rPr>
                <w:b/>
              </w:rPr>
            </w:pPr>
            <w:r w:rsidRPr="008A1619">
              <w:rPr>
                <w:b/>
              </w:rPr>
              <w:t>Hệ thống</w:t>
            </w:r>
          </w:p>
        </w:tc>
        <w:tc>
          <w:tcPr>
            <w:tcW w:w="6523" w:type="dxa"/>
            <w:shd w:val="clear" w:color="auto" w:fill="auto"/>
          </w:tcPr>
          <w:p w14:paraId="33DC0A37" w14:textId="77777777" w:rsidR="00267E13" w:rsidRPr="008A1619" w:rsidRDefault="00267E13" w:rsidP="006B14F4">
            <w:r w:rsidRPr="008A1619">
              <w:t xml:space="preserve">Hội chứng đáp ứng viêm hệ thống hoặc nhiễm trùng huyết </w:t>
            </w:r>
          </w:p>
          <w:p w14:paraId="1B80C164" w14:textId="77777777" w:rsidR="00267E13" w:rsidRPr="008A1619" w:rsidRDefault="00267E13" w:rsidP="006B14F4">
            <w:r w:rsidRPr="008A1619">
              <w:t>Hội chứng tán huyết-urê huyết</w:t>
            </w:r>
          </w:p>
        </w:tc>
      </w:tr>
    </w:tbl>
    <w:p w14:paraId="0458C321" w14:textId="57DBBAE2" w:rsidR="00532793" w:rsidRPr="008A1619" w:rsidRDefault="00532793" w:rsidP="006B14F4">
      <w:pPr>
        <w:rPr>
          <w:b/>
        </w:rPr>
      </w:pPr>
    </w:p>
    <w:p w14:paraId="5B0B072E" w14:textId="245D5705" w:rsidR="002140A1" w:rsidRPr="008A1619" w:rsidRDefault="002140A1" w:rsidP="000C6771">
      <w:pPr>
        <w:pStyle w:val="Heading1"/>
      </w:pPr>
      <w:r w:rsidRPr="008A1619">
        <w:t xml:space="preserve">ĐIỀU TRỊ VIÊM PHỔI </w:t>
      </w:r>
    </w:p>
    <w:p w14:paraId="511F4CD9" w14:textId="78DD5BAB" w:rsidR="002140A1" w:rsidRPr="008A1619" w:rsidRDefault="002140A1" w:rsidP="000476C4">
      <w:pPr>
        <w:ind w:firstLine="432"/>
      </w:pPr>
      <w:r w:rsidRPr="008A1619">
        <w:t>Điều trị viêm phổi thường dựa vào kinh nghiệm lâm sàng, vì hiếm khi tác nhân gây bệnh được xác định trước khi chỉ định</w:t>
      </w:r>
      <w:r w:rsidR="00A604E1" w:rsidRPr="008A1619">
        <w:t xml:space="preserve"> kháng sinh</w:t>
      </w:r>
      <w:r w:rsidRPr="008A1619">
        <w:t>. Điều trị viêm phổi nghi ngờ do vi khuẩn dựa vào độ tuổ</w:t>
      </w:r>
      <w:r w:rsidR="005B7026" w:rsidRPr="008A1619">
        <w:t>i,</w:t>
      </w:r>
      <w:r w:rsidR="0012181F">
        <w:t xml:space="preserve"> biểu hiện</w:t>
      </w:r>
      <w:r w:rsidRPr="008A1619">
        <w:t xml:space="preserve"> lâm sàng</w:t>
      </w:r>
      <w:r w:rsidR="0012181F">
        <w:t xml:space="preserve"> để </w:t>
      </w:r>
      <w:r w:rsidR="005B7026" w:rsidRPr="008A1619">
        <w:t>dự đoán tác nhân</w:t>
      </w:r>
      <w:r w:rsidR="0012181F">
        <w:t>.</w:t>
      </w:r>
    </w:p>
    <w:p w14:paraId="38D3F234" w14:textId="607A481D" w:rsidR="002140A1" w:rsidRPr="008A1619" w:rsidRDefault="008F10A8" w:rsidP="0012181F">
      <w:pPr>
        <w:pStyle w:val="Heading2"/>
        <w:rPr>
          <w:lang w:val="fr-FR"/>
        </w:rPr>
      </w:pPr>
      <w:r w:rsidRPr="008A1619">
        <w:rPr>
          <w:lang w:val="fr-FR"/>
        </w:rPr>
        <w:t>Điều trị ngoại trú</w:t>
      </w:r>
      <w:r w:rsidR="001832D3">
        <w:rPr>
          <w:lang w:val="fr-FR"/>
        </w:rPr>
        <w:t xml:space="preserve"> </w:t>
      </w:r>
      <w:r w:rsidR="001832D3">
        <w:rPr>
          <w:lang w:val="fr-FR"/>
        </w:rPr>
        <w:fldChar w:fldCharType="begin">
          <w:fldData xml:space="preserve">PEVuZE5vdGU+PENpdGU+PEF1dGhvcj5TY290dGEgTUM8L0F1dGhvcj48WWVhcj4yMDE5PC9ZZWFy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</w:fldData>
        </w:fldChar>
      </w:r>
      <w:r w:rsidR="006E0BF0">
        <w:rPr>
          <w:lang w:val="fr-FR"/>
        </w:rPr>
        <w:instrText xml:space="preserve"> ADDIN EN.CITE </w:instrText>
      </w:r>
      <w:r w:rsidR="006E0BF0">
        <w:rPr>
          <w:lang w:val="fr-FR"/>
        </w:rPr>
        <w:fldChar w:fldCharType="begin">
          <w:fldData xml:space="preserve">PEVuZE5vdGU+PENpdGU+PEF1dGhvcj5TY290dGEgTUM8L0F1dGhvcj48WWVhcj4yMDE5PC9ZZWFy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</w:fldData>
        </w:fldChar>
      </w:r>
      <w:r w:rsidR="006E0BF0">
        <w:rPr>
          <w:lang w:val="fr-FR"/>
        </w:rPr>
        <w:instrText xml:space="preserve"> ADDIN EN.CITE.DATA </w:instrText>
      </w:r>
      <w:r w:rsidR="006E0BF0">
        <w:rPr>
          <w:lang w:val="fr-FR"/>
        </w:rPr>
      </w:r>
      <w:r w:rsidR="006E0BF0">
        <w:rPr>
          <w:lang w:val="fr-FR"/>
        </w:rPr>
        <w:fldChar w:fldCharType="end"/>
      </w:r>
      <w:r w:rsidR="001832D3">
        <w:rPr>
          <w:lang w:val="fr-FR"/>
        </w:rPr>
      </w:r>
      <w:r w:rsidR="001832D3">
        <w:rPr>
          <w:lang w:val="fr-FR"/>
        </w:rPr>
        <w:fldChar w:fldCharType="separate"/>
      </w:r>
      <w:r w:rsidR="006E0BF0">
        <w:rPr>
          <w:noProof/>
          <w:lang w:val="fr-FR"/>
        </w:rPr>
        <w:t>[2], [4], [7]</w:t>
      </w:r>
      <w:r w:rsidR="001832D3">
        <w:rPr>
          <w:lang w:val="fr-FR"/>
        </w:rPr>
        <w:fldChar w:fldCharType="end"/>
      </w:r>
    </w:p>
    <w:p w14:paraId="660516F5" w14:textId="6C4E9AAE" w:rsidR="0012181F" w:rsidRDefault="002140A1" w:rsidP="00CD4F4D">
      <w:pPr>
        <w:pStyle w:val="ListParagraph"/>
        <w:numPr>
          <w:ilvl w:val="0"/>
          <w:numId w:val="2"/>
        </w:numPr>
        <w:rPr>
          <w:lang w:val="fr-FR"/>
        </w:rPr>
      </w:pPr>
      <w:r w:rsidRPr="0012181F">
        <w:rPr>
          <w:lang w:val="fr-FR"/>
        </w:rPr>
        <w:t>Điều trị tại nhà hoặc trạm y tế xã phườn</w:t>
      </w:r>
      <w:r w:rsidR="0012181F">
        <w:rPr>
          <w:lang w:val="fr-FR"/>
        </w:rPr>
        <w:t>g</w:t>
      </w:r>
    </w:p>
    <w:p w14:paraId="6FBA7CB3" w14:textId="77777777" w:rsidR="0012181F" w:rsidRDefault="002140A1" w:rsidP="00CD4F4D">
      <w:pPr>
        <w:pStyle w:val="ListParagraph"/>
        <w:numPr>
          <w:ilvl w:val="0"/>
          <w:numId w:val="2"/>
        </w:numPr>
        <w:rPr>
          <w:lang w:val="fr-FR"/>
        </w:rPr>
      </w:pPr>
      <w:r w:rsidRPr="0012181F">
        <w:rPr>
          <w:lang w:val="fr-FR"/>
        </w:rPr>
        <w:t>Kháng sinh không sử dụng thường qui cho trẻ viêm phổi ở lứa tuổi trước khi đến trường (mẫu giáo) vì tác nhân chủ yế</w:t>
      </w:r>
      <w:r w:rsidR="00BD0E7C" w:rsidRPr="0012181F">
        <w:rPr>
          <w:lang w:val="fr-FR"/>
        </w:rPr>
        <w:t>u là virus</w:t>
      </w:r>
      <w:r w:rsidR="0012181F" w:rsidRPr="0012181F">
        <w:rPr>
          <w:lang w:val="fr-FR"/>
        </w:rPr>
        <w:t>.</w:t>
      </w:r>
    </w:p>
    <w:p w14:paraId="55347354" w14:textId="77777777" w:rsidR="001A07BB" w:rsidRDefault="0012181F" w:rsidP="00CD4F4D">
      <w:pPr>
        <w:pStyle w:val="ListParagraph"/>
        <w:numPr>
          <w:ilvl w:val="0"/>
          <w:numId w:val="2"/>
        </w:numPr>
        <w:rPr>
          <w:lang w:val="fr-FR"/>
        </w:rPr>
      </w:pPr>
      <w:r>
        <w:rPr>
          <w:lang w:val="fr-FR"/>
        </w:rPr>
        <w:t xml:space="preserve">Nếu nghi ngờ viêm phổi do vi khuẩn thì </w:t>
      </w:r>
      <w:r w:rsidR="002140A1" w:rsidRPr="0012181F">
        <w:rPr>
          <w:lang w:val="fr-FR"/>
        </w:rPr>
        <w:t>Amoxicillin là liệu pháp đầu tay để trị cho trẻ viêm phổi lần đầu</w:t>
      </w:r>
      <w:r w:rsidR="002140A1" w:rsidRPr="0012181F">
        <w:rPr>
          <w:i/>
          <w:iCs/>
          <w:lang w:val="fr-FR"/>
        </w:rPr>
        <w:t xml:space="preserve"> </w:t>
      </w:r>
      <w:r w:rsidR="002140A1" w:rsidRPr="0012181F">
        <w:rPr>
          <w:iCs/>
          <w:lang w:val="fr-FR"/>
        </w:rPr>
        <w:t xml:space="preserve">(chủ yếu </w:t>
      </w:r>
      <w:r>
        <w:rPr>
          <w:iCs/>
          <w:lang w:val="fr-FR"/>
        </w:rPr>
        <w:t xml:space="preserve">do </w:t>
      </w:r>
      <w:r w:rsidR="002140A1" w:rsidRPr="0012181F">
        <w:rPr>
          <w:i/>
          <w:iCs/>
          <w:lang w:val="fr-FR"/>
        </w:rPr>
        <w:t>S</w:t>
      </w:r>
      <w:r>
        <w:rPr>
          <w:i/>
          <w:iCs/>
          <w:lang w:val="fr-FR"/>
        </w:rPr>
        <w:t xml:space="preserve">. </w:t>
      </w:r>
      <w:r w:rsidR="002140A1" w:rsidRPr="0012181F">
        <w:rPr>
          <w:i/>
          <w:iCs/>
          <w:lang w:val="fr-FR"/>
        </w:rPr>
        <w:t>pneumoniae</w:t>
      </w:r>
      <w:r w:rsidR="00BD0E7C" w:rsidRPr="0012181F">
        <w:rPr>
          <w:lang w:val="fr-FR"/>
        </w:rPr>
        <w:t>)</w:t>
      </w:r>
      <w:r>
        <w:rPr>
          <w:lang w:val="fr-FR"/>
        </w:rPr>
        <w:t>. Do</w:t>
      </w:r>
      <w:r w:rsidR="002140A1" w:rsidRPr="0012181F">
        <w:rPr>
          <w:lang w:val="fr-FR"/>
        </w:rPr>
        <w:t xml:space="preserve"> sự lan rộng của phế </w:t>
      </w:r>
      <w:r w:rsidR="002140A1" w:rsidRPr="0012181F">
        <w:rPr>
          <w:lang w:val="fr-FR"/>
        </w:rPr>
        <w:lastRenderedPageBreak/>
        <w:t>cầu</w:t>
      </w:r>
      <w:r>
        <w:rPr>
          <w:lang w:val="fr-FR"/>
        </w:rPr>
        <w:t xml:space="preserve"> </w:t>
      </w:r>
      <w:r w:rsidR="00831CD9" w:rsidRPr="0012181F">
        <w:rPr>
          <w:lang w:val="fr-FR"/>
        </w:rPr>
        <w:t xml:space="preserve">kháng </w:t>
      </w:r>
      <w:r>
        <w:rPr>
          <w:lang w:val="fr-FR"/>
        </w:rPr>
        <w:t>P</w:t>
      </w:r>
      <w:r w:rsidR="00831CD9" w:rsidRPr="0012181F">
        <w:rPr>
          <w:lang w:val="fr-FR"/>
        </w:rPr>
        <w:t>enicillin,</w:t>
      </w:r>
      <w:r w:rsidR="002140A1" w:rsidRPr="0012181F">
        <w:rPr>
          <w:lang w:val="fr-FR"/>
        </w:rPr>
        <w:t xml:space="preserve"> liều cao </w:t>
      </w:r>
      <w:r>
        <w:rPr>
          <w:lang w:val="fr-FR"/>
        </w:rPr>
        <w:t>A</w:t>
      </w:r>
      <w:r w:rsidR="002140A1" w:rsidRPr="0012181F">
        <w:rPr>
          <w:lang w:val="fr-FR"/>
        </w:rPr>
        <w:t>moxicillin (90</w:t>
      </w:r>
      <w:r>
        <w:rPr>
          <w:lang w:val="fr-FR"/>
        </w:rPr>
        <w:t xml:space="preserve"> </w:t>
      </w:r>
      <w:r w:rsidR="002140A1" w:rsidRPr="0012181F">
        <w:rPr>
          <w:lang w:val="fr-FR"/>
        </w:rPr>
        <w:t>mg/kg/ngày</w:t>
      </w:r>
      <w:r>
        <w:rPr>
          <w:lang w:val="fr-FR"/>
        </w:rPr>
        <w:t xml:space="preserve"> </w:t>
      </w:r>
      <w:r w:rsidR="002140A1" w:rsidRPr="0012181F">
        <w:rPr>
          <w:lang w:val="fr-FR"/>
        </w:rPr>
        <w:t>chia 3 lần) đạt hiệu quả chữa bệnh về lâm sàng và vi sinh học ở khoảng 90% trẻ bị VPCĐ, so với chỉ có 65% trẻ được điều trị với liều 90 mg/kg/ngày</w:t>
      </w:r>
      <w:r>
        <w:rPr>
          <w:lang w:val="fr-FR"/>
        </w:rPr>
        <w:t xml:space="preserve"> </w:t>
      </w:r>
      <w:r w:rsidR="002140A1" w:rsidRPr="0012181F">
        <w:rPr>
          <w:lang w:val="fr-FR"/>
        </w:rPr>
        <w:t>chia 2 lầ</w:t>
      </w:r>
      <w:r w:rsidR="00A604E1" w:rsidRPr="0012181F">
        <w:rPr>
          <w:lang w:val="fr-FR"/>
        </w:rPr>
        <w:t>n</w:t>
      </w:r>
      <w:r>
        <w:rPr>
          <w:lang w:val="fr-FR"/>
        </w:rPr>
        <w:t>.</w:t>
      </w:r>
    </w:p>
    <w:p w14:paraId="6B657196" w14:textId="54AB290D" w:rsidR="002140A1" w:rsidRDefault="002140A1" w:rsidP="00CD4F4D">
      <w:pPr>
        <w:pStyle w:val="ListParagraph"/>
        <w:numPr>
          <w:ilvl w:val="0"/>
          <w:numId w:val="2"/>
        </w:numPr>
        <w:rPr>
          <w:lang w:val="fr-FR"/>
        </w:rPr>
      </w:pPr>
      <w:r w:rsidRPr="001A07BB">
        <w:rPr>
          <w:lang w:val="fr-FR"/>
        </w:rPr>
        <w:t xml:space="preserve">Kháng sinh nhóm </w:t>
      </w:r>
      <w:r w:rsidR="001A07BB">
        <w:rPr>
          <w:lang w:val="fr-FR"/>
        </w:rPr>
        <w:t>M</w:t>
      </w:r>
      <w:r w:rsidRPr="001A07BB">
        <w:rPr>
          <w:lang w:val="fr-FR"/>
        </w:rPr>
        <w:t>acrolide được sử dụng cho bệ</w:t>
      </w:r>
      <w:r w:rsidR="005B7026" w:rsidRPr="001A07BB">
        <w:rPr>
          <w:lang w:val="fr-FR"/>
        </w:rPr>
        <w:t xml:space="preserve">nh nhi </w:t>
      </w:r>
      <w:r w:rsidR="001A07BB">
        <w:rPr>
          <w:lang w:val="fr-FR"/>
        </w:rPr>
        <w:t>≥</w:t>
      </w:r>
      <w:r w:rsidR="005B7026" w:rsidRPr="001A07BB">
        <w:rPr>
          <w:lang w:val="fr-FR"/>
        </w:rPr>
        <w:t xml:space="preserve">5 tuổit </w:t>
      </w:r>
      <w:r w:rsidRPr="001A07BB">
        <w:rPr>
          <w:lang w:val="fr-FR"/>
        </w:rPr>
        <w:t xml:space="preserve">bị VPCĐ nghi do tác nhân không điển hình </w:t>
      </w:r>
      <w:r w:rsidRPr="001A07BB">
        <w:rPr>
          <w:i/>
          <w:lang w:val="fr-FR"/>
        </w:rPr>
        <w:t>(M</w:t>
      </w:r>
      <w:r w:rsidR="001A07BB">
        <w:rPr>
          <w:i/>
          <w:lang w:val="fr-FR"/>
        </w:rPr>
        <w:t xml:space="preserve">. </w:t>
      </w:r>
      <w:r w:rsidRPr="001A07BB">
        <w:rPr>
          <w:i/>
          <w:lang w:val="fr-FR"/>
        </w:rPr>
        <w:t>pneumoniae</w:t>
      </w:r>
      <w:r w:rsidRPr="001A07BB">
        <w:rPr>
          <w:lang w:val="fr-FR"/>
        </w:rPr>
        <w:t>).</w:t>
      </w:r>
    </w:p>
    <w:p w14:paraId="2DC37D35" w14:textId="736C83EF" w:rsidR="002140A1" w:rsidRPr="0096178F" w:rsidRDefault="00334254" w:rsidP="003327BC">
      <w:pPr>
        <w:pStyle w:val="Caption"/>
        <w:rPr>
          <w:lang w:val="fr-FR"/>
        </w:rPr>
      </w:pPr>
      <w:r w:rsidRPr="007B06B7">
        <w:rPr>
          <w:lang w:val="fr-FR"/>
        </w:rPr>
        <w:t xml:space="preserve">Bảng </w:t>
      </w:r>
      <w:r w:rsidR="00CE688D">
        <w:rPr>
          <w:lang w:val="fr-FR"/>
        </w:rPr>
        <w:fldChar w:fldCharType="begin"/>
      </w:r>
      <w:r w:rsidR="00CE688D">
        <w:rPr>
          <w:lang w:val="fr-FR"/>
        </w:rPr>
        <w:instrText xml:space="preserve"> STYLEREF 1 \s </w:instrText>
      </w:r>
      <w:r w:rsidR="00CE688D">
        <w:rPr>
          <w:lang w:val="fr-FR"/>
        </w:rPr>
        <w:fldChar w:fldCharType="separate"/>
      </w:r>
      <w:r w:rsidR="00CE688D">
        <w:rPr>
          <w:noProof/>
          <w:lang w:val="fr-FR"/>
        </w:rPr>
        <w:t>3</w:t>
      </w:r>
      <w:r w:rsidR="00CE688D">
        <w:rPr>
          <w:lang w:val="fr-FR"/>
        </w:rPr>
        <w:fldChar w:fldCharType="end"/>
      </w:r>
      <w:r w:rsidR="00CE688D">
        <w:rPr>
          <w:lang w:val="fr-FR"/>
        </w:rPr>
        <w:t>.</w:t>
      </w:r>
      <w:r w:rsidR="00CE688D">
        <w:rPr>
          <w:lang w:val="fr-FR"/>
        </w:rPr>
        <w:fldChar w:fldCharType="begin"/>
      </w:r>
      <w:r w:rsidR="00CE688D">
        <w:rPr>
          <w:lang w:val="fr-FR"/>
        </w:rPr>
        <w:instrText xml:space="preserve"> SEQ Bảng \* ARABIC \s 1 </w:instrText>
      </w:r>
      <w:r w:rsidR="00CE688D">
        <w:rPr>
          <w:lang w:val="fr-FR"/>
        </w:rPr>
        <w:fldChar w:fldCharType="separate"/>
      </w:r>
      <w:r w:rsidR="00CE688D">
        <w:rPr>
          <w:noProof/>
          <w:lang w:val="fr-FR"/>
        </w:rPr>
        <w:t>1</w:t>
      </w:r>
      <w:r w:rsidR="00CE688D">
        <w:rPr>
          <w:lang w:val="fr-FR"/>
        </w:rPr>
        <w:fldChar w:fldCharType="end"/>
      </w:r>
      <w:r w:rsidRPr="007B06B7">
        <w:rPr>
          <w:lang w:val="fr-FR"/>
        </w:rPr>
        <w:t>.</w:t>
      </w:r>
      <w:r w:rsidR="002140A1" w:rsidRPr="0096178F">
        <w:rPr>
          <w:lang w:val="fr-FR"/>
        </w:rPr>
        <w:t xml:space="preserve"> Điều trị ngoại trú theo kinh nghiệm trẻ</w:t>
      </w:r>
      <w:r w:rsidR="00FC59C8" w:rsidRPr="0096178F">
        <w:rPr>
          <w:lang w:val="fr-FR"/>
        </w:rPr>
        <w:t xml:space="preserve"> VPCĐ</w:t>
      </w:r>
      <w:r>
        <w:rPr>
          <w:lang w:val="fr-FR"/>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7096"/>
      </w:tblGrid>
      <w:tr w:rsidR="00FC59C8" w:rsidRPr="008A1619" w14:paraId="0B253D91" w14:textId="77777777" w:rsidTr="009772D6">
        <w:trPr>
          <w:jc w:val="center"/>
        </w:trPr>
        <w:tc>
          <w:tcPr>
            <w:tcW w:w="1420" w:type="dxa"/>
            <w:shd w:val="clear" w:color="auto" w:fill="auto"/>
          </w:tcPr>
          <w:p w14:paraId="3FA71B84" w14:textId="77777777" w:rsidR="00FC59C8" w:rsidRPr="008A1619" w:rsidRDefault="00FC59C8" w:rsidP="006B14F4">
            <w:pPr>
              <w:rPr>
                <w:b/>
              </w:rPr>
            </w:pPr>
            <w:r w:rsidRPr="008A1619">
              <w:rPr>
                <w:b/>
              </w:rPr>
              <w:t>Tuổi</w:t>
            </w:r>
          </w:p>
        </w:tc>
        <w:tc>
          <w:tcPr>
            <w:tcW w:w="7096" w:type="dxa"/>
            <w:shd w:val="clear" w:color="auto" w:fill="auto"/>
          </w:tcPr>
          <w:p w14:paraId="4D427F94" w14:textId="5D5DA6EB" w:rsidR="00FC59C8" w:rsidRPr="008A1619" w:rsidRDefault="00FC59C8" w:rsidP="006B14F4">
            <w:pPr>
              <w:rPr>
                <w:b/>
              </w:rPr>
            </w:pPr>
            <w:r w:rsidRPr="008A1619">
              <w:rPr>
                <w:b/>
              </w:rPr>
              <w:t>KHÁNG SINH</w:t>
            </w:r>
          </w:p>
        </w:tc>
      </w:tr>
      <w:tr w:rsidR="00FC59C8" w:rsidRPr="008A1619" w14:paraId="74DE2F9F" w14:textId="77777777" w:rsidTr="009772D6">
        <w:trPr>
          <w:jc w:val="center"/>
        </w:trPr>
        <w:tc>
          <w:tcPr>
            <w:tcW w:w="1420" w:type="dxa"/>
            <w:vMerge w:val="restart"/>
            <w:shd w:val="clear" w:color="auto" w:fill="auto"/>
          </w:tcPr>
          <w:p w14:paraId="2EB78D43" w14:textId="77777777" w:rsidR="00FC59C8" w:rsidRPr="008A1619" w:rsidRDefault="00FC59C8" w:rsidP="006B14F4"/>
          <w:p w14:paraId="52B315E9" w14:textId="77777777" w:rsidR="00FC59C8" w:rsidRPr="008A1619" w:rsidRDefault="00FC59C8" w:rsidP="006B14F4"/>
          <w:p w14:paraId="3B5C6BEE" w14:textId="77777777" w:rsidR="00FC59C8" w:rsidRPr="008A1619" w:rsidRDefault="00FC59C8" w:rsidP="006B14F4"/>
          <w:p w14:paraId="63A54C98" w14:textId="77777777" w:rsidR="00FC59C8" w:rsidRPr="008A1619" w:rsidRDefault="00FC59C8" w:rsidP="006B14F4"/>
          <w:p w14:paraId="577859D4" w14:textId="77777777" w:rsidR="00FC59C8" w:rsidRPr="008A1619" w:rsidRDefault="00FC59C8" w:rsidP="006B14F4"/>
          <w:p w14:paraId="3F1B0876" w14:textId="77777777" w:rsidR="00FC59C8" w:rsidRPr="008A1619" w:rsidRDefault="00FC59C8" w:rsidP="006B14F4">
            <w:r w:rsidRPr="008A1619">
              <w:t>2th-5 tuổi*</w:t>
            </w:r>
          </w:p>
          <w:p w14:paraId="0B2066AB" w14:textId="5ABC05AD" w:rsidR="00FC59C8" w:rsidRPr="008A1619" w:rsidRDefault="00FC59C8" w:rsidP="006B14F4"/>
        </w:tc>
        <w:tc>
          <w:tcPr>
            <w:tcW w:w="7096" w:type="dxa"/>
            <w:shd w:val="clear" w:color="auto" w:fill="auto"/>
          </w:tcPr>
          <w:p w14:paraId="644D2F3B" w14:textId="77777777" w:rsidR="00FC59C8" w:rsidRPr="008A1619" w:rsidRDefault="00FC59C8" w:rsidP="006B14F4">
            <w:pPr>
              <w:rPr>
                <w:b/>
                <w:i/>
              </w:rPr>
            </w:pPr>
            <w:r w:rsidRPr="008A1619">
              <w:rPr>
                <w:b/>
                <w:i/>
              </w:rPr>
              <w:t>Ưu tiên:</w:t>
            </w:r>
          </w:p>
          <w:p w14:paraId="7820FC60" w14:textId="329DF8A7" w:rsidR="00FC59C8" w:rsidRPr="008A1619" w:rsidRDefault="00FC59C8" w:rsidP="006B14F4">
            <w:r w:rsidRPr="008A1619">
              <w:t xml:space="preserve">- Amoxicillin </w:t>
            </w:r>
          </w:p>
          <w:p w14:paraId="5D99EB21" w14:textId="77F18B00" w:rsidR="00FC59C8" w:rsidRPr="008A1619" w:rsidRDefault="003302FC" w:rsidP="006B14F4">
            <w:r w:rsidRPr="008A1619">
              <w:t>+ 90 mg/kg/ngày chia 3 lần</w:t>
            </w:r>
            <w:r w:rsidR="00FC59C8" w:rsidRPr="008A1619">
              <w:t>, 7-10 ngày</w:t>
            </w:r>
          </w:p>
        </w:tc>
      </w:tr>
      <w:tr w:rsidR="002140A1" w:rsidRPr="008A1619" w14:paraId="3FCF7E76" w14:textId="77777777" w:rsidTr="009772D6">
        <w:trPr>
          <w:jc w:val="center"/>
        </w:trPr>
        <w:tc>
          <w:tcPr>
            <w:tcW w:w="1420" w:type="dxa"/>
            <w:vMerge/>
            <w:shd w:val="clear" w:color="auto" w:fill="auto"/>
          </w:tcPr>
          <w:p w14:paraId="0AD5D06A" w14:textId="77777777" w:rsidR="002140A1" w:rsidRPr="008A1619" w:rsidRDefault="002140A1" w:rsidP="006B14F4"/>
        </w:tc>
        <w:tc>
          <w:tcPr>
            <w:tcW w:w="7096" w:type="dxa"/>
            <w:shd w:val="clear" w:color="auto" w:fill="auto"/>
          </w:tcPr>
          <w:p w14:paraId="47A92A7B" w14:textId="77777777" w:rsidR="002140A1" w:rsidRPr="008A1619" w:rsidRDefault="002140A1" w:rsidP="006B14F4">
            <w:pPr>
              <w:rPr>
                <w:b/>
                <w:i/>
              </w:rPr>
            </w:pPr>
            <w:r w:rsidRPr="008A1619">
              <w:rPr>
                <w:b/>
                <w:i/>
              </w:rPr>
              <w:t>Phác đồ thay thế cho bệnh nhân dị ứng với penicillin hoặc beta-lactam</w:t>
            </w:r>
          </w:p>
        </w:tc>
      </w:tr>
      <w:tr w:rsidR="00FC59C8" w:rsidRPr="008A1619" w14:paraId="07AEEDD4" w14:textId="77777777" w:rsidTr="009772D6">
        <w:trPr>
          <w:jc w:val="center"/>
        </w:trPr>
        <w:tc>
          <w:tcPr>
            <w:tcW w:w="1420" w:type="dxa"/>
            <w:vMerge/>
            <w:shd w:val="clear" w:color="auto" w:fill="auto"/>
          </w:tcPr>
          <w:p w14:paraId="16333D2D" w14:textId="77777777" w:rsidR="00FC59C8" w:rsidRPr="008A1619" w:rsidRDefault="00FC59C8" w:rsidP="006B14F4"/>
        </w:tc>
        <w:tc>
          <w:tcPr>
            <w:tcW w:w="7096" w:type="dxa"/>
            <w:shd w:val="clear" w:color="auto" w:fill="auto"/>
          </w:tcPr>
          <w:p w14:paraId="08CC8A93" w14:textId="045EF0AE" w:rsidR="00FC59C8" w:rsidRPr="008A1619" w:rsidRDefault="00FC59C8" w:rsidP="006B14F4"/>
          <w:p w14:paraId="31BAEF91" w14:textId="77777777" w:rsidR="00FC59C8" w:rsidRPr="008A1619" w:rsidRDefault="00FC59C8" w:rsidP="006B14F4">
            <w:pPr>
              <w:rPr>
                <w:b/>
              </w:rPr>
            </w:pPr>
            <w:r w:rsidRPr="008A1619">
              <w:rPr>
                <w:b/>
              </w:rPr>
              <w:t xml:space="preserve">- Azithromycin </w:t>
            </w:r>
          </w:p>
          <w:p w14:paraId="6B8553CE" w14:textId="77777777" w:rsidR="00FC59C8" w:rsidRPr="008A1619" w:rsidRDefault="00FC59C8" w:rsidP="006B14F4">
            <w:r w:rsidRPr="008A1619">
              <w:t xml:space="preserve">+ Ngày 1: 10 mg/kg </w:t>
            </w:r>
          </w:p>
          <w:p w14:paraId="74ED06A3" w14:textId="77777777" w:rsidR="00FC59C8" w:rsidRPr="008A1619" w:rsidRDefault="00FC59C8" w:rsidP="006B14F4">
            <w:r w:rsidRPr="008A1619">
              <w:t>+ Ngày 2 đến 5: 5 mg/kg/ngày</w:t>
            </w:r>
          </w:p>
          <w:p w14:paraId="44247E58" w14:textId="30558387" w:rsidR="00FC59C8" w:rsidRPr="008A1619" w:rsidRDefault="00FC59C8" w:rsidP="006B14F4">
            <w:r w:rsidRPr="008A1619">
              <w:rPr>
                <w:b/>
              </w:rPr>
              <w:t>- Clarithromycin</w:t>
            </w:r>
          </w:p>
          <w:p w14:paraId="470FDBCC" w14:textId="77777777" w:rsidR="00FC59C8" w:rsidRPr="008A1619" w:rsidRDefault="00FC59C8" w:rsidP="006B14F4">
            <w:r w:rsidRPr="008A1619">
              <w:t xml:space="preserve">15 mg/kg/ngày2 liều; cho 7-10 ngày </w:t>
            </w:r>
          </w:p>
          <w:p w14:paraId="466FF52E" w14:textId="09D6DF1C" w:rsidR="00FC59C8" w:rsidRPr="008A1619" w:rsidRDefault="00FC59C8" w:rsidP="006B14F4">
            <w:r w:rsidRPr="008A1619">
              <w:rPr>
                <w:b/>
              </w:rPr>
              <w:t>- Cefprozil</w:t>
            </w:r>
            <w:r w:rsidRPr="008A1619">
              <w:t xml:space="preserve"> </w:t>
            </w:r>
          </w:p>
          <w:p w14:paraId="501DB7E8" w14:textId="77777777" w:rsidR="00FC59C8" w:rsidRPr="008A1619" w:rsidRDefault="00FC59C8" w:rsidP="006B14F4">
            <w:r w:rsidRPr="008A1619">
              <w:t>30 mg/kg/ngày/2 liều, cho 7-10 ngày</w:t>
            </w:r>
          </w:p>
          <w:p w14:paraId="1F252317" w14:textId="067ACA4C" w:rsidR="00FC59C8" w:rsidRPr="008A1619" w:rsidRDefault="00FC59C8" w:rsidP="006B14F4">
            <w:r w:rsidRPr="008A1619">
              <w:rPr>
                <w:b/>
              </w:rPr>
              <w:t>- Cefuroxime</w:t>
            </w:r>
            <w:r w:rsidRPr="008A1619">
              <w:t xml:space="preserve"> </w:t>
            </w:r>
          </w:p>
          <w:p w14:paraId="4CB99C53" w14:textId="7E24BDF1" w:rsidR="00FC59C8" w:rsidRPr="008A1619" w:rsidRDefault="00FC59C8" w:rsidP="006B14F4">
            <w:r w:rsidRPr="008A1619">
              <w:t>30 mg/kg/ngày/2 liều, cho 7-10 ngày</w:t>
            </w:r>
          </w:p>
        </w:tc>
      </w:tr>
      <w:tr w:rsidR="00FC59C8" w:rsidRPr="008A1619" w14:paraId="50FA919C" w14:textId="77777777" w:rsidTr="009772D6">
        <w:trPr>
          <w:jc w:val="center"/>
        </w:trPr>
        <w:tc>
          <w:tcPr>
            <w:tcW w:w="1420" w:type="dxa"/>
            <w:shd w:val="clear" w:color="auto" w:fill="auto"/>
          </w:tcPr>
          <w:p w14:paraId="5CE6910A" w14:textId="77777777" w:rsidR="00FC59C8" w:rsidRPr="008A1619" w:rsidRDefault="00FC59C8" w:rsidP="006B14F4">
            <w:r w:rsidRPr="008A1619">
              <w:t>5-16t</w:t>
            </w:r>
          </w:p>
        </w:tc>
        <w:tc>
          <w:tcPr>
            <w:tcW w:w="7096" w:type="dxa"/>
            <w:shd w:val="clear" w:color="auto" w:fill="auto"/>
          </w:tcPr>
          <w:p w14:paraId="05A3966C" w14:textId="77777777" w:rsidR="00FC59C8" w:rsidRPr="008A1619" w:rsidRDefault="00FC59C8" w:rsidP="006B14F4">
            <w:pPr>
              <w:rPr>
                <w:b/>
              </w:rPr>
            </w:pPr>
            <w:r w:rsidRPr="008A1619">
              <w:rPr>
                <w:b/>
              </w:rPr>
              <w:t xml:space="preserve">- Azithromycin  </w:t>
            </w:r>
          </w:p>
          <w:p w14:paraId="6FCE6487" w14:textId="77777777" w:rsidR="00FC59C8" w:rsidRPr="008A1619" w:rsidRDefault="00FC59C8" w:rsidP="006B14F4">
            <w:r w:rsidRPr="008A1619">
              <w:t xml:space="preserve">+ Ngày 1: 10 mg/kg </w:t>
            </w:r>
          </w:p>
          <w:p w14:paraId="0D13F069" w14:textId="7275D9EE" w:rsidR="00FC59C8" w:rsidRPr="008A1619" w:rsidRDefault="00FC59C8" w:rsidP="006B14F4">
            <w:r w:rsidRPr="008A1619">
              <w:t>+ Ngày 2 đến 5: 5 mg/kg/ngày</w:t>
            </w:r>
          </w:p>
        </w:tc>
      </w:tr>
    </w:tbl>
    <w:p w14:paraId="670C4681" w14:textId="569EF9CD" w:rsidR="002140A1" w:rsidRPr="008A1619" w:rsidRDefault="002140A1" w:rsidP="00CD4F4D">
      <w:pPr>
        <w:pStyle w:val="ListParagraph"/>
        <w:numPr>
          <w:ilvl w:val="0"/>
          <w:numId w:val="2"/>
        </w:numPr>
      </w:pPr>
      <w:r w:rsidRPr="008A1619">
        <w:t>Điều trị hạ sốt, khò khè nếu có.</w:t>
      </w:r>
    </w:p>
    <w:p w14:paraId="7259DFDD" w14:textId="77777777" w:rsidR="007B06B7" w:rsidRDefault="002140A1" w:rsidP="00CD4F4D">
      <w:pPr>
        <w:pStyle w:val="ListParagraph"/>
        <w:numPr>
          <w:ilvl w:val="0"/>
          <w:numId w:val="2"/>
        </w:numPr>
      </w:pPr>
      <w:r w:rsidRPr="008A1619">
        <w:t>Hướng dẫn bà mẹ chăm sóc tại nhà:</w:t>
      </w:r>
    </w:p>
    <w:p w14:paraId="49440977" w14:textId="77777777" w:rsidR="007B06B7" w:rsidRDefault="002140A1" w:rsidP="00CD4F4D">
      <w:pPr>
        <w:pStyle w:val="ListParagraph"/>
        <w:numPr>
          <w:ilvl w:val="1"/>
          <w:numId w:val="2"/>
        </w:numPr>
      </w:pPr>
      <w:r w:rsidRPr="008A1619">
        <w:t>Cách cho uống thuốc, nuôi dưỡng (chia nhỏ bữa ăn nếu trẻ nôn), làm thông mũi, làm một số thuốc ho dân gian an toàn cho trẻ.</w:t>
      </w:r>
    </w:p>
    <w:p w14:paraId="47CE05D4" w14:textId="41DFFEF0" w:rsidR="002140A1" w:rsidRPr="008A1619" w:rsidRDefault="002140A1" w:rsidP="00CD4F4D">
      <w:pPr>
        <w:pStyle w:val="ListParagraph"/>
        <w:numPr>
          <w:ilvl w:val="1"/>
          <w:numId w:val="2"/>
        </w:numPr>
      </w:pPr>
      <w:r w:rsidRPr="008A1619">
        <w:t>Uống đủ nước.</w:t>
      </w:r>
    </w:p>
    <w:p w14:paraId="00436A85" w14:textId="5A39E087" w:rsidR="007B06B7" w:rsidRDefault="004A185B" w:rsidP="00CD4F4D">
      <w:pPr>
        <w:pStyle w:val="ListParagraph"/>
        <w:numPr>
          <w:ilvl w:val="0"/>
          <w:numId w:val="2"/>
        </w:numPr>
      </w:pPr>
      <w:r w:rsidRPr="008A1619">
        <w:t>Dặn tái khám</w:t>
      </w:r>
      <w:r w:rsidR="007B06B7">
        <w:t xml:space="preserve"> </w:t>
      </w:r>
      <w:r w:rsidRPr="008A1619">
        <w:t>2</w:t>
      </w:r>
      <w:r w:rsidR="002140A1" w:rsidRPr="008A1619">
        <w:t xml:space="preserve"> ngày</w:t>
      </w:r>
      <w:r w:rsidR="007B06B7">
        <w:t xml:space="preserve"> sau</w:t>
      </w:r>
      <w:r w:rsidR="002140A1" w:rsidRPr="008A1619">
        <w:t>.</w:t>
      </w:r>
    </w:p>
    <w:p w14:paraId="42A2FC66" w14:textId="3CD41E16" w:rsidR="00266C1E" w:rsidRPr="008A1619" w:rsidRDefault="002140A1" w:rsidP="00CD4F4D">
      <w:pPr>
        <w:pStyle w:val="ListParagraph"/>
        <w:numPr>
          <w:ilvl w:val="0"/>
          <w:numId w:val="2"/>
        </w:numPr>
      </w:pPr>
      <w:r w:rsidRPr="008A1619">
        <w:t>Theo dõi phát hiện các dấu hiệu phải đưa trẻ đến khám ngay: rút lõm lồng ngực nặng</w:t>
      </w:r>
      <w:r w:rsidR="007B06B7">
        <w:t>, tím tái, li bì/khó đánh thức, bỏ bú, nôn tất cả mọi thứ, co giật.</w:t>
      </w:r>
    </w:p>
    <w:p w14:paraId="54AF4FC2" w14:textId="35BC422D" w:rsidR="006E0BF0" w:rsidRDefault="006E0BF0" w:rsidP="00A162AB">
      <w:pPr>
        <w:pStyle w:val="Heading2"/>
      </w:pPr>
      <w:r>
        <w:t xml:space="preserve">Chỉ định nhập viện </w:t>
      </w:r>
      <w:r>
        <w:fldChar w:fldCharType="begin">
          <w:fldData xml:space="preserve">PEVuZE5vdGU+PENpdGU+PEF1dGhvcj5CYXJzb24gV0o8L0F1dGhvcj48WWVhcj4yMDE5PC9ZZWFy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</w:fldData>
        </w:fldChar>
      </w:r>
      <w:r>
        <w:instrText xml:space="preserve"> ADDIN EN.CITE </w:instrText>
      </w:r>
      <w:r>
        <w:fldChar w:fldCharType="begin">
          <w:fldData xml:space="preserve">PEVuZE5vdGU+PENpdGU+PEF1dGhvcj5CYXJzb24gV0o8L0F1dGhvcj48WWVhcj4yMDE5PC9ZZWFy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</w:fldData>
        </w:fldChar>
      </w:r>
      <w:r>
        <w:instrText xml:space="preserve"> ADDIN EN.CITE.DATA </w:instrText>
      </w:r>
      <w:r>
        <w:fldChar w:fldCharType="end"/>
      </w:r>
      <w:r>
        <w:fldChar w:fldCharType="separate"/>
      </w:r>
      <w:r>
        <w:rPr>
          <w:noProof/>
        </w:rPr>
        <w:t>[2], [3], [4], [8]</w:t>
      </w:r>
      <w:r>
        <w:fldChar w:fldCharType="end"/>
      </w:r>
    </w:p>
    <w:p w14:paraId="6493AF0C" w14:textId="77777777" w:rsidR="006E0BF0" w:rsidRPr="00A62A9A" w:rsidRDefault="006E0BF0" w:rsidP="00CD4F4D">
      <w:pPr>
        <w:pStyle w:val="ListParagraph"/>
        <w:numPr>
          <w:ilvl w:val="0"/>
          <w:numId w:val="2"/>
        </w:numPr>
        <w:rPr>
          <w:iCs/>
          <w:lang w:val="vi-VN"/>
        </w:rPr>
      </w:pPr>
      <w:r w:rsidRPr="00A62A9A">
        <w:rPr>
          <w:lang w:val="vi-VN"/>
        </w:rPr>
        <w:t>Viêm phổi ở trẻ dưới 2 tháng tuổi</w:t>
      </w:r>
      <w:r>
        <w:t xml:space="preserve">. </w:t>
      </w:r>
      <w:r w:rsidRPr="008A1619">
        <w:t xml:space="preserve">Tuy nhiên, </w:t>
      </w:r>
      <w:r>
        <w:t xml:space="preserve">nếu </w:t>
      </w:r>
      <w:r w:rsidRPr="008A1619">
        <w:t xml:space="preserve">trẻ dưới 2 tháng </w:t>
      </w:r>
      <w:r>
        <w:t>viêm phổi không sốt n</w:t>
      </w:r>
      <w:r w:rsidRPr="008A1619">
        <w:t>g</w:t>
      </w:r>
      <w:r>
        <w:t>hĩ</w:t>
      </w:r>
      <w:r w:rsidRPr="008A1619">
        <w:t xml:space="preserve"> viêm phổi do </w:t>
      </w:r>
      <w:r w:rsidRPr="00A62A9A">
        <w:rPr>
          <w:i/>
        </w:rPr>
        <w:t>Chlamydia trachomatis</w:t>
      </w:r>
      <w:r>
        <w:t xml:space="preserve"> </w:t>
      </w:r>
      <w:r w:rsidRPr="008A1619">
        <w:t xml:space="preserve">hay do </w:t>
      </w:r>
      <w:r>
        <w:t>siêu vi</w:t>
      </w:r>
      <w:r w:rsidRPr="008A1619">
        <w:t>,</w:t>
      </w:r>
      <w:r>
        <w:t xml:space="preserve"> và </w:t>
      </w:r>
      <w:r w:rsidRPr="008A1619">
        <w:t>t</w:t>
      </w:r>
      <w:r>
        <w:t>ổ</w:t>
      </w:r>
      <w:r w:rsidRPr="008A1619">
        <w:t xml:space="preserve">ng trạng </w:t>
      </w:r>
      <w:r>
        <w:t xml:space="preserve">trẻ </w:t>
      </w:r>
      <w:r w:rsidRPr="008A1619">
        <w:t xml:space="preserve">tốt </w:t>
      </w:r>
      <w:r>
        <w:t xml:space="preserve">thì </w:t>
      </w:r>
      <w:r w:rsidRPr="008A1619">
        <w:t>có thể không cần nhập viện</w:t>
      </w:r>
      <w:r>
        <w:t>.</w:t>
      </w:r>
    </w:p>
    <w:p w14:paraId="10AF5CF1" w14:textId="77777777" w:rsidR="006E0BF0" w:rsidRPr="00A62A9A" w:rsidRDefault="006E0BF0" w:rsidP="00CD4F4D">
      <w:pPr>
        <w:pStyle w:val="ListParagraph"/>
        <w:numPr>
          <w:ilvl w:val="0"/>
          <w:numId w:val="2"/>
        </w:numPr>
        <w:rPr>
          <w:lang w:val="vi-VN"/>
        </w:rPr>
      </w:pPr>
      <w:r>
        <w:t>Viêm phổi nặng</w:t>
      </w:r>
    </w:p>
    <w:p w14:paraId="328D4D83" w14:textId="77777777" w:rsidR="006E0BF0" w:rsidRPr="00A62A9A" w:rsidRDefault="006E0BF0" w:rsidP="00CD4F4D">
      <w:pPr>
        <w:pStyle w:val="ListParagraph"/>
        <w:numPr>
          <w:ilvl w:val="0"/>
          <w:numId w:val="2"/>
        </w:numPr>
        <w:rPr>
          <w:lang w:val="vi-VN"/>
        </w:rPr>
      </w:pPr>
      <w:r w:rsidRPr="00A62A9A">
        <w:rPr>
          <w:lang w:val="vi-VN"/>
        </w:rPr>
        <w:t>Vẻ mặt nhiễm trùng, nhiễm độc</w:t>
      </w:r>
    </w:p>
    <w:p w14:paraId="71E36AC3" w14:textId="77777777" w:rsidR="006E0BF0" w:rsidRPr="00A62A9A" w:rsidRDefault="006E0BF0" w:rsidP="00CD4F4D">
      <w:pPr>
        <w:pStyle w:val="ListParagraph"/>
        <w:numPr>
          <w:ilvl w:val="0"/>
          <w:numId w:val="2"/>
        </w:numPr>
        <w:rPr>
          <w:lang w:val="vi-VN"/>
        </w:rPr>
      </w:pPr>
      <w:r w:rsidRPr="00A62A9A">
        <w:rPr>
          <w:lang w:val="vi-VN"/>
        </w:rPr>
        <w:t>Có bệnh đi kèm tiên lượng sẽ làm viêm phổi nặng thêm: bệnh lý tim mạch, bệnh thần kinh cơ, suy giảm miễn dịch.</w:t>
      </w:r>
    </w:p>
    <w:p w14:paraId="3C83A251" w14:textId="77777777" w:rsidR="006E0BF0" w:rsidRPr="00A62A9A" w:rsidRDefault="006E0BF0" w:rsidP="00CD4F4D">
      <w:pPr>
        <w:pStyle w:val="ListParagraph"/>
        <w:numPr>
          <w:ilvl w:val="0"/>
          <w:numId w:val="2"/>
        </w:numPr>
        <w:rPr>
          <w:lang w:val="vi-VN"/>
        </w:rPr>
      </w:pPr>
      <w:r w:rsidRPr="00A62A9A">
        <w:rPr>
          <w:lang w:val="vi-VN"/>
        </w:rPr>
        <w:t>Có biến chứng: tràn dịch màng phổi, áp xe phổi.</w:t>
      </w:r>
    </w:p>
    <w:p w14:paraId="20F6D16C" w14:textId="77777777" w:rsidR="006E0BF0" w:rsidRPr="00A62A9A" w:rsidRDefault="006E0BF0" w:rsidP="00CD4F4D">
      <w:pPr>
        <w:pStyle w:val="ListParagraph"/>
        <w:numPr>
          <w:ilvl w:val="0"/>
          <w:numId w:val="2"/>
        </w:numPr>
        <w:rPr>
          <w:lang w:val="vi-VN"/>
        </w:rPr>
      </w:pPr>
      <w:r w:rsidRPr="00A62A9A">
        <w:rPr>
          <w:lang w:val="vi-VN"/>
        </w:rPr>
        <w:t xml:space="preserve">Nghi ngờ hoặc đã xác định viêm phổi do vi khuẩn có độc lực mạnh như: </w:t>
      </w:r>
      <w:r w:rsidRPr="008F77B7">
        <w:rPr>
          <w:i/>
          <w:lang w:val="vi-VN"/>
        </w:rPr>
        <w:t>S.aureus</w:t>
      </w:r>
      <w:r w:rsidRPr="00A62A9A">
        <w:rPr>
          <w:lang w:val="vi-VN"/>
        </w:rPr>
        <w:t xml:space="preserve"> hoặc </w:t>
      </w:r>
      <w:r w:rsidRPr="008F77B7">
        <w:rPr>
          <w:i/>
          <w:lang w:val="vi-VN"/>
        </w:rPr>
        <w:t>Streptococcus</w:t>
      </w:r>
      <w:r w:rsidRPr="00A62A9A">
        <w:rPr>
          <w:lang w:val="vi-VN"/>
        </w:rPr>
        <w:t xml:space="preserve"> nhóm A.</w:t>
      </w:r>
    </w:p>
    <w:p w14:paraId="37CCE777" w14:textId="77777777" w:rsidR="006E0BF0" w:rsidRPr="008F77B7" w:rsidRDefault="006E0BF0" w:rsidP="00CD4F4D">
      <w:pPr>
        <w:pStyle w:val="ListParagraph"/>
        <w:numPr>
          <w:ilvl w:val="0"/>
          <w:numId w:val="2"/>
        </w:numPr>
        <w:rPr>
          <w:iCs/>
          <w:lang w:val="vi-VN"/>
        </w:rPr>
      </w:pPr>
      <w:r w:rsidRPr="008F77B7">
        <w:rPr>
          <w:lang w:val="vi-VN"/>
        </w:rPr>
        <w:lastRenderedPageBreak/>
        <w:t>Thất bại điều tri ngoại trú: diễn tiến xấu hơn sau 48-72 giờ điều trị kháng sinh đường uống</w:t>
      </w:r>
    </w:p>
    <w:p w14:paraId="4AD881CB" w14:textId="77777777" w:rsidR="006E0BF0" w:rsidRPr="008F77B7" w:rsidRDefault="006E0BF0" w:rsidP="00CD4F4D">
      <w:pPr>
        <w:pStyle w:val="ListParagraph"/>
        <w:numPr>
          <w:ilvl w:val="0"/>
          <w:numId w:val="2"/>
        </w:numPr>
        <w:rPr>
          <w:iCs/>
          <w:lang w:val="vi-VN"/>
        </w:rPr>
      </w:pPr>
      <w:r w:rsidRPr="008F77B7">
        <w:rPr>
          <w:lang w:val="vi-VN"/>
        </w:rPr>
        <w:t>Gia đình không thể theo dõi và chăm sóc tại nhà.</w:t>
      </w:r>
    </w:p>
    <w:p w14:paraId="6EF8201C" w14:textId="77777777" w:rsidR="006E0BF0" w:rsidRDefault="006E0BF0" w:rsidP="003A35FD">
      <w:pPr>
        <w:ind w:firstLine="360"/>
        <w:rPr>
          <w:b/>
          <w:iCs/>
          <w:lang w:val="vi-VN"/>
        </w:rPr>
      </w:pPr>
      <w:r w:rsidRPr="008A1619">
        <w:rPr>
          <w:b/>
          <w:iCs/>
          <w:lang w:val="vi-VN"/>
        </w:rPr>
        <w:t xml:space="preserve">Chỉ định nhập hồi sức tăng cường </w:t>
      </w:r>
    </w:p>
    <w:p w14:paraId="3FF4CA6F" w14:textId="77777777" w:rsidR="006E0BF0" w:rsidRDefault="006E0BF0" w:rsidP="00CD4F4D">
      <w:pPr>
        <w:pStyle w:val="ListParagraph"/>
        <w:numPr>
          <w:ilvl w:val="0"/>
          <w:numId w:val="2"/>
        </w:numPr>
        <w:rPr>
          <w:iCs/>
          <w:lang w:val="vi-VN"/>
        </w:rPr>
      </w:pPr>
      <w:r w:rsidRPr="00EF68CB">
        <w:rPr>
          <w:iCs/>
          <w:lang w:val="vi-VN"/>
        </w:rPr>
        <w:t>Cần thông khí hỗ trợ (thông khí cơ học, thông khí áp lực dương không xâm lấn,  thất bại duy trì SpO</w:t>
      </w:r>
      <w:r w:rsidRPr="00EF68CB">
        <w:rPr>
          <w:iCs/>
          <w:vertAlign w:val="subscript"/>
          <w:lang w:val="vi-VN"/>
        </w:rPr>
        <w:t>2</w:t>
      </w:r>
      <w:r w:rsidRPr="00EF68CB">
        <w:rPr>
          <w:iCs/>
          <w:lang w:val="vi-VN"/>
        </w:rPr>
        <w:t>&gt;92% với FiO</w:t>
      </w:r>
      <w:r w:rsidRPr="00EF68CB">
        <w:rPr>
          <w:iCs/>
          <w:vertAlign w:val="subscript"/>
          <w:lang w:val="vi-VN"/>
        </w:rPr>
        <w:t>2</w:t>
      </w:r>
      <w:r w:rsidRPr="00EF68CB">
        <w:rPr>
          <w:iCs/>
          <w:lang w:val="vi-VN"/>
        </w:rPr>
        <w:t>&gt;50%)</w:t>
      </w:r>
    </w:p>
    <w:p w14:paraId="2D06CC55" w14:textId="77777777" w:rsidR="006E0BF0" w:rsidRDefault="006E0BF0" w:rsidP="00CD4F4D">
      <w:pPr>
        <w:pStyle w:val="ListParagraph"/>
        <w:numPr>
          <w:ilvl w:val="0"/>
          <w:numId w:val="2"/>
        </w:numPr>
        <w:rPr>
          <w:iCs/>
          <w:lang w:val="vi-VN"/>
        </w:rPr>
      </w:pPr>
      <w:r w:rsidRPr="00EF68CB">
        <w:rPr>
          <w:iCs/>
          <w:lang w:val="vi-VN"/>
        </w:rPr>
        <w:t xml:space="preserve">Dấu hiệu đe dọa suy hô hấp (lơ mơ, tăng công thở và/hoặc kiệt sức </w:t>
      </w:r>
      <w:r>
        <w:rPr>
          <w:iCs/>
          <w:lang w:val="vi-VN"/>
        </w:rPr>
        <w:t>±</w:t>
      </w:r>
      <w:r w:rsidRPr="00EF68CB">
        <w:rPr>
          <w:iCs/>
          <w:lang w:val="vi-VN"/>
        </w:rPr>
        <w:t xml:space="preserve"> tăng CO</w:t>
      </w:r>
      <w:r w:rsidRPr="00EF68CB">
        <w:rPr>
          <w:iCs/>
          <w:vertAlign w:val="subscript"/>
          <w:lang w:val="vi-VN"/>
        </w:rPr>
        <w:t>2</w:t>
      </w:r>
      <w:r w:rsidRPr="00EF68CB">
        <w:rPr>
          <w:iCs/>
          <w:lang w:val="vi-VN"/>
        </w:rPr>
        <w:t xml:space="preserve"> máu)</w:t>
      </w:r>
    </w:p>
    <w:p w14:paraId="78D9A1B5" w14:textId="77777777" w:rsidR="006E0BF0" w:rsidRPr="00EF68CB" w:rsidRDefault="006E0BF0" w:rsidP="00CD4F4D">
      <w:pPr>
        <w:pStyle w:val="ListParagraph"/>
        <w:numPr>
          <w:ilvl w:val="0"/>
          <w:numId w:val="2"/>
        </w:numPr>
        <w:rPr>
          <w:iCs/>
          <w:lang w:val="vi-VN"/>
        </w:rPr>
      </w:pPr>
      <w:r w:rsidRPr="00EF68CB">
        <w:rPr>
          <w:iCs/>
          <w:lang w:val="vi-VN"/>
        </w:rPr>
        <w:t>Ngưng thở tái phát hoặc thở chậm.</w:t>
      </w:r>
    </w:p>
    <w:p w14:paraId="765A24FC" w14:textId="72CF96E4" w:rsidR="002140A1" w:rsidRPr="008A1619" w:rsidRDefault="002140A1" w:rsidP="003A35FD">
      <w:pPr>
        <w:pStyle w:val="Heading2"/>
      </w:pPr>
      <w:r w:rsidRPr="006E0BF0">
        <w:rPr>
          <w:lang w:val="vi-VN"/>
        </w:rPr>
        <w:t xml:space="preserve"> </w:t>
      </w:r>
      <w:r w:rsidR="000D7940">
        <w:t>Điều trị nội</w:t>
      </w:r>
      <w:r w:rsidRPr="008A1619">
        <w:t xml:space="preserve"> viện</w:t>
      </w:r>
      <w:r w:rsidR="001832D3">
        <w:t xml:space="preserve"> </w:t>
      </w:r>
      <w:r w:rsidR="001832D3">
        <w:fldChar w:fldCharType="begin"/>
      </w:r>
      <w:r w:rsidR="006E0BF0">
        <w:instrText xml:space="preserve"> ADDIN EN.CITE &lt;EndNote&gt;&lt;Cite&gt;&lt;Author&gt;Barson WJ&lt;/Author&gt;&lt;Year&gt;2019&lt;/Year&gt;&lt;RecNum&gt;6&lt;/RecNum&gt;&lt;DisplayText&gt;[2], [4], [8]&lt;/DisplayText&gt;&lt;record&gt;&lt;rec-number&gt;6&lt;/rec-number&gt;&lt;foreign-keys&gt;&lt;key app="EN" db-id="a2svzt0xy2ts0metv56p9w0xzadr9xaze0rv" timestamp="1560580131"&gt;6&lt;/key&gt;&lt;/foreign-keys&gt;&lt;ref-type name="Online Database"&gt;45&lt;/ref-type&gt;&lt;contributors&gt;&lt;authors&gt;&lt;author&gt;Barson WJ,&lt;/author&gt;&lt;/authors&gt;&lt;/contributors&gt;&lt;titles&gt;&lt;title&gt;Pneumonia in children: Inpatient treatment&lt;/title&gt;&lt;/titles&gt;&lt;dates&gt;&lt;year&gt;2019&lt;/year&gt;&lt;pub-dates&gt;&lt;date&gt;19/04/2019&lt;/date&gt;&lt;/pub-dates&gt;&lt;/dates&gt;&lt;publisher&gt;UpToDate&lt;/publisher&gt;&lt;urls&gt;&lt;/urls&gt;&lt;/record&gt;&lt;/Cite&gt;&lt;Cite&gt;&lt;Author&gt;Matthew&lt;/Author&gt;&lt;Year&gt;2019&lt;/Year&gt;&lt;RecNum&gt;7&lt;/RecNum&gt;&lt;record&gt;&lt;rec-number&gt;7&lt;/rec-number&gt;&lt;foreign-keys&gt;&lt;key app="EN" db-id="a2svzt0xy2ts0metv56p9w0xzadr9xaze0rv" timestamp="1560580502"&gt;7&lt;/key&gt;&lt;/foreign-keys&gt;&lt;ref-type name="Book Section"&gt;5&lt;/ref-type&gt;&lt;contributors&gt;&lt;authors&gt;&lt;author&gt;Matthew, S. Kelly, &lt;/author&gt;&lt;author&gt;Thomas, J. Sandora,&lt;/author&gt;&lt;/authors&gt;&lt;/contributors&gt;&lt;titles&gt;&lt;title&gt;Community-acquired pneumonia&lt;/title&gt;&lt;secondary-title&gt;Nelson Textbook of Pediatrics&lt;/secondary-title&gt;&lt;/titles&gt;&lt;pages&gt;8956-8960&lt;/pages&gt;&lt;volume&gt;2&lt;/volume&gt;&lt;section&gt;428&lt;/section&gt;&lt;dates&gt;&lt;year&gt;2019&lt;/year&gt;&lt;/dates&gt;&lt;pub-location&gt;Philadelphia&lt;/pub-location&gt;&lt;publisher&gt;Elsevier&lt;/publisher&gt;&lt;urls&gt;&lt;/urls&gt;&lt;/record&gt;&lt;/Cite&gt;&lt;Cite&gt;&lt;Author&gt;Scotta MC&lt;/Author&gt;&lt;Year&gt;2019&lt;/Year&gt;&lt;RecNum&gt;9&lt;/RecNum&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EndNote&gt;</w:instrText>
      </w:r>
      <w:r w:rsidR="001832D3">
        <w:fldChar w:fldCharType="separate"/>
      </w:r>
      <w:r w:rsidR="006E0BF0">
        <w:rPr>
          <w:noProof/>
        </w:rPr>
        <w:t>[2], [4], [8]</w:t>
      </w:r>
      <w:r w:rsidR="001832D3">
        <w:fldChar w:fldCharType="end"/>
      </w:r>
    </w:p>
    <w:p w14:paraId="7B49C1CB" w14:textId="77777777" w:rsidR="002140A1" w:rsidRPr="008A1619" w:rsidRDefault="002140A1" w:rsidP="00140A58">
      <w:pPr>
        <w:ind w:firstLine="360"/>
      </w:pPr>
      <w:r w:rsidRPr="008A1619">
        <w:t>Nguyên tắc điều trị:</w:t>
      </w:r>
    </w:p>
    <w:p w14:paraId="579C7877" w14:textId="6CDB1EDA" w:rsidR="002140A1" w:rsidRPr="00140A58" w:rsidRDefault="002140A1" w:rsidP="00CD4F4D">
      <w:pPr>
        <w:pStyle w:val="ListParagraph"/>
        <w:numPr>
          <w:ilvl w:val="0"/>
          <w:numId w:val="2"/>
        </w:numPr>
        <w:rPr>
          <w:u w:val="single"/>
        </w:rPr>
      </w:pPr>
      <w:r w:rsidRPr="008A1619">
        <w:t>Chống suy hô hấp</w:t>
      </w:r>
    </w:p>
    <w:p w14:paraId="28C6407A" w14:textId="1CC8EDDF" w:rsidR="002140A1" w:rsidRPr="00140A58" w:rsidRDefault="002140A1" w:rsidP="00CD4F4D">
      <w:pPr>
        <w:pStyle w:val="ListParagraph"/>
        <w:numPr>
          <w:ilvl w:val="0"/>
          <w:numId w:val="2"/>
        </w:numPr>
        <w:rPr>
          <w:u w:val="single"/>
        </w:rPr>
      </w:pPr>
      <w:r w:rsidRPr="008A1619">
        <w:t>Chống nhiễm khuẩn</w:t>
      </w:r>
    </w:p>
    <w:p w14:paraId="4AF9EAFD" w14:textId="77777777" w:rsidR="00140A58" w:rsidRDefault="002140A1" w:rsidP="00CD4F4D">
      <w:pPr>
        <w:pStyle w:val="ListParagraph"/>
        <w:numPr>
          <w:ilvl w:val="0"/>
          <w:numId w:val="2"/>
        </w:numPr>
      </w:pPr>
      <w:r w:rsidRPr="008A1619">
        <w:t>Điều trị các rối loạn đi kèm</w:t>
      </w:r>
    </w:p>
    <w:p w14:paraId="34343DA1" w14:textId="7AE554FA" w:rsidR="002140A1" w:rsidRPr="00140A58" w:rsidRDefault="002140A1" w:rsidP="00CD4F4D">
      <w:pPr>
        <w:pStyle w:val="ListParagraph"/>
        <w:numPr>
          <w:ilvl w:val="0"/>
          <w:numId w:val="2"/>
        </w:numPr>
      </w:pPr>
      <w:r w:rsidRPr="008A1619">
        <w:t>Điều trị biến chứng</w:t>
      </w:r>
    </w:p>
    <w:p w14:paraId="532D1D1B" w14:textId="3F86F6C2" w:rsidR="002140A1" w:rsidRPr="008A1619" w:rsidRDefault="002140A1" w:rsidP="000B382C">
      <w:pPr>
        <w:pStyle w:val="Heading3"/>
      </w:pPr>
      <w:r w:rsidRPr="000B382C">
        <w:t>Chống suy hô hấp</w:t>
      </w:r>
      <w:r w:rsidRPr="008A1619">
        <w:t>:</w:t>
      </w:r>
      <w:r w:rsidR="00376AF1" w:rsidRPr="008A1619">
        <w:t xml:space="preserve"> tùy theo mức độ suy hô hấp </w:t>
      </w:r>
    </w:p>
    <w:p w14:paraId="4B612985" w14:textId="77777777" w:rsidR="00F76F00" w:rsidRPr="00F76F00" w:rsidRDefault="002140A1" w:rsidP="00F76F00">
      <w:pPr>
        <w:ind w:firstLine="720"/>
        <w:rPr>
          <w:lang w:val="vi-VN"/>
        </w:rPr>
      </w:pPr>
      <w:r w:rsidRPr="00F76F00">
        <w:rPr>
          <w:lang w:val="vi-VN"/>
        </w:rPr>
        <w:t>Chỉ định thở oxy:</w:t>
      </w:r>
    </w:p>
    <w:p w14:paraId="1ECACB09" w14:textId="2DC20FD3" w:rsidR="00F76F00" w:rsidRDefault="002140A1" w:rsidP="00CD4F4D">
      <w:pPr>
        <w:pStyle w:val="ListParagraph"/>
        <w:numPr>
          <w:ilvl w:val="0"/>
          <w:numId w:val="2"/>
        </w:numPr>
        <w:rPr>
          <w:lang w:val="vi-VN"/>
        </w:rPr>
      </w:pPr>
      <w:bookmarkStart w:id="1" w:name="_Hlk12650469"/>
      <w:r w:rsidRPr="00F76F00">
        <w:rPr>
          <w:lang w:val="vi-VN"/>
        </w:rPr>
        <w:t xml:space="preserve">Trẻ có biểu hiện tím trung </w:t>
      </w:r>
      <w:r w:rsidR="00FB39DE" w:rsidRPr="002715B8">
        <w:rPr>
          <w:lang w:val="vi-VN"/>
        </w:rPr>
        <w:t>ương</w:t>
      </w:r>
      <w:r w:rsidRPr="00F76F00">
        <w:rPr>
          <w:lang w:val="vi-VN"/>
        </w:rPr>
        <w:t xml:space="preserve"> (tím da và niêm mạc)</w:t>
      </w:r>
    </w:p>
    <w:p w14:paraId="07BB187B" w14:textId="5D8AC1C3" w:rsidR="00F76F00" w:rsidRPr="00F76F00" w:rsidRDefault="002140A1" w:rsidP="00CD4F4D">
      <w:pPr>
        <w:pStyle w:val="ListParagraph"/>
        <w:numPr>
          <w:ilvl w:val="0"/>
          <w:numId w:val="2"/>
        </w:numPr>
        <w:rPr>
          <w:lang w:val="vi-VN"/>
        </w:rPr>
      </w:pPr>
      <w:r w:rsidRPr="008A1619">
        <w:t>SpO</w:t>
      </w:r>
      <w:r w:rsidR="00F76F00">
        <w:rPr>
          <w:vertAlign w:val="subscript"/>
        </w:rPr>
        <w:t>2</w:t>
      </w:r>
      <w:r w:rsidRPr="008A1619">
        <w:t xml:space="preserve"> &lt;90%</w:t>
      </w:r>
    </w:p>
    <w:p w14:paraId="56957740" w14:textId="758EF6B4" w:rsidR="00F76F00" w:rsidRPr="00F76F00" w:rsidRDefault="002140A1" w:rsidP="00CD4F4D">
      <w:pPr>
        <w:pStyle w:val="ListParagraph"/>
        <w:numPr>
          <w:ilvl w:val="0"/>
          <w:numId w:val="2"/>
        </w:numPr>
        <w:rPr>
          <w:lang w:val="vi-VN"/>
        </w:rPr>
      </w:pPr>
      <w:r w:rsidRPr="00F76F00">
        <w:rPr>
          <w:lang w:val="vi-VN"/>
        </w:rPr>
        <w:t>Không u</w:t>
      </w:r>
      <w:r w:rsidR="00BD0E7C" w:rsidRPr="00F76F00">
        <w:rPr>
          <w:lang w:val="vi-VN"/>
        </w:rPr>
        <w:t>ống được, bỏ bú</w:t>
      </w:r>
      <w:r w:rsidR="00F76F00" w:rsidRPr="00F76F00">
        <w:rPr>
          <w:lang w:val="vi-VN"/>
        </w:rPr>
        <w:t xml:space="preserve"> vì khó thở</w:t>
      </w:r>
    </w:p>
    <w:p w14:paraId="37606C44" w14:textId="089B51D4" w:rsidR="00F76F00" w:rsidRPr="00F76F00" w:rsidRDefault="00BD0E7C" w:rsidP="00CD4F4D">
      <w:pPr>
        <w:pStyle w:val="ListParagraph"/>
        <w:numPr>
          <w:ilvl w:val="0"/>
          <w:numId w:val="2"/>
        </w:numPr>
        <w:rPr>
          <w:lang w:val="vi-VN"/>
        </w:rPr>
      </w:pPr>
      <w:r w:rsidRPr="008A1619">
        <w:t>Co lõm ngực nặng</w:t>
      </w:r>
    </w:p>
    <w:p w14:paraId="55DDD4BB" w14:textId="499EDE00" w:rsidR="00F76F00" w:rsidRDefault="00F76F00" w:rsidP="00CD4F4D">
      <w:pPr>
        <w:pStyle w:val="ListParagraph"/>
        <w:numPr>
          <w:ilvl w:val="0"/>
          <w:numId w:val="2"/>
        </w:numPr>
        <w:rPr>
          <w:lang w:val="vi-VN"/>
        </w:rPr>
      </w:pPr>
      <w:r w:rsidRPr="00F76F00">
        <w:rPr>
          <w:lang w:val="vi-VN"/>
        </w:rPr>
        <w:t>T</w:t>
      </w:r>
      <w:r w:rsidR="002140A1" w:rsidRPr="00F76F00">
        <w:rPr>
          <w:lang w:val="vi-VN"/>
        </w:rPr>
        <w:t>rẻ thở rất nhanh (&gt;70 lần/phút ở trẻ từ 2 tháng đến 5 tuổi)</w:t>
      </w:r>
    </w:p>
    <w:p w14:paraId="204F62F3" w14:textId="77777777" w:rsidR="00F76F00" w:rsidRPr="00F76F00" w:rsidRDefault="00BD0E7C" w:rsidP="00CD4F4D">
      <w:pPr>
        <w:pStyle w:val="ListParagraph"/>
        <w:numPr>
          <w:ilvl w:val="0"/>
          <w:numId w:val="2"/>
        </w:numPr>
        <w:rPr>
          <w:lang w:val="vi-VN"/>
        </w:rPr>
      </w:pPr>
      <w:r w:rsidRPr="008A1619">
        <w:t xml:space="preserve">Đầu gật gù </w:t>
      </w:r>
    </w:p>
    <w:p w14:paraId="49A2CF0A" w14:textId="03D19BAE" w:rsidR="00F76F00" w:rsidRPr="00F76F00" w:rsidRDefault="00BD0E7C" w:rsidP="00CD4F4D">
      <w:pPr>
        <w:pStyle w:val="ListParagraph"/>
        <w:numPr>
          <w:ilvl w:val="0"/>
          <w:numId w:val="2"/>
        </w:numPr>
        <w:rPr>
          <w:lang w:val="vi-VN"/>
        </w:rPr>
      </w:pPr>
      <w:r w:rsidRPr="008A1619">
        <w:t>Bứt rứt, quấy khóc</w:t>
      </w:r>
      <w:r w:rsidR="00F76F00">
        <w:t xml:space="preserve"> do thiếu oxy</w:t>
      </w:r>
    </w:p>
    <w:p w14:paraId="298A8027" w14:textId="1F1881CD" w:rsidR="002140A1" w:rsidRPr="00F76F00" w:rsidRDefault="00F76F00" w:rsidP="00CD4F4D">
      <w:pPr>
        <w:pStyle w:val="ListParagraph"/>
        <w:numPr>
          <w:ilvl w:val="0"/>
          <w:numId w:val="2"/>
        </w:numPr>
        <w:rPr>
          <w:lang w:val="vi-VN"/>
        </w:rPr>
      </w:pPr>
      <w:r>
        <w:t>P</w:t>
      </w:r>
      <w:r w:rsidR="00BD0E7C" w:rsidRPr="008A1619">
        <w:t>hập phồng cánh mũi</w:t>
      </w:r>
    </w:p>
    <w:bookmarkEnd w:id="1"/>
    <w:p w14:paraId="41631011" w14:textId="063D7F87" w:rsidR="002140A1" w:rsidRPr="008A1619" w:rsidRDefault="002140A1" w:rsidP="00926640">
      <w:pPr>
        <w:pStyle w:val="Heading3"/>
      </w:pPr>
      <w:r w:rsidRPr="008A1619">
        <w:t xml:space="preserve">Chống nhiễm khuẩn: </w:t>
      </w:r>
    </w:p>
    <w:p w14:paraId="576A4182" w14:textId="77777777" w:rsidR="00926640" w:rsidRDefault="002140A1" w:rsidP="00CD4F4D">
      <w:pPr>
        <w:pStyle w:val="ListParagraph"/>
        <w:numPr>
          <w:ilvl w:val="0"/>
          <w:numId w:val="2"/>
        </w:numPr>
        <w:rPr>
          <w:lang w:val="vi-VN"/>
        </w:rPr>
      </w:pPr>
      <w:r w:rsidRPr="00926640">
        <w:rPr>
          <w:lang w:val="vi-VN"/>
        </w:rPr>
        <w:t>Kháng vi khuẩn: tùy thuộc độ nặng và tác nhân gây viêm phổi.</w:t>
      </w:r>
    </w:p>
    <w:p w14:paraId="6859EBC9" w14:textId="77777777" w:rsidR="00926640" w:rsidRDefault="002140A1" w:rsidP="00CD4F4D">
      <w:pPr>
        <w:pStyle w:val="ListParagraph"/>
        <w:numPr>
          <w:ilvl w:val="1"/>
          <w:numId w:val="2"/>
        </w:numPr>
        <w:rPr>
          <w:lang w:val="vi-VN"/>
        </w:rPr>
      </w:pPr>
      <w:r w:rsidRPr="00926640">
        <w:rPr>
          <w:lang w:val="vi-VN"/>
        </w:rPr>
        <w:t xml:space="preserve">Ampicillin hoặc </w:t>
      </w:r>
      <w:r w:rsidR="00926640" w:rsidRPr="00926640">
        <w:rPr>
          <w:lang w:val="vi-VN"/>
        </w:rPr>
        <w:t>P</w:t>
      </w:r>
      <w:r w:rsidRPr="00926640">
        <w:rPr>
          <w:lang w:val="vi-VN"/>
        </w:rPr>
        <w:t>enicillin G ở nhũ nhi đã chủng ngừa đầy đủ hoặc bệnh nhi ở tuổi</w:t>
      </w:r>
      <w:r w:rsidR="006300B9" w:rsidRPr="00926640">
        <w:rPr>
          <w:lang w:val="vi-VN"/>
        </w:rPr>
        <w:t xml:space="preserve"> chưa</w:t>
      </w:r>
      <w:r w:rsidRPr="00926640">
        <w:rPr>
          <w:lang w:val="vi-VN"/>
        </w:rPr>
        <w:t xml:space="preserve"> đến trường</w:t>
      </w:r>
      <w:r w:rsidR="00926640" w:rsidRPr="00926640">
        <w:rPr>
          <w:lang w:val="vi-VN"/>
        </w:rPr>
        <w:t xml:space="preserve">. </w:t>
      </w:r>
    </w:p>
    <w:p w14:paraId="2C8CA2AB" w14:textId="77777777" w:rsidR="008F4DD6" w:rsidRDefault="002140A1" w:rsidP="00CD4F4D">
      <w:pPr>
        <w:pStyle w:val="ListParagraph"/>
        <w:numPr>
          <w:ilvl w:val="1"/>
          <w:numId w:val="2"/>
        </w:numPr>
        <w:rPr>
          <w:lang w:val="vi-VN"/>
        </w:rPr>
      </w:pPr>
      <w:r w:rsidRPr="00926640">
        <w:rPr>
          <w:lang w:val="vi-VN"/>
        </w:rPr>
        <w:t xml:space="preserve">Điều trị theo kinh nghiệm </w:t>
      </w:r>
      <w:r w:rsidR="00926640" w:rsidRPr="00926640">
        <w:rPr>
          <w:lang w:val="vi-VN"/>
        </w:rPr>
        <w:t xml:space="preserve">với </w:t>
      </w:r>
      <w:r w:rsidRPr="00926640">
        <w:rPr>
          <w:lang w:val="vi-VN"/>
        </w:rPr>
        <w:t xml:space="preserve">Cephalosporin thế hệ </w:t>
      </w:r>
      <w:r w:rsidR="00926640" w:rsidRPr="00926640">
        <w:rPr>
          <w:lang w:val="vi-VN"/>
        </w:rPr>
        <w:t xml:space="preserve">3 </w:t>
      </w:r>
      <w:r w:rsidRPr="00926640">
        <w:rPr>
          <w:lang w:val="vi-VN"/>
        </w:rPr>
        <w:t>dạng tiêm (</w:t>
      </w:r>
      <w:r w:rsidR="00926640" w:rsidRPr="00926640">
        <w:rPr>
          <w:lang w:val="vi-VN"/>
        </w:rPr>
        <w:t>C</w:t>
      </w:r>
      <w:r w:rsidRPr="00926640">
        <w:rPr>
          <w:lang w:val="vi-VN"/>
        </w:rPr>
        <w:t xml:space="preserve">eftriaxone hoặc </w:t>
      </w:r>
      <w:r w:rsidR="00926640" w:rsidRPr="00926640">
        <w:rPr>
          <w:lang w:val="vi-VN"/>
        </w:rPr>
        <w:t>C</w:t>
      </w:r>
      <w:r w:rsidRPr="00926640">
        <w:rPr>
          <w:lang w:val="vi-VN"/>
        </w:rPr>
        <w:t xml:space="preserve">efotaxim) trong trường hợp không được chủng ngừa đầy đủ, phân lập được các chủng phế cầu khuẩn xâm lấn kháng </w:t>
      </w:r>
      <w:r w:rsidR="00E5279F" w:rsidRPr="00E5279F">
        <w:rPr>
          <w:lang w:val="vi-VN"/>
        </w:rPr>
        <w:t>P</w:t>
      </w:r>
      <w:r w:rsidRPr="00926640">
        <w:rPr>
          <w:lang w:val="vi-VN"/>
        </w:rPr>
        <w:t>enicillin mạnh và nhiễm khuẩn đe dọa tính mạng</w:t>
      </w:r>
      <w:r w:rsidR="00E5279F" w:rsidRPr="00E5279F">
        <w:rPr>
          <w:lang w:val="vi-VN"/>
        </w:rPr>
        <w:t>.</w:t>
      </w:r>
    </w:p>
    <w:p w14:paraId="55565C8C" w14:textId="7563D00D" w:rsidR="00F3692A" w:rsidRDefault="002140A1" w:rsidP="00CD4F4D">
      <w:pPr>
        <w:pStyle w:val="ListParagraph"/>
        <w:numPr>
          <w:ilvl w:val="1"/>
          <w:numId w:val="2"/>
        </w:numPr>
        <w:rPr>
          <w:lang w:val="vi-VN"/>
        </w:rPr>
      </w:pPr>
      <w:r w:rsidRPr="008F4DD6">
        <w:rPr>
          <w:lang w:val="vi-VN"/>
        </w:rPr>
        <w:t>Điều trị theo kinh nghiệ</w:t>
      </w:r>
      <w:r w:rsidR="00873678" w:rsidRPr="008F4DD6">
        <w:rPr>
          <w:lang w:val="vi-VN"/>
        </w:rPr>
        <w:t>m</w:t>
      </w:r>
      <w:r w:rsidR="00F3692A" w:rsidRPr="00F3692A">
        <w:rPr>
          <w:lang w:val="vi-VN"/>
        </w:rPr>
        <w:t xml:space="preserve"> với</w:t>
      </w:r>
      <w:r w:rsidR="00873678" w:rsidRPr="008F4DD6">
        <w:rPr>
          <w:lang w:val="vi-VN"/>
        </w:rPr>
        <w:t xml:space="preserve"> </w:t>
      </w:r>
      <w:r w:rsidR="00F3692A" w:rsidRPr="00F3692A">
        <w:rPr>
          <w:lang w:val="vi-VN"/>
        </w:rPr>
        <w:t>M</w:t>
      </w:r>
      <w:r w:rsidRPr="008F4DD6">
        <w:rPr>
          <w:lang w:val="vi-VN"/>
        </w:rPr>
        <w:t xml:space="preserve">acrolide uống hoặc chích cùng với một kháng sinh </w:t>
      </w:r>
      <w:r w:rsidR="00F3692A" w:rsidRPr="00F3692A">
        <w:rPr>
          <w:lang w:val="vi-VN"/>
        </w:rPr>
        <w:t>B</w:t>
      </w:r>
      <w:r w:rsidRPr="008F4DD6">
        <w:rPr>
          <w:lang w:val="vi-VN"/>
        </w:rPr>
        <w:t>eta-lactam trong trường hợp nghi ngờ nhiễm</w:t>
      </w:r>
      <w:r w:rsidR="006300B9" w:rsidRPr="008F4DD6">
        <w:rPr>
          <w:lang w:val="vi-VN"/>
        </w:rPr>
        <w:t xml:space="preserve"> thêm </w:t>
      </w:r>
      <w:r w:rsidRPr="008F4DD6">
        <w:rPr>
          <w:lang w:val="vi-VN"/>
        </w:rPr>
        <w:t xml:space="preserve"> </w:t>
      </w:r>
      <w:r w:rsidRPr="008F4DD6">
        <w:rPr>
          <w:i/>
          <w:iCs/>
          <w:lang w:val="vi-VN"/>
        </w:rPr>
        <w:t xml:space="preserve">Mycoplasma pneumoniae </w:t>
      </w:r>
      <w:r w:rsidRPr="008F4DD6">
        <w:rPr>
          <w:lang w:val="vi-VN"/>
        </w:rPr>
        <w:t xml:space="preserve">và </w:t>
      </w:r>
      <w:r w:rsidRPr="008F4DD6">
        <w:rPr>
          <w:i/>
          <w:iCs/>
          <w:lang w:val="vi-VN"/>
        </w:rPr>
        <w:t>Chlamydophila pneumoniae</w:t>
      </w:r>
      <w:r w:rsidR="00F3692A" w:rsidRPr="00F3692A">
        <w:rPr>
          <w:lang w:val="vi-VN"/>
        </w:rPr>
        <w:t>.</w:t>
      </w:r>
    </w:p>
    <w:p w14:paraId="7257104A" w14:textId="12D3D784" w:rsidR="002140A1" w:rsidRPr="00F3692A" w:rsidRDefault="002140A1" w:rsidP="00CD4F4D">
      <w:pPr>
        <w:pStyle w:val="ListParagraph"/>
        <w:numPr>
          <w:ilvl w:val="1"/>
          <w:numId w:val="2"/>
        </w:numPr>
        <w:rPr>
          <w:lang w:val="vi-VN"/>
        </w:rPr>
      </w:pPr>
      <w:r w:rsidRPr="00F3692A">
        <w:rPr>
          <w:lang w:val="vi-VN"/>
        </w:rPr>
        <w:t xml:space="preserve">Vancomycin hoặc </w:t>
      </w:r>
      <w:r w:rsidR="00F3692A" w:rsidRPr="00F3692A">
        <w:rPr>
          <w:lang w:val="vi-VN"/>
        </w:rPr>
        <w:t>C</w:t>
      </w:r>
      <w:r w:rsidRPr="00F3692A">
        <w:rPr>
          <w:lang w:val="vi-VN"/>
        </w:rPr>
        <w:t xml:space="preserve">lindamycin cộng với một kháng sinh </w:t>
      </w:r>
      <w:r w:rsidR="001A3794" w:rsidRPr="001A3794">
        <w:rPr>
          <w:lang w:val="vi-VN"/>
        </w:rPr>
        <w:t>B</w:t>
      </w:r>
      <w:r w:rsidRPr="00F3692A">
        <w:rPr>
          <w:lang w:val="vi-VN"/>
        </w:rPr>
        <w:t xml:space="preserve">eta-lactam trong trường hợp nghi nhiễm </w:t>
      </w:r>
      <w:r w:rsidRPr="00F3692A">
        <w:rPr>
          <w:i/>
          <w:iCs/>
          <w:lang w:val="vi-VN"/>
        </w:rPr>
        <w:t>S.aureus</w:t>
      </w:r>
      <w:r w:rsidR="001A3794" w:rsidRPr="001A3794">
        <w:rPr>
          <w:lang w:val="vi-VN"/>
        </w:rPr>
        <w:t>.</w:t>
      </w:r>
    </w:p>
    <w:p w14:paraId="00A2E88F" w14:textId="023150F2" w:rsidR="002140A1" w:rsidRPr="001A3794" w:rsidRDefault="002140A1" w:rsidP="00495172">
      <w:pPr>
        <w:ind w:firstLine="426"/>
        <w:rPr>
          <w:lang w:val="vi-VN"/>
        </w:rPr>
      </w:pPr>
      <w:r w:rsidRPr="001A3794">
        <w:rPr>
          <w:lang w:val="vi-VN"/>
        </w:rPr>
        <w:t>Bệnh nhân được điều trị bằng tiêm</w:t>
      </w:r>
      <w:r w:rsidR="00873678" w:rsidRPr="001A3794">
        <w:rPr>
          <w:lang w:val="vi-VN"/>
        </w:rPr>
        <w:t xml:space="preserve"> mạch</w:t>
      </w:r>
      <w:r w:rsidRPr="001A3794">
        <w:rPr>
          <w:lang w:val="vi-VN"/>
        </w:rPr>
        <w:t xml:space="preserve"> có thể được chuyển sang điều trị bằng uống khi hết sốt, lâm sàng cải thiện, có thể dung nạp được đường uống và không có biến chứng</w:t>
      </w:r>
      <w:r w:rsidRPr="001A3794">
        <w:rPr>
          <w:rStyle w:val="A8"/>
          <w:rFonts w:cs="Times New Roman"/>
          <w:color w:val="auto"/>
          <w:sz w:val="24"/>
          <w:szCs w:val="24"/>
          <w:vertAlign w:val="subscript"/>
          <w:lang w:val="vi-VN"/>
        </w:rPr>
        <w:t xml:space="preserve"> </w:t>
      </w:r>
      <w:r w:rsidR="00BD0E7C" w:rsidRPr="001A3794">
        <w:rPr>
          <w:rStyle w:val="A8"/>
          <w:rFonts w:cs="Times New Roman"/>
          <w:color w:val="auto"/>
          <w:sz w:val="24"/>
          <w:szCs w:val="24"/>
          <w:lang w:val="vi-VN"/>
        </w:rPr>
        <w:t>.</w:t>
      </w:r>
    </w:p>
    <w:p w14:paraId="1930643E" w14:textId="6E69FA9C" w:rsidR="006300B9" w:rsidRPr="00BE4DBE" w:rsidRDefault="00BE4DBE" w:rsidP="003327BC">
      <w:pPr>
        <w:pStyle w:val="Caption"/>
        <w:rPr>
          <w:lang w:val="vi-VN"/>
        </w:rPr>
      </w:pPr>
      <w:r w:rsidRPr="00BE4DBE">
        <w:rPr>
          <w:lang w:val="vi-VN"/>
        </w:rPr>
        <w:t xml:space="preserve">Bảng </w:t>
      </w:r>
      <w:r w:rsidR="00CE688D">
        <w:rPr>
          <w:lang w:val="vi-VN"/>
        </w:rPr>
        <w:fldChar w:fldCharType="begin"/>
      </w:r>
      <w:r w:rsidR="00CE688D">
        <w:rPr>
          <w:lang w:val="vi-VN"/>
        </w:rPr>
        <w:instrText xml:space="preserve"> STYLEREF 1 \s </w:instrText>
      </w:r>
      <w:r w:rsidR="00CE688D">
        <w:rPr>
          <w:lang w:val="vi-VN"/>
        </w:rPr>
        <w:fldChar w:fldCharType="separate"/>
      </w:r>
      <w:r w:rsidR="00CE688D">
        <w:rPr>
          <w:noProof/>
          <w:lang w:val="vi-VN"/>
        </w:rPr>
        <w:t>3</w:t>
      </w:r>
      <w:r w:rsidR="00CE688D">
        <w:rPr>
          <w:lang w:val="vi-VN"/>
        </w:rPr>
        <w:fldChar w:fldCharType="end"/>
      </w:r>
      <w:r w:rsidR="00CE688D">
        <w:rPr>
          <w:lang w:val="vi-VN"/>
        </w:rPr>
        <w:t>.</w:t>
      </w:r>
      <w:r w:rsidR="00CE688D">
        <w:rPr>
          <w:lang w:val="vi-VN"/>
        </w:rPr>
        <w:fldChar w:fldCharType="begin"/>
      </w:r>
      <w:r w:rsidR="00CE688D">
        <w:rPr>
          <w:lang w:val="vi-VN"/>
        </w:rPr>
        <w:instrText xml:space="preserve"> SEQ Bảng \* ARABIC \s 1 </w:instrText>
      </w:r>
      <w:r w:rsidR="00CE688D">
        <w:rPr>
          <w:lang w:val="vi-VN"/>
        </w:rPr>
        <w:fldChar w:fldCharType="separate"/>
      </w:r>
      <w:r w:rsidR="00CE688D">
        <w:rPr>
          <w:noProof/>
          <w:lang w:val="vi-VN"/>
        </w:rPr>
        <w:t>2</w:t>
      </w:r>
      <w:r w:rsidR="00CE688D">
        <w:rPr>
          <w:lang w:val="vi-VN"/>
        </w:rPr>
        <w:fldChar w:fldCharType="end"/>
      </w:r>
      <w:r w:rsidRPr="00BE4DBE">
        <w:rPr>
          <w:lang w:val="vi-VN"/>
        </w:rPr>
        <w:t xml:space="preserve">. </w:t>
      </w:r>
      <w:r w:rsidR="002140A1" w:rsidRPr="00BE4DBE">
        <w:rPr>
          <w:lang w:val="vi-VN"/>
        </w:rPr>
        <w:t>Chọn lựa kháng sinh cho VPC</w:t>
      </w:r>
      <w:r w:rsidR="00EE0889" w:rsidRPr="00BE4DBE">
        <w:rPr>
          <w:lang w:val="vi-VN"/>
        </w:rPr>
        <w:t xml:space="preserve">Đ dựa theo tuổi và lâm sàng </w:t>
      </w:r>
      <w:r w:rsidRPr="00BE4DBE">
        <w:rPr>
          <w:lang w:val="vi-VN"/>
        </w:rPr>
        <w:t>.</w:t>
      </w:r>
    </w:p>
    <w:tbl>
      <w:tblPr>
        <w:tblStyle w:val="TableGrid"/>
        <w:tblW w:w="8222" w:type="dxa"/>
        <w:jc w:val="center"/>
        <w:tblLook w:val="04A0" w:firstRow="1" w:lastRow="0" w:firstColumn="1" w:lastColumn="0" w:noHBand="0" w:noVBand="1"/>
      </w:tblPr>
      <w:tblGrid>
        <w:gridCol w:w="3260"/>
        <w:gridCol w:w="4962"/>
      </w:tblGrid>
      <w:tr w:rsidR="006300B9" w:rsidRPr="008A1619" w14:paraId="739BDD26" w14:textId="77777777" w:rsidTr="009772D6">
        <w:trPr>
          <w:jc w:val="center"/>
        </w:trPr>
        <w:tc>
          <w:tcPr>
            <w:tcW w:w="3260" w:type="dxa"/>
          </w:tcPr>
          <w:p w14:paraId="2AC13B27" w14:textId="1A5D6F5F" w:rsidR="006300B9" w:rsidRPr="008A1619" w:rsidRDefault="006300B9" w:rsidP="000C5225">
            <w:pPr>
              <w:jc w:val="center"/>
              <w:rPr>
                <w:b/>
                <w:sz w:val="24"/>
                <w:szCs w:val="24"/>
              </w:rPr>
            </w:pPr>
            <w:r w:rsidRPr="008A1619">
              <w:rPr>
                <w:b/>
                <w:bCs/>
                <w:iCs/>
                <w:sz w:val="24"/>
                <w:szCs w:val="24"/>
              </w:rPr>
              <w:t>Tuổi / Lâm sàng</w:t>
            </w:r>
          </w:p>
        </w:tc>
        <w:tc>
          <w:tcPr>
            <w:tcW w:w="4962" w:type="dxa"/>
          </w:tcPr>
          <w:p w14:paraId="52070D73" w14:textId="0D863E32" w:rsidR="006300B9" w:rsidRPr="008A1619" w:rsidRDefault="006300B9" w:rsidP="000C5225">
            <w:pPr>
              <w:jc w:val="center"/>
              <w:rPr>
                <w:b/>
                <w:sz w:val="24"/>
                <w:szCs w:val="24"/>
              </w:rPr>
            </w:pPr>
            <w:r w:rsidRPr="008A1619">
              <w:rPr>
                <w:b/>
                <w:bCs/>
                <w:iCs/>
                <w:sz w:val="24"/>
                <w:szCs w:val="24"/>
              </w:rPr>
              <w:t>Nội trú</w:t>
            </w:r>
          </w:p>
        </w:tc>
      </w:tr>
      <w:tr w:rsidR="006300B9" w:rsidRPr="008A1619" w14:paraId="05B27C07" w14:textId="77777777" w:rsidTr="009772D6">
        <w:trPr>
          <w:jc w:val="center"/>
        </w:trPr>
        <w:tc>
          <w:tcPr>
            <w:tcW w:w="3260" w:type="dxa"/>
          </w:tcPr>
          <w:p w14:paraId="3D7FFBFB" w14:textId="674693FB" w:rsidR="006300B9" w:rsidRPr="008A1619" w:rsidRDefault="006300B9" w:rsidP="006B14F4">
            <w:pPr>
              <w:rPr>
                <w:b/>
                <w:sz w:val="24"/>
                <w:szCs w:val="24"/>
              </w:rPr>
            </w:pPr>
            <w:r w:rsidRPr="008A1619">
              <w:rPr>
                <w:sz w:val="24"/>
                <w:szCs w:val="24"/>
              </w:rPr>
              <w:t>Sơ sinh</w:t>
            </w:r>
          </w:p>
        </w:tc>
        <w:tc>
          <w:tcPr>
            <w:tcW w:w="4962" w:type="dxa"/>
          </w:tcPr>
          <w:p w14:paraId="71F2ABB7" w14:textId="6C187CB1" w:rsidR="006300B9" w:rsidRPr="008A1619" w:rsidRDefault="006300B9" w:rsidP="006B14F4">
            <w:pPr>
              <w:rPr>
                <w:sz w:val="24"/>
                <w:szCs w:val="24"/>
                <w:lang w:val="fr-FR"/>
              </w:rPr>
            </w:pPr>
            <w:r w:rsidRPr="008A1619">
              <w:rPr>
                <w:sz w:val="24"/>
                <w:szCs w:val="24"/>
                <w:lang w:val="fr-FR"/>
              </w:rPr>
              <w:t>Ampicillin + Gentamycin</w:t>
            </w:r>
          </w:p>
        </w:tc>
      </w:tr>
      <w:tr w:rsidR="006300B9" w:rsidRPr="008A1619" w14:paraId="7047076B" w14:textId="77777777" w:rsidTr="009772D6">
        <w:trPr>
          <w:jc w:val="center"/>
        </w:trPr>
        <w:tc>
          <w:tcPr>
            <w:tcW w:w="3260" w:type="dxa"/>
          </w:tcPr>
          <w:p w14:paraId="2B4CC56D" w14:textId="3C6EED66" w:rsidR="006300B9" w:rsidRPr="008A1619" w:rsidRDefault="006300B9" w:rsidP="006B14F4">
            <w:pPr>
              <w:rPr>
                <w:b/>
                <w:sz w:val="24"/>
                <w:szCs w:val="24"/>
              </w:rPr>
            </w:pPr>
            <w:r w:rsidRPr="008A1619">
              <w:rPr>
                <w:sz w:val="24"/>
                <w:szCs w:val="24"/>
              </w:rPr>
              <w:t>3</w:t>
            </w:r>
            <w:r w:rsidR="00FD63EE">
              <w:rPr>
                <w:sz w:val="24"/>
                <w:szCs w:val="24"/>
              </w:rPr>
              <w:t xml:space="preserve"> tuần – </w:t>
            </w:r>
            <w:r w:rsidRPr="008A1619">
              <w:rPr>
                <w:sz w:val="24"/>
                <w:szCs w:val="24"/>
              </w:rPr>
              <w:t>3</w:t>
            </w:r>
            <w:r w:rsidR="00FD63EE">
              <w:rPr>
                <w:sz w:val="24"/>
                <w:szCs w:val="24"/>
              </w:rPr>
              <w:t xml:space="preserve"> </w:t>
            </w:r>
            <w:r w:rsidRPr="008A1619">
              <w:rPr>
                <w:sz w:val="24"/>
                <w:szCs w:val="24"/>
              </w:rPr>
              <w:t>th</w:t>
            </w:r>
            <w:r w:rsidR="00FD63EE">
              <w:rPr>
                <w:sz w:val="24"/>
                <w:szCs w:val="24"/>
              </w:rPr>
              <w:t>áng</w:t>
            </w:r>
            <w:r w:rsidRPr="008A1619">
              <w:rPr>
                <w:sz w:val="24"/>
                <w:szCs w:val="24"/>
              </w:rPr>
              <w:t xml:space="preserve">, thâm nhiễm </w:t>
            </w:r>
            <w:r w:rsidR="00FD63EE">
              <w:rPr>
                <w:sz w:val="24"/>
                <w:szCs w:val="24"/>
              </w:rPr>
              <w:t xml:space="preserve">mô </w:t>
            </w:r>
            <w:r w:rsidRPr="008A1619">
              <w:rPr>
                <w:sz w:val="24"/>
                <w:szCs w:val="24"/>
              </w:rPr>
              <w:t>kẽ, vẻ mặt không nhiễm độc</w:t>
            </w:r>
          </w:p>
        </w:tc>
        <w:tc>
          <w:tcPr>
            <w:tcW w:w="4962" w:type="dxa"/>
          </w:tcPr>
          <w:p w14:paraId="0177CDA2" w14:textId="77777777" w:rsidR="006300B9" w:rsidRPr="008A1619" w:rsidRDefault="006300B9" w:rsidP="006B14F4">
            <w:pPr>
              <w:rPr>
                <w:sz w:val="24"/>
                <w:szCs w:val="24"/>
                <w:lang w:val="fr-FR"/>
              </w:rPr>
            </w:pPr>
            <w:r w:rsidRPr="008A1619">
              <w:rPr>
                <w:sz w:val="24"/>
                <w:szCs w:val="24"/>
                <w:lang w:val="fr-FR"/>
              </w:rPr>
              <w:t>Macrolides</w:t>
            </w:r>
          </w:p>
          <w:p w14:paraId="3B3EB8DF" w14:textId="77777777" w:rsidR="006300B9" w:rsidRPr="008A1619" w:rsidRDefault="006300B9" w:rsidP="006B14F4">
            <w:pPr>
              <w:rPr>
                <w:b/>
                <w:sz w:val="24"/>
                <w:szCs w:val="24"/>
              </w:rPr>
            </w:pPr>
          </w:p>
        </w:tc>
      </w:tr>
      <w:tr w:rsidR="006300B9" w:rsidRPr="008A1619" w14:paraId="668781F1" w14:textId="77777777" w:rsidTr="009772D6">
        <w:trPr>
          <w:jc w:val="center"/>
        </w:trPr>
        <w:tc>
          <w:tcPr>
            <w:tcW w:w="3260" w:type="dxa"/>
          </w:tcPr>
          <w:p w14:paraId="6FF48DDA" w14:textId="24E3D52D" w:rsidR="006300B9" w:rsidRPr="008A1619" w:rsidRDefault="006300B9" w:rsidP="006B14F4">
            <w:pPr>
              <w:rPr>
                <w:b/>
                <w:sz w:val="24"/>
                <w:szCs w:val="24"/>
              </w:rPr>
            </w:pPr>
            <w:r w:rsidRPr="008A1619">
              <w:rPr>
                <w:sz w:val="24"/>
                <w:szCs w:val="24"/>
              </w:rPr>
              <w:lastRenderedPageBreak/>
              <w:t>4</w:t>
            </w:r>
            <w:r w:rsidR="00FD63EE">
              <w:rPr>
                <w:sz w:val="24"/>
                <w:szCs w:val="24"/>
              </w:rPr>
              <w:t xml:space="preserve"> tháng – 4 tuổi</w:t>
            </w:r>
          </w:p>
        </w:tc>
        <w:tc>
          <w:tcPr>
            <w:tcW w:w="4962" w:type="dxa"/>
          </w:tcPr>
          <w:p w14:paraId="22536C83" w14:textId="77777777" w:rsidR="000C5225" w:rsidRDefault="006300B9" w:rsidP="006B14F4">
            <w:pPr>
              <w:rPr>
                <w:sz w:val="24"/>
                <w:szCs w:val="24"/>
                <w:lang w:val="fr-FR"/>
              </w:rPr>
            </w:pPr>
            <w:r w:rsidRPr="008A1619">
              <w:rPr>
                <w:sz w:val="24"/>
                <w:szCs w:val="24"/>
                <w:lang w:val="fr-FR"/>
              </w:rPr>
              <w:t>Peni</w:t>
            </w:r>
            <w:r w:rsidR="00BA19F2">
              <w:rPr>
                <w:sz w:val="24"/>
                <w:szCs w:val="24"/>
                <w:lang w:val="fr-FR"/>
              </w:rPr>
              <w:t>cillin</w:t>
            </w:r>
            <w:r w:rsidRPr="008A1619">
              <w:rPr>
                <w:sz w:val="24"/>
                <w:szCs w:val="24"/>
                <w:lang w:val="fr-FR"/>
              </w:rPr>
              <w:t>/Ampi</w:t>
            </w:r>
            <w:r w:rsidR="00BA19F2">
              <w:rPr>
                <w:sz w:val="24"/>
                <w:szCs w:val="24"/>
                <w:lang w:val="fr-FR"/>
              </w:rPr>
              <w:t xml:space="preserve">cillin </w:t>
            </w:r>
            <w:r w:rsidRPr="008A1619">
              <w:rPr>
                <w:sz w:val="24"/>
                <w:szCs w:val="24"/>
              </w:rPr>
              <w:sym w:font="Symbol" w:char="F0B1"/>
            </w:r>
            <w:r w:rsidRPr="008A1619">
              <w:rPr>
                <w:sz w:val="24"/>
                <w:szCs w:val="24"/>
                <w:lang w:val="fr-FR"/>
              </w:rPr>
              <w:t xml:space="preserve"> Macrolides </w:t>
            </w:r>
          </w:p>
          <w:p w14:paraId="254D4148" w14:textId="1795A219" w:rsidR="006300B9" w:rsidRPr="008A1619" w:rsidRDefault="000C5225" w:rsidP="006B14F4">
            <w:pPr>
              <w:rPr>
                <w:sz w:val="24"/>
                <w:szCs w:val="24"/>
                <w:lang w:val="fr-FR"/>
              </w:rPr>
            </w:pPr>
            <w:r>
              <w:rPr>
                <w:sz w:val="24"/>
                <w:szCs w:val="24"/>
                <w:lang w:val="fr-FR"/>
              </w:rPr>
              <w:t>(</w:t>
            </w:r>
            <w:proofErr w:type="gramStart"/>
            <w:r w:rsidR="006300B9" w:rsidRPr="008A1619">
              <w:rPr>
                <w:sz w:val="24"/>
                <w:szCs w:val="24"/>
                <w:lang w:val="fr-FR"/>
              </w:rPr>
              <w:t>đã</w:t>
            </w:r>
            <w:proofErr w:type="gramEnd"/>
            <w:r>
              <w:rPr>
                <w:sz w:val="24"/>
                <w:szCs w:val="24"/>
                <w:lang w:val="fr-FR"/>
              </w:rPr>
              <w:t xml:space="preserve"> </w:t>
            </w:r>
            <w:r w:rsidR="006300B9" w:rsidRPr="008A1619">
              <w:rPr>
                <w:sz w:val="24"/>
                <w:szCs w:val="24"/>
                <w:lang w:val="fr-FR"/>
              </w:rPr>
              <w:t>chủng ngừa đầy đủ)</w:t>
            </w:r>
          </w:p>
          <w:p w14:paraId="4A5FE76F" w14:textId="77777777" w:rsidR="000C5225" w:rsidRDefault="006300B9" w:rsidP="006B14F4">
            <w:pPr>
              <w:rPr>
                <w:sz w:val="24"/>
                <w:szCs w:val="24"/>
                <w:lang w:val="fr-FR"/>
              </w:rPr>
            </w:pPr>
            <w:r w:rsidRPr="008A1619">
              <w:rPr>
                <w:sz w:val="24"/>
                <w:szCs w:val="24"/>
                <w:lang w:val="fr-FR"/>
              </w:rPr>
              <w:t>Cefotaxim hay Ceftri</w:t>
            </w:r>
            <w:r w:rsidR="00BA19F2">
              <w:rPr>
                <w:sz w:val="24"/>
                <w:szCs w:val="24"/>
                <w:lang w:val="fr-FR"/>
              </w:rPr>
              <w:t>ax</w:t>
            </w:r>
            <w:r w:rsidRPr="008A1619">
              <w:rPr>
                <w:sz w:val="24"/>
                <w:szCs w:val="24"/>
                <w:lang w:val="fr-FR"/>
              </w:rPr>
              <w:t>one</w:t>
            </w:r>
            <w:r w:rsidR="008A1619">
              <w:rPr>
                <w:sz w:val="24"/>
                <w:szCs w:val="24"/>
                <w:lang w:val="fr-FR"/>
              </w:rPr>
              <w:t xml:space="preserve"> </w:t>
            </w:r>
            <w:r w:rsidR="008A1619" w:rsidRPr="008A1619">
              <w:rPr>
                <w:sz w:val="24"/>
                <w:szCs w:val="24"/>
              </w:rPr>
              <w:sym w:font="Symbol" w:char="F0B1"/>
            </w:r>
            <w:r w:rsidR="008A1619" w:rsidRPr="008A1619">
              <w:rPr>
                <w:sz w:val="24"/>
                <w:szCs w:val="24"/>
                <w:lang w:val="fr-FR"/>
              </w:rPr>
              <w:t xml:space="preserve"> Macrolides</w:t>
            </w:r>
          </w:p>
          <w:p w14:paraId="13F2D950" w14:textId="2DAFBFDA" w:rsidR="006300B9" w:rsidRPr="008A1619" w:rsidRDefault="008A1619" w:rsidP="006B14F4">
            <w:pPr>
              <w:rPr>
                <w:sz w:val="24"/>
                <w:szCs w:val="24"/>
                <w:lang w:val="fr-FR"/>
              </w:rPr>
            </w:pPr>
            <w:r>
              <w:rPr>
                <w:sz w:val="24"/>
                <w:szCs w:val="24"/>
                <w:lang w:val="fr-FR"/>
              </w:rPr>
              <w:t>(</w:t>
            </w:r>
            <w:proofErr w:type="gramStart"/>
            <w:r>
              <w:rPr>
                <w:sz w:val="24"/>
                <w:szCs w:val="24"/>
                <w:lang w:val="fr-FR"/>
              </w:rPr>
              <w:t>chưa</w:t>
            </w:r>
            <w:proofErr w:type="gramEnd"/>
            <w:r>
              <w:rPr>
                <w:sz w:val="24"/>
                <w:szCs w:val="24"/>
                <w:lang w:val="fr-FR"/>
              </w:rPr>
              <w:t xml:space="preserve"> chủng ngừa </w:t>
            </w:r>
            <w:r w:rsidR="006300B9" w:rsidRPr="008A1619">
              <w:rPr>
                <w:sz w:val="24"/>
                <w:szCs w:val="24"/>
                <w:lang w:val="fr-FR"/>
              </w:rPr>
              <w:t>dủ)</w:t>
            </w:r>
          </w:p>
        </w:tc>
      </w:tr>
      <w:tr w:rsidR="006300B9" w:rsidRPr="008A1619" w14:paraId="21959DA4" w14:textId="77777777" w:rsidTr="009772D6">
        <w:trPr>
          <w:jc w:val="center"/>
        </w:trPr>
        <w:tc>
          <w:tcPr>
            <w:tcW w:w="3260" w:type="dxa"/>
          </w:tcPr>
          <w:p w14:paraId="7790D702" w14:textId="242681F2" w:rsidR="006300B9" w:rsidRPr="008A1619" w:rsidRDefault="006300B9" w:rsidP="006B14F4">
            <w:pPr>
              <w:rPr>
                <w:b/>
                <w:sz w:val="24"/>
                <w:szCs w:val="24"/>
              </w:rPr>
            </w:pPr>
            <w:r w:rsidRPr="008A1619">
              <w:rPr>
                <w:sz w:val="24"/>
                <w:szCs w:val="24"/>
              </w:rPr>
              <w:sym w:font="Symbol" w:char="F0B3"/>
            </w:r>
            <w:r w:rsidRPr="008A1619">
              <w:rPr>
                <w:sz w:val="24"/>
                <w:szCs w:val="24"/>
              </w:rPr>
              <w:t>5t: thâm nhiễm phế nang, TDMP, vẻ mặt nhiễm độc</w:t>
            </w:r>
          </w:p>
        </w:tc>
        <w:tc>
          <w:tcPr>
            <w:tcW w:w="4962" w:type="dxa"/>
          </w:tcPr>
          <w:p w14:paraId="682B6418" w14:textId="77777777" w:rsidR="008A1619" w:rsidRDefault="006300B9" w:rsidP="006B14F4">
            <w:pPr>
              <w:rPr>
                <w:sz w:val="24"/>
                <w:szCs w:val="24"/>
                <w:lang w:val="fr-FR"/>
              </w:rPr>
            </w:pPr>
            <w:r w:rsidRPr="008A1619">
              <w:rPr>
                <w:sz w:val="24"/>
                <w:szCs w:val="24"/>
                <w:lang w:val="fr-FR"/>
              </w:rPr>
              <w:t>Peni/Ampi</w:t>
            </w:r>
            <w:r w:rsidRPr="008A1619">
              <w:rPr>
                <w:sz w:val="24"/>
                <w:szCs w:val="24"/>
              </w:rPr>
              <w:t xml:space="preserve"> </w:t>
            </w:r>
            <w:r w:rsidRPr="008A1619">
              <w:rPr>
                <w:sz w:val="24"/>
                <w:szCs w:val="24"/>
              </w:rPr>
              <w:sym w:font="Symbol" w:char="F0B1"/>
            </w:r>
            <w:r w:rsidRPr="008A1619">
              <w:rPr>
                <w:sz w:val="24"/>
                <w:szCs w:val="24"/>
                <w:lang w:val="fr-FR"/>
              </w:rPr>
              <w:t xml:space="preserve"> Macrolides </w:t>
            </w:r>
          </w:p>
          <w:p w14:paraId="2F585474" w14:textId="77777777" w:rsidR="000B4D94" w:rsidRDefault="008A1619" w:rsidP="006B14F4">
            <w:pPr>
              <w:rPr>
                <w:sz w:val="24"/>
                <w:szCs w:val="24"/>
                <w:lang w:val="fr-FR"/>
              </w:rPr>
            </w:pPr>
            <w:r w:rsidRPr="008A1619">
              <w:rPr>
                <w:sz w:val="24"/>
                <w:szCs w:val="24"/>
                <w:lang w:val="fr-FR"/>
              </w:rPr>
              <w:t>Cefotaxim hay Ceftriasone</w:t>
            </w:r>
            <w:r>
              <w:rPr>
                <w:sz w:val="24"/>
                <w:szCs w:val="24"/>
                <w:lang w:val="fr-FR"/>
              </w:rPr>
              <w:t xml:space="preserve"> </w:t>
            </w:r>
            <w:r w:rsidRPr="008A1619">
              <w:rPr>
                <w:sz w:val="24"/>
                <w:szCs w:val="24"/>
              </w:rPr>
              <w:sym w:font="Symbol" w:char="F0B1"/>
            </w:r>
            <w:r w:rsidRPr="008A1619">
              <w:rPr>
                <w:sz w:val="24"/>
                <w:szCs w:val="24"/>
                <w:lang w:val="fr-FR"/>
              </w:rPr>
              <w:t xml:space="preserve"> Macrolides</w:t>
            </w:r>
            <w:r>
              <w:rPr>
                <w:sz w:val="24"/>
                <w:szCs w:val="24"/>
                <w:lang w:val="fr-FR"/>
              </w:rPr>
              <w:t xml:space="preserve"> </w:t>
            </w:r>
          </w:p>
          <w:p w14:paraId="0A956D7A" w14:textId="6AACB93C" w:rsidR="006300B9" w:rsidRPr="008A1619" w:rsidRDefault="008A1619" w:rsidP="006B14F4">
            <w:pPr>
              <w:rPr>
                <w:sz w:val="24"/>
                <w:szCs w:val="24"/>
                <w:lang w:val="fr-FR"/>
              </w:rPr>
            </w:pPr>
            <w:r>
              <w:rPr>
                <w:sz w:val="24"/>
                <w:szCs w:val="24"/>
                <w:lang w:val="fr-FR"/>
              </w:rPr>
              <w:t>(</w:t>
            </w:r>
            <w:proofErr w:type="gramStart"/>
            <w:r>
              <w:rPr>
                <w:sz w:val="24"/>
                <w:szCs w:val="24"/>
                <w:lang w:val="fr-FR"/>
              </w:rPr>
              <w:t>chưa</w:t>
            </w:r>
            <w:proofErr w:type="gramEnd"/>
            <w:r>
              <w:rPr>
                <w:sz w:val="24"/>
                <w:szCs w:val="24"/>
                <w:lang w:val="fr-FR"/>
              </w:rPr>
              <w:t xml:space="preserve"> chủng ngừa </w:t>
            </w:r>
            <w:r w:rsidRPr="008A1619">
              <w:rPr>
                <w:sz w:val="24"/>
                <w:szCs w:val="24"/>
                <w:lang w:val="fr-FR"/>
              </w:rPr>
              <w:t>dủ)</w:t>
            </w:r>
            <w:r w:rsidR="006300B9" w:rsidRPr="008A1619">
              <w:rPr>
                <w:sz w:val="24"/>
                <w:szCs w:val="24"/>
                <w:lang w:val="fr-FR"/>
              </w:rPr>
              <w:t xml:space="preserve">   </w:t>
            </w:r>
          </w:p>
        </w:tc>
      </w:tr>
      <w:tr w:rsidR="006300B9" w:rsidRPr="008A1619" w14:paraId="13A97B84" w14:textId="77777777" w:rsidTr="009772D6">
        <w:trPr>
          <w:jc w:val="center"/>
        </w:trPr>
        <w:tc>
          <w:tcPr>
            <w:tcW w:w="3260" w:type="dxa"/>
          </w:tcPr>
          <w:p w14:paraId="03CD5886" w14:textId="7453F4C2" w:rsidR="006300B9" w:rsidRPr="008A1619" w:rsidRDefault="006300B9" w:rsidP="006B14F4">
            <w:pPr>
              <w:rPr>
                <w:b/>
                <w:sz w:val="24"/>
                <w:szCs w:val="24"/>
              </w:rPr>
            </w:pPr>
            <w:r w:rsidRPr="008A1619">
              <w:rPr>
                <w:sz w:val="24"/>
                <w:szCs w:val="24"/>
              </w:rPr>
              <w:sym w:font="Symbol" w:char="F0B3"/>
            </w:r>
            <w:r w:rsidRPr="008A1619">
              <w:rPr>
                <w:sz w:val="24"/>
                <w:szCs w:val="24"/>
              </w:rPr>
              <w:t>5t: thâm nhiễm mô kẽ</w:t>
            </w:r>
          </w:p>
        </w:tc>
        <w:tc>
          <w:tcPr>
            <w:tcW w:w="4962" w:type="dxa"/>
          </w:tcPr>
          <w:p w14:paraId="77C9CC24" w14:textId="5AFF0BAF" w:rsidR="006300B9" w:rsidRPr="008A1619" w:rsidRDefault="006300B9" w:rsidP="006B14F4">
            <w:pPr>
              <w:rPr>
                <w:sz w:val="24"/>
                <w:szCs w:val="24"/>
                <w:lang w:val="fr-FR"/>
              </w:rPr>
            </w:pPr>
            <w:r w:rsidRPr="008A1619">
              <w:rPr>
                <w:sz w:val="24"/>
                <w:szCs w:val="24"/>
                <w:lang w:val="fr-FR"/>
              </w:rPr>
              <w:t xml:space="preserve">Macrolides </w:t>
            </w:r>
            <w:r w:rsidRPr="008A1619">
              <w:rPr>
                <w:sz w:val="24"/>
                <w:szCs w:val="24"/>
              </w:rPr>
              <w:sym w:font="Symbol" w:char="F0B1"/>
            </w:r>
            <w:r w:rsidRPr="008A1619">
              <w:rPr>
                <w:sz w:val="24"/>
                <w:szCs w:val="24"/>
                <w:lang w:val="fr-FR"/>
              </w:rPr>
              <w:t xml:space="preserve"> </w:t>
            </w:r>
            <w:r w:rsidRPr="008A1619">
              <w:rPr>
                <w:sz w:val="24"/>
                <w:szCs w:val="24"/>
              </w:rPr>
              <w:sym w:font="Symbol" w:char="F062"/>
            </w:r>
            <w:r w:rsidRPr="008A1619">
              <w:rPr>
                <w:sz w:val="24"/>
                <w:szCs w:val="24"/>
                <w:lang w:val="fr-FR"/>
              </w:rPr>
              <w:t xml:space="preserve"> lactam</w:t>
            </w:r>
          </w:p>
        </w:tc>
      </w:tr>
      <w:tr w:rsidR="006300B9" w:rsidRPr="008A1619" w14:paraId="726DB62C" w14:textId="77777777" w:rsidTr="009772D6">
        <w:trPr>
          <w:jc w:val="center"/>
        </w:trPr>
        <w:tc>
          <w:tcPr>
            <w:tcW w:w="3260" w:type="dxa"/>
          </w:tcPr>
          <w:p w14:paraId="68F23059" w14:textId="77777777" w:rsidR="000B4D94" w:rsidRDefault="006300B9" w:rsidP="006B14F4">
            <w:pPr>
              <w:rPr>
                <w:sz w:val="24"/>
                <w:szCs w:val="24"/>
              </w:rPr>
            </w:pPr>
            <w:r w:rsidRPr="008A1619">
              <w:rPr>
                <w:sz w:val="24"/>
                <w:szCs w:val="24"/>
              </w:rPr>
              <w:t>Viêm phổi hoại tử</w:t>
            </w:r>
            <w:r w:rsidR="008A1619">
              <w:rPr>
                <w:sz w:val="24"/>
                <w:szCs w:val="24"/>
              </w:rPr>
              <w:t xml:space="preserve"> </w:t>
            </w:r>
          </w:p>
          <w:p w14:paraId="67F422EF" w14:textId="7FD86C4F" w:rsidR="006300B9" w:rsidRPr="008A1619" w:rsidRDefault="008A1619" w:rsidP="006B14F4">
            <w:pPr>
              <w:rPr>
                <w:b/>
                <w:sz w:val="24"/>
                <w:szCs w:val="24"/>
              </w:rPr>
            </w:pPr>
            <w:r>
              <w:rPr>
                <w:sz w:val="24"/>
                <w:szCs w:val="24"/>
              </w:rPr>
              <w:t>(nghi</w:t>
            </w:r>
            <w:r w:rsidR="000B4D94">
              <w:rPr>
                <w:sz w:val="24"/>
                <w:szCs w:val="24"/>
              </w:rPr>
              <w:t xml:space="preserve"> do</w:t>
            </w:r>
            <w:r>
              <w:rPr>
                <w:sz w:val="24"/>
                <w:szCs w:val="24"/>
              </w:rPr>
              <w:t xml:space="preserve"> </w:t>
            </w:r>
            <w:r w:rsidRPr="000B4D94">
              <w:rPr>
                <w:i/>
                <w:sz w:val="24"/>
                <w:szCs w:val="24"/>
              </w:rPr>
              <w:t>S. aureus</w:t>
            </w:r>
            <w:r>
              <w:rPr>
                <w:sz w:val="24"/>
                <w:szCs w:val="24"/>
              </w:rPr>
              <w:t>)</w:t>
            </w:r>
          </w:p>
        </w:tc>
        <w:tc>
          <w:tcPr>
            <w:tcW w:w="4962" w:type="dxa"/>
          </w:tcPr>
          <w:p w14:paraId="76CC301F" w14:textId="77777777" w:rsidR="008A1619" w:rsidRPr="008A1619" w:rsidRDefault="006300B9" w:rsidP="006B14F4">
            <w:pPr>
              <w:rPr>
                <w:sz w:val="24"/>
                <w:szCs w:val="24"/>
              </w:rPr>
            </w:pPr>
            <w:r w:rsidRPr="008A1619">
              <w:rPr>
                <w:sz w:val="24"/>
                <w:szCs w:val="24"/>
              </w:rPr>
              <w:t xml:space="preserve">Oxacillin/nafcillin; </w:t>
            </w:r>
          </w:p>
          <w:p w14:paraId="1BED1C91" w14:textId="5CC4FA91" w:rsidR="006300B9" w:rsidRPr="008A1619" w:rsidRDefault="006300B9" w:rsidP="006B14F4">
            <w:pPr>
              <w:rPr>
                <w:sz w:val="24"/>
                <w:szCs w:val="24"/>
              </w:rPr>
            </w:pPr>
            <w:r w:rsidRPr="008A1619">
              <w:rPr>
                <w:sz w:val="24"/>
                <w:szCs w:val="24"/>
              </w:rPr>
              <w:t xml:space="preserve">Vancomycin  </w:t>
            </w:r>
            <w:r w:rsidRPr="008A1619">
              <w:rPr>
                <w:sz w:val="24"/>
                <w:szCs w:val="24"/>
              </w:rPr>
              <w:sym w:font="Symbol" w:char="F0B1"/>
            </w:r>
            <w:r w:rsidRPr="008A1619">
              <w:rPr>
                <w:sz w:val="24"/>
                <w:szCs w:val="24"/>
              </w:rPr>
              <w:t xml:space="preserve"> </w:t>
            </w:r>
            <w:r w:rsidR="000B4D94">
              <w:rPr>
                <w:sz w:val="24"/>
                <w:szCs w:val="24"/>
              </w:rPr>
              <w:t>C</w:t>
            </w:r>
            <w:r w:rsidRPr="008A1619">
              <w:rPr>
                <w:sz w:val="24"/>
                <w:szCs w:val="24"/>
              </w:rPr>
              <w:t>ephalosporin</w:t>
            </w:r>
          </w:p>
        </w:tc>
      </w:tr>
    </w:tbl>
    <w:p w14:paraId="24820FC7" w14:textId="77777777" w:rsidR="008A1619" w:rsidRDefault="008A1619" w:rsidP="006B14F4">
      <w:pPr>
        <w:rPr>
          <w:b/>
        </w:rPr>
      </w:pPr>
    </w:p>
    <w:p w14:paraId="3DA6D5B7" w14:textId="0CE80D88" w:rsidR="00F920A0" w:rsidRDefault="003327BC" w:rsidP="003327BC">
      <w:pPr>
        <w:pStyle w:val="Caption"/>
        <w:rPr>
          <w:b w:val="0"/>
        </w:rPr>
      </w:pPr>
      <w:r w:rsidRPr="003327BC">
        <w:t xml:space="preserve">Bảng </w:t>
      </w:r>
      <w:r w:rsidR="009772D6">
        <w:rPr>
          <w:noProof/>
        </w:rPr>
        <w:fldChar w:fldCharType="begin"/>
      </w:r>
      <w:r w:rsidR="009772D6">
        <w:rPr>
          <w:noProof/>
        </w:rPr>
        <w:instrText xml:space="preserve"> STYLEREF 1 \s </w:instrText>
      </w:r>
      <w:r w:rsidR="009772D6">
        <w:rPr>
          <w:noProof/>
        </w:rPr>
        <w:fldChar w:fldCharType="separate"/>
      </w:r>
      <w:r w:rsidR="00CE688D">
        <w:rPr>
          <w:noProof/>
        </w:rPr>
        <w:t>3</w:t>
      </w:r>
      <w:r w:rsidR="009772D6">
        <w:rPr>
          <w:noProof/>
        </w:rPr>
        <w:fldChar w:fldCharType="end"/>
      </w:r>
      <w:r w:rsidR="00CE688D">
        <w:t>.</w:t>
      </w:r>
      <w:r w:rsidR="009772D6">
        <w:rPr>
          <w:noProof/>
        </w:rPr>
        <w:fldChar w:fldCharType="begin"/>
      </w:r>
      <w:r w:rsidR="009772D6">
        <w:rPr>
          <w:noProof/>
        </w:rPr>
        <w:instrText xml:space="preserve"> SEQ Bảng \* ARABIC \s 1 </w:instrText>
      </w:r>
      <w:r w:rsidR="009772D6">
        <w:rPr>
          <w:noProof/>
        </w:rPr>
        <w:fldChar w:fldCharType="separate"/>
      </w:r>
      <w:r w:rsidR="00CE688D">
        <w:rPr>
          <w:noProof/>
        </w:rPr>
        <w:t>3</w:t>
      </w:r>
      <w:r w:rsidR="009772D6">
        <w:rPr>
          <w:noProof/>
        </w:rPr>
        <w:fldChar w:fldCharType="end"/>
      </w:r>
      <w:r w:rsidRPr="003327BC">
        <w:t>.</w:t>
      </w:r>
      <w:r w:rsidR="00BE075D" w:rsidRPr="003327BC">
        <w:t xml:space="preserve"> </w:t>
      </w:r>
      <w:r w:rsidR="00613335">
        <w:t>Kháng sinh đ</w:t>
      </w:r>
      <w:r w:rsidR="00F920A0" w:rsidRPr="003327BC">
        <w:t xml:space="preserve">iều trị </w:t>
      </w:r>
      <w:r>
        <w:t>đặc hiệu viêm phổi do phế cầu.</w:t>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2126"/>
        <w:gridCol w:w="3969"/>
      </w:tblGrid>
      <w:tr w:rsidR="00F920A0" w:rsidRPr="009971FC" w14:paraId="6CBDFBEF" w14:textId="77777777" w:rsidTr="009725F8">
        <w:trPr>
          <w:jc w:val="center"/>
        </w:trPr>
        <w:tc>
          <w:tcPr>
            <w:tcW w:w="2122" w:type="dxa"/>
            <w:shd w:val="clear" w:color="auto" w:fill="auto"/>
          </w:tcPr>
          <w:p w14:paraId="10AA4D01" w14:textId="40596422" w:rsidR="00F920A0" w:rsidRPr="009971FC" w:rsidRDefault="00F920A0" w:rsidP="009971FC">
            <w:pPr>
              <w:rPr>
                <w:b/>
                <w:sz w:val="24"/>
              </w:rPr>
            </w:pPr>
            <w:r w:rsidRPr="009971FC">
              <w:rPr>
                <w:b/>
                <w:sz w:val="24"/>
              </w:rPr>
              <w:t>Tác nhân</w:t>
            </w:r>
          </w:p>
        </w:tc>
        <w:tc>
          <w:tcPr>
            <w:tcW w:w="2126" w:type="dxa"/>
            <w:shd w:val="clear" w:color="auto" w:fill="auto"/>
          </w:tcPr>
          <w:p w14:paraId="1B2D0D50" w14:textId="57558A64" w:rsidR="00F920A0" w:rsidRPr="009971FC" w:rsidRDefault="00BD04F3" w:rsidP="006B14F4">
            <w:pPr>
              <w:rPr>
                <w:b/>
                <w:sz w:val="24"/>
              </w:rPr>
            </w:pPr>
            <w:r>
              <w:rPr>
                <w:b/>
                <w:sz w:val="24"/>
              </w:rPr>
              <w:t>K</w:t>
            </w:r>
            <w:r w:rsidR="00F920A0" w:rsidRPr="009971FC">
              <w:rPr>
                <w:b/>
                <w:sz w:val="24"/>
              </w:rPr>
              <w:t>háng sinh chích</w:t>
            </w:r>
          </w:p>
        </w:tc>
        <w:tc>
          <w:tcPr>
            <w:tcW w:w="3969" w:type="dxa"/>
            <w:shd w:val="clear" w:color="auto" w:fill="auto"/>
          </w:tcPr>
          <w:p w14:paraId="2A648138" w14:textId="7202D78A" w:rsidR="00F920A0" w:rsidRPr="009971FC" w:rsidRDefault="00BD04F3" w:rsidP="006B14F4">
            <w:pPr>
              <w:rPr>
                <w:b/>
                <w:sz w:val="24"/>
              </w:rPr>
            </w:pPr>
            <w:r>
              <w:rPr>
                <w:b/>
                <w:sz w:val="24"/>
              </w:rPr>
              <w:t>Kháng sinh</w:t>
            </w:r>
            <w:r w:rsidR="00F920A0" w:rsidRPr="009971FC">
              <w:rPr>
                <w:b/>
                <w:sz w:val="24"/>
              </w:rPr>
              <w:t xml:space="preserve"> uống (điều trị giảm bậc hoặc nhiễm trùng nhẹ)</w:t>
            </w:r>
          </w:p>
        </w:tc>
      </w:tr>
      <w:tr w:rsidR="00F920A0" w:rsidRPr="009971FC" w14:paraId="179822B4" w14:textId="77777777" w:rsidTr="009725F8">
        <w:trPr>
          <w:trHeight w:val="1691"/>
          <w:jc w:val="center"/>
        </w:trPr>
        <w:tc>
          <w:tcPr>
            <w:tcW w:w="2122" w:type="dxa"/>
            <w:shd w:val="clear" w:color="auto" w:fill="auto"/>
          </w:tcPr>
          <w:p w14:paraId="4F7701AD" w14:textId="77777777" w:rsidR="00F920A0" w:rsidRPr="009971FC" w:rsidRDefault="00F920A0" w:rsidP="006B14F4">
            <w:pPr>
              <w:rPr>
                <w:b/>
                <w:sz w:val="24"/>
              </w:rPr>
            </w:pPr>
          </w:p>
          <w:p w14:paraId="23881B72" w14:textId="77777777" w:rsidR="00F920A0" w:rsidRPr="009971FC" w:rsidRDefault="00F920A0" w:rsidP="006B14F4">
            <w:pPr>
              <w:rPr>
                <w:b/>
                <w:sz w:val="24"/>
              </w:rPr>
            </w:pPr>
          </w:p>
          <w:p w14:paraId="3791B6D6" w14:textId="77777777" w:rsidR="00F920A0" w:rsidRPr="009971FC" w:rsidRDefault="00F920A0" w:rsidP="006B14F4">
            <w:pPr>
              <w:rPr>
                <w:b/>
                <w:sz w:val="24"/>
              </w:rPr>
            </w:pPr>
          </w:p>
          <w:p w14:paraId="6C200216" w14:textId="77777777" w:rsidR="00F920A0" w:rsidRPr="009971FC" w:rsidRDefault="00F920A0" w:rsidP="006B14F4">
            <w:pPr>
              <w:rPr>
                <w:sz w:val="24"/>
              </w:rPr>
            </w:pPr>
            <w:r w:rsidRPr="009971FC">
              <w:rPr>
                <w:b/>
                <w:i/>
                <w:sz w:val="24"/>
              </w:rPr>
              <w:t>Streptococcus pneumoniae</w:t>
            </w:r>
            <w:r w:rsidRPr="009971FC">
              <w:rPr>
                <w:sz w:val="24"/>
              </w:rPr>
              <w:t xml:space="preserve"> với</w:t>
            </w:r>
          </w:p>
          <w:p w14:paraId="22FCF7BC" w14:textId="78801635" w:rsidR="00F920A0" w:rsidRPr="009971FC" w:rsidRDefault="00F920A0" w:rsidP="006B14F4">
            <w:pPr>
              <w:rPr>
                <w:sz w:val="24"/>
              </w:rPr>
            </w:pPr>
            <w:r w:rsidRPr="009971FC">
              <w:rPr>
                <w:sz w:val="24"/>
              </w:rPr>
              <w:t>MIC cho</w:t>
            </w:r>
            <w:r w:rsidR="00913C7F">
              <w:rPr>
                <w:sz w:val="24"/>
              </w:rPr>
              <w:t xml:space="preserve"> P</w:t>
            </w:r>
            <w:r w:rsidRPr="009971FC">
              <w:rPr>
                <w:sz w:val="24"/>
              </w:rPr>
              <w:t xml:space="preserve">enicilin ≤ 2.0 </w:t>
            </w:r>
            <w:r w:rsidRPr="009971FC">
              <w:rPr>
                <w:sz w:val="24"/>
              </w:rPr>
              <w:sym w:font="Symbol" w:char="F06D"/>
            </w:r>
            <w:r w:rsidRPr="009971FC">
              <w:rPr>
                <w:sz w:val="24"/>
              </w:rPr>
              <w:t>g/mL</w:t>
            </w:r>
          </w:p>
          <w:p w14:paraId="5DB8B6F2" w14:textId="77777777" w:rsidR="00F920A0" w:rsidRPr="009971FC" w:rsidRDefault="00F920A0" w:rsidP="006B14F4">
            <w:pPr>
              <w:rPr>
                <w:sz w:val="24"/>
              </w:rPr>
            </w:pPr>
          </w:p>
        </w:tc>
        <w:tc>
          <w:tcPr>
            <w:tcW w:w="2126" w:type="dxa"/>
            <w:shd w:val="clear" w:color="auto" w:fill="auto"/>
          </w:tcPr>
          <w:p w14:paraId="124F3EFA" w14:textId="344BCF1D" w:rsidR="00F920A0" w:rsidRPr="009971FC" w:rsidRDefault="00F920A0" w:rsidP="006B14F4">
            <w:pPr>
              <w:rPr>
                <w:b/>
                <w:sz w:val="24"/>
              </w:rPr>
            </w:pPr>
            <w:r w:rsidRPr="009971FC">
              <w:rPr>
                <w:b/>
                <w:i/>
                <w:sz w:val="24"/>
              </w:rPr>
              <w:t>Ưu tiên</w:t>
            </w:r>
            <w:r w:rsidRPr="009971FC">
              <w:rPr>
                <w:b/>
                <w:sz w:val="24"/>
              </w:rPr>
              <w:t>:</w:t>
            </w:r>
          </w:p>
          <w:p w14:paraId="052FC73A" w14:textId="0D64259C" w:rsidR="00F920A0" w:rsidRPr="009971FC" w:rsidRDefault="00F920A0" w:rsidP="006B14F4">
            <w:pPr>
              <w:rPr>
                <w:sz w:val="24"/>
              </w:rPr>
            </w:pPr>
            <w:r w:rsidRPr="009971FC">
              <w:rPr>
                <w:sz w:val="24"/>
              </w:rPr>
              <w:t>- Ampicilli</w:t>
            </w:r>
            <w:r w:rsidR="00913C7F">
              <w:rPr>
                <w:sz w:val="24"/>
              </w:rPr>
              <w:t>n</w:t>
            </w:r>
          </w:p>
          <w:p w14:paraId="14FABDB6" w14:textId="4820943B" w:rsidR="00F920A0" w:rsidRPr="009971FC" w:rsidRDefault="00F920A0" w:rsidP="006B14F4">
            <w:pPr>
              <w:rPr>
                <w:sz w:val="24"/>
              </w:rPr>
            </w:pPr>
            <w:r w:rsidRPr="009971FC">
              <w:rPr>
                <w:sz w:val="24"/>
              </w:rPr>
              <w:t>- Penicil</w:t>
            </w:r>
            <w:r w:rsidR="00913C7F">
              <w:rPr>
                <w:sz w:val="24"/>
              </w:rPr>
              <w:t>lin</w:t>
            </w:r>
          </w:p>
          <w:p w14:paraId="724CA716" w14:textId="7632DB62" w:rsidR="00F920A0" w:rsidRPr="009971FC" w:rsidRDefault="00F920A0" w:rsidP="006B14F4">
            <w:pPr>
              <w:rPr>
                <w:b/>
                <w:sz w:val="24"/>
              </w:rPr>
            </w:pPr>
            <w:r w:rsidRPr="009971FC">
              <w:rPr>
                <w:b/>
                <w:i/>
                <w:sz w:val="24"/>
              </w:rPr>
              <w:t>Thay thế</w:t>
            </w:r>
            <w:r w:rsidR="000D5330">
              <w:rPr>
                <w:b/>
                <w:sz w:val="24"/>
              </w:rPr>
              <w:t>:</w:t>
            </w:r>
          </w:p>
          <w:p w14:paraId="01B2EB23" w14:textId="77777777" w:rsidR="00F920A0" w:rsidRPr="009971FC" w:rsidRDefault="00F920A0" w:rsidP="006B14F4">
            <w:pPr>
              <w:rPr>
                <w:sz w:val="24"/>
              </w:rPr>
            </w:pPr>
            <w:r w:rsidRPr="009971FC">
              <w:rPr>
                <w:sz w:val="24"/>
              </w:rPr>
              <w:t>- Ceftriaxone</w:t>
            </w:r>
          </w:p>
          <w:p w14:paraId="47F33FCF" w14:textId="77777777" w:rsidR="00F920A0" w:rsidRPr="009971FC" w:rsidRDefault="00F920A0" w:rsidP="006B14F4">
            <w:pPr>
              <w:rPr>
                <w:sz w:val="24"/>
              </w:rPr>
            </w:pPr>
            <w:r w:rsidRPr="009971FC">
              <w:rPr>
                <w:sz w:val="24"/>
              </w:rPr>
              <w:t>- Cefotaxime</w:t>
            </w:r>
          </w:p>
          <w:p w14:paraId="59E3B47A" w14:textId="77777777" w:rsidR="00F920A0" w:rsidRPr="009971FC" w:rsidRDefault="00F920A0" w:rsidP="006B14F4">
            <w:pPr>
              <w:rPr>
                <w:sz w:val="24"/>
              </w:rPr>
            </w:pPr>
            <w:r w:rsidRPr="009971FC">
              <w:rPr>
                <w:sz w:val="24"/>
              </w:rPr>
              <w:t xml:space="preserve">- Clindamycin </w:t>
            </w:r>
          </w:p>
          <w:p w14:paraId="0F8F99B8" w14:textId="77777777" w:rsidR="00F920A0" w:rsidRPr="009971FC" w:rsidRDefault="00F920A0" w:rsidP="006B14F4">
            <w:pPr>
              <w:rPr>
                <w:sz w:val="24"/>
              </w:rPr>
            </w:pPr>
            <w:r w:rsidRPr="009971FC">
              <w:rPr>
                <w:sz w:val="24"/>
              </w:rPr>
              <w:t xml:space="preserve">- Vancomycin </w:t>
            </w:r>
          </w:p>
        </w:tc>
        <w:tc>
          <w:tcPr>
            <w:tcW w:w="3969" w:type="dxa"/>
            <w:shd w:val="clear" w:color="auto" w:fill="auto"/>
          </w:tcPr>
          <w:p w14:paraId="1308E2D1" w14:textId="77777777" w:rsidR="00F920A0" w:rsidRPr="009971FC" w:rsidRDefault="00F920A0" w:rsidP="006B14F4">
            <w:pPr>
              <w:rPr>
                <w:b/>
                <w:sz w:val="24"/>
              </w:rPr>
            </w:pPr>
            <w:r w:rsidRPr="009971FC">
              <w:rPr>
                <w:b/>
                <w:i/>
                <w:sz w:val="24"/>
              </w:rPr>
              <w:t>Ưu tiên</w:t>
            </w:r>
            <w:r w:rsidRPr="009971FC">
              <w:rPr>
                <w:b/>
                <w:sz w:val="24"/>
              </w:rPr>
              <w:t xml:space="preserve">: </w:t>
            </w:r>
          </w:p>
          <w:p w14:paraId="56F21D87" w14:textId="79FE92F2" w:rsidR="00F920A0" w:rsidRPr="009971FC" w:rsidRDefault="00F920A0" w:rsidP="006B14F4">
            <w:pPr>
              <w:rPr>
                <w:sz w:val="24"/>
              </w:rPr>
            </w:pPr>
            <w:r w:rsidRPr="009971FC">
              <w:rPr>
                <w:sz w:val="24"/>
              </w:rPr>
              <w:t>- Amoxicilli</w:t>
            </w:r>
            <w:r w:rsidR="000D5330">
              <w:rPr>
                <w:sz w:val="24"/>
              </w:rPr>
              <w:t>n liều cao</w:t>
            </w:r>
          </w:p>
          <w:p w14:paraId="14E17B8C" w14:textId="1B6C4FE5" w:rsidR="00F920A0" w:rsidRPr="000D5330" w:rsidRDefault="00F920A0" w:rsidP="006B14F4">
            <w:pPr>
              <w:rPr>
                <w:b/>
                <w:sz w:val="24"/>
              </w:rPr>
            </w:pPr>
            <w:r w:rsidRPr="009971FC">
              <w:rPr>
                <w:b/>
                <w:i/>
                <w:sz w:val="24"/>
              </w:rPr>
              <w:t>Thay thế</w:t>
            </w:r>
            <w:r w:rsidRPr="009971FC">
              <w:rPr>
                <w:b/>
                <w:sz w:val="24"/>
              </w:rPr>
              <w:t>:</w:t>
            </w:r>
          </w:p>
          <w:p w14:paraId="26E6C319" w14:textId="3F96BD40" w:rsidR="000D5330" w:rsidRDefault="000D5330" w:rsidP="000D5330">
            <w:pPr>
              <w:jc w:val="left"/>
              <w:rPr>
                <w:sz w:val="24"/>
              </w:rPr>
            </w:pPr>
            <w:r>
              <w:rPr>
                <w:sz w:val="24"/>
              </w:rPr>
              <w:t>- Cephalosporin 2, 3 (C</w:t>
            </w:r>
            <w:r w:rsidRPr="009971FC">
              <w:rPr>
                <w:sz w:val="24"/>
              </w:rPr>
              <w:t xml:space="preserve">efpodoxime, </w:t>
            </w:r>
            <w:r>
              <w:rPr>
                <w:sz w:val="24"/>
              </w:rPr>
              <w:t>C</w:t>
            </w:r>
            <w:r w:rsidRPr="009971FC">
              <w:rPr>
                <w:sz w:val="24"/>
              </w:rPr>
              <w:t xml:space="preserve">efuroxime, </w:t>
            </w:r>
            <w:r>
              <w:rPr>
                <w:sz w:val="24"/>
              </w:rPr>
              <w:t>C</w:t>
            </w:r>
            <w:r w:rsidRPr="009971FC">
              <w:rPr>
                <w:sz w:val="24"/>
              </w:rPr>
              <w:t>efprozil)</w:t>
            </w:r>
          </w:p>
          <w:p w14:paraId="14E72329" w14:textId="2D8A9B05" w:rsidR="000D5330" w:rsidRPr="009971FC" w:rsidRDefault="000D5330" w:rsidP="000D5330">
            <w:pPr>
              <w:jc w:val="left"/>
              <w:rPr>
                <w:sz w:val="24"/>
              </w:rPr>
            </w:pPr>
            <w:r>
              <w:rPr>
                <w:sz w:val="24"/>
              </w:rPr>
              <w:t xml:space="preserve">- </w:t>
            </w:r>
            <w:r w:rsidRPr="009971FC">
              <w:rPr>
                <w:sz w:val="24"/>
              </w:rPr>
              <w:t>Levofloxacin uống, nếu nhạy cảm</w:t>
            </w:r>
          </w:p>
          <w:p w14:paraId="294D5A91" w14:textId="77777777" w:rsidR="00F920A0" w:rsidRPr="009971FC" w:rsidRDefault="00F920A0" w:rsidP="006B14F4">
            <w:pPr>
              <w:rPr>
                <w:sz w:val="24"/>
              </w:rPr>
            </w:pPr>
            <w:r w:rsidRPr="009971FC">
              <w:rPr>
                <w:sz w:val="24"/>
              </w:rPr>
              <w:t>- Linezolid uống</w:t>
            </w:r>
          </w:p>
        </w:tc>
      </w:tr>
      <w:tr w:rsidR="00F920A0" w:rsidRPr="009971FC" w14:paraId="40C4BCC1" w14:textId="77777777" w:rsidTr="009725F8">
        <w:trPr>
          <w:trHeight w:val="2761"/>
          <w:jc w:val="center"/>
        </w:trPr>
        <w:tc>
          <w:tcPr>
            <w:tcW w:w="2122" w:type="dxa"/>
            <w:shd w:val="clear" w:color="auto" w:fill="auto"/>
          </w:tcPr>
          <w:p w14:paraId="42780571" w14:textId="77777777" w:rsidR="00F920A0" w:rsidRPr="009971FC" w:rsidRDefault="00F920A0" w:rsidP="006B14F4">
            <w:pPr>
              <w:rPr>
                <w:b/>
                <w:sz w:val="24"/>
              </w:rPr>
            </w:pPr>
          </w:p>
          <w:p w14:paraId="1175A6C8" w14:textId="77777777" w:rsidR="00F920A0" w:rsidRPr="009971FC" w:rsidRDefault="00F920A0" w:rsidP="006B14F4">
            <w:pPr>
              <w:rPr>
                <w:b/>
                <w:sz w:val="24"/>
              </w:rPr>
            </w:pPr>
          </w:p>
          <w:p w14:paraId="698BFB41" w14:textId="77777777" w:rsidR="00F920A0" w:rsidRPr="009971FC" w:rsidRDefault="00F920A0" w:rsidP="006B14F4">
            <w:pPr>
              <w:rPr>
                <w:sz w:val="24"/>
              </w:rPr>
            </w:pPr>
            <w:r w:rsidRPr="009971FC">
              <w:rPr>
                <w:b/>
                <w:i/>
                <w:sz w:val="24"/>
              </w:rPr>
              <w:t>Streptococcus pneumoniae</w:t>
            </w:r>
            <w:r w:rsidRPr="009971FC">
              <w:rPr>
                <w:sz w:val="24"/>
              </w:rPr>
              <w:t xml:space="preserve"> kháng</w:t>
            </w:r>
          </w:p>
          <w:p w14:paraId="3A32DA16" w14:textId="77777777" w:rsidR="00F920A0" w:rsidRPr="009971FC" w:rsidRDefault="00F920A0" w:rsidP="006B14F4">
            <w:pPr>
              <w:rPr>
                <w:sz w:val="24"/>
              </w:rPr>
            </w:pPr>
            <w:r w:rsidRPr="009971FC">
              <w:rPr>
                <w:sz w:val="24"/>
              </w:rPr>
              <w:t xml:space="preserve">penicillin, với MICs ≥ 4,0 </w:t>
            </w:r>
            <w:r w:rsidRPr="009971FC">
              <w:rPr>
                <w:sz w:val="24"/>
              </w:rPr>
              <w:sym w:font="Symbol" w:char="F06D"/>
            </w:r>
            <w:r w:rsidRPr="009971FC">
              <w:rPr>
                <w:sz w:val="24"/>
              </w:rPr>
              <w:t>g/mL</w:t>
            </w:r>
          </w:p>
        </w:tc>
        <w:tc>
          <w:tcPr>
            <w:tcW w:w="2126" w:type="dxa"/>
            <w:shd w:val="clear" w:color="auto" w:fill="auto"/>
          </w:tcPr>
          <w:p w14:paraId="4BE53FEE" w14:textId="77777777" w:rsidR="00F920A0" w:rsidRPr="009971FC" w:rsidRDefault="00F920A0" w:rsidP="006B14F4">
            <w:pPr>
              <w:rPr>
                <w:sz w:val="24"/>
              </w:rPr>
            </w:pPr>
            <w:r w:rsidRPr="009971FC">
              <w:rPr>
                <w:b/>
                <w:i/>
                <w:sz w:val="24"/>
              </w:rPr>
              <w:t>Ưu tiên</w:t>
            </w:r>
            <w:r w:rsidRPr="009971FC">
              <w:rPr>
                <w:sz w:val="24"/>
              </w:rPr>
              <w:t xml:space="preserve">: </w:t>
            </w:r>
          </w:p>
          <w:p w14:paraId="34D2614F" w14:textId="77777777" w:rsidR="00F920A0" w:rsidRPr="009971FC" w:rsidRDefault="00F920A0" w:rsidP="006B14F4">
            <w:pPr>
              <w:rPr>
                <w:sz w:val="24"/>
              </w:rPr>
            </w:pPr>
            <w:r w:rsidRPr="009971FC">
              <w:rPr>
                <w:sz w:val="24"/>
              </w:rPr>
              <w:t>- Ceftriaxone</w:t>
            </w:r>
          </w:p>
          <w:p w14:paraId="05EBD0FF" w14:textId="656D8E69" w:rsidR="00F920A0" w:rsidRPr="009971FC" w:rsidRDefault="00F920A0" w:rsidP="006B14F4">
            <w:pPr>
              <w:rPr>
                <w:b/>
                <w:sz w:val="24"/>
              </w:rPr>
            </w:pPr>
            <w:r w:rsidRPr="009971FC">
              <w:rPr>
                <w:b/>
                <w:i/>
                <w:sz w:val="24"/>
              </w:rPr>
              <w:t>Thay thế</w:t>
            </w:r>
            <w:r w:rsidRPr="009971FC">
              <w:rPr>
                <w:b/>
                <w:sz w:val="24"/>
              </w:rPr>
              <w:t>:</w:t>
            </w:r>
          </w:p>
          <w:p w14:paraId="42BD6A14" w14:textId="48C54078" w:rsidR="00F920A0" w:rsidRPr="009971FC" w:rsidRDefault="00F920A0" w:rsidP="006B14F4">
            <w:pPr>
              <w:rPr>
                <w:sz w:val="24"/>
              </w:rPr>
            </w:pPr>
            <w:r w:rsidRPr="009971FC">
              <w:rPr>
                <w:sz w:val="24"/>
              </w:rPr>
              <w:t>- Ampicillin</w:t>
            </w:r>
          </w:p>
          <w:p w14:paraId="779B57E1" w14:textId="77777777" w:rsidR="00F920A0" w:rsidRPr="009971FC" w:rsidRDefault="00F920A0" w:rsidP="006B14F4">
            <w:pPr>
              <w:rPr>
                <w:sz w:val="24"/>
              </w:rPr>
            </w:pPr>
            <w:r w:rsidRPr="009971FC">
              <w:rPr>
                <w:sz w:val="24"/>
              </w:rPr>
              <w:t xml:space="preserve">- Levofloxacin </w:t>
            </w:r>
          </w:p>
          <w:p w14:paraId="1D87520B" w14:textId="77777777" w:rsidR="00F920A0" w:rsidRPr="009971FC" w:rsidRDefault="00F920A0" w:rsidP="006B14F4">
            <w:pPr>
              <w:rPr>
                <w:sz w:val="24"/>
              </w:rPr>
            </w:pPr>
            <w:r w:rsidRPr="009971FC">
              <w:rPr>
                <w:sz w:val="24"/>
              </w:rPr>
              <w:t xml:space="preserve">- Linezolid </w:t>
            </w:r>
          </w:p>
          <w:p w14:paraId="6B633AD9" w14:textId="77777777" w:rsidR="00F920A0" w:rsidRPr="009971FC" w:rsidRDefault="00F920A0" w:rsidP="006B14F4">
            <w:pPr>
              <w:rPr>
                <w:sz w:val="24"/>
              </w:rPr>
            </w:pPr>
            <w:r w:rsidRPr="009971FC">
              <w:rPr>
                <w:sz w:val="24"/>
              </w:rPr>
              <w:t xml:space="preserve">- Clindamycin </w:t>
            </w:r>
          </w:p>
          <w:p w14:paraId="58D58247" w14:textId="77777777" w:rsidR="00F920A0" w:rsidRPr="009971FC" w:rsidRDefault="00F920A0" w:rsidP="006B14F4">
            <w:pPr>
              <w:rPr>
                <w:sz w:val="24"/>
              </w:rPr>
            </w:pPr>
            <w:r w:rsidRPr="009971FC">
              <w:rPr>
                <w:sz w:val="24"/>
              </w:rPr>
              <w:t>- Vancomycine</w:t>
            </w:r>
          </w:p>
          <w:p w14:paraId="11F3C9EB" w14:textId="77777777" w:rsidR="00F920A0" w:rsidRPr="009971FC" w:rsidRDefault="00F920A0" w:rsidP="006B14F4">
            <w:pPr>
              <w:rPr>
                <w:sz w:val="24"/>
              </w:rPr>
            </w:pPr>
          </w:p>
        </w:tc>
        <w:tc>
          <w:tcPr>
            <w:tcW w:w="3969" w:type="dxa"/>
            <w:shd w:val="clear" w:color="auto" w:fill="auto"/>
          </w:tcPr>
          <w:p w14:paraId="5095F3F8" w14:textId="77777777" w:rsidR="00F920A0" w:rsidRPr="009971FC" w:rsidRDefault="00F920A0" w:rsidP="006B14F4">
            <w:pPr>
              <w:rPr>
                <w:sz w:val="24"/>
              </w:rPr>
            </w:pPr>
            <w:r w:rsidRPr="009971FC">
              <w:rPr>
                <w:b/>
                <w:i/>
                <w:sz w:val="24"/>
              </w:rPr>
              <w:t>Ưu tiên</w:t>
            </w:r>
            <w:r w:rsidRPr="009971FC">
              <w:rPr>
                <w:sz w:val="24"/>
              </w:rPr>
              <w:t>: 1 trong 2</w:t>
            </w:r>
            <w:r w:rsidRPr="009971FC">
              <w:rPr>
                <w:b/>
                <w:sz w:val="24"/>
              </w:rPr>
              <w:t xml:space="preserve"> </w:t>
            </w:r>
            <w:r w:rsidRPr="009971FC">
              <w:rPr>
                <w:sz w:val="24"/>
              </w:rPr>
              <w:t>thuốc</w:t>
            </w:r>
          </w:p>
          <w:p w14:paraId="23BD4265" w14:textId="77777777" w:rsidR="00F920A0" w:rsidRPr="009971FC" w:rsidRDefault="00F920A0" w:rsidP="006B14F4">
            <w:pPr>
              <w:rPr>
                <w:sz w:val="24"/>
              </w:rPr>
            </w:pPr>
            <w:r w:rsidRPr="009971FC">
              <w:rPr>
                <w:sz w:val="24"/>
              </w:rPr>
              <w:t>- Levofloxacin uống</w:t>
            </w:r>
          </w:p>
          <w:p w14:paraId="2EA8D33E" w14:textId="77777777" w:rsidR="00F920A0" w:rsidRPr="009971FC" w:rsidRDefault="00F920A0" w:rsidP="006B14F4">
            <w:pPr>
              <w:rPr>
                <w:sz w:val="24"/>
              </w:rPr>
            </w:pPr>
            <w:r w:rsidRPr="009971FC">
              <w:rPr>
                <w:sz w:val="24"/>
              </w:rPr>
              <w:t>- Linezolid uống</w:t>
            </w:r>
          </w:p>
          <w:p w14:paraId="1DBCADFE" w14:textId="77777777" w:rsidR="00F920A0" w:rsidRPr="009971FC" w:rsidRDefault="00F920A0" w:rsidP="006B14F4">
            <w:pPr>
              <w:rPr>
                <w:sz w:val="24"/>
              </w:rPr>
            </w:pPr>
            <w:r w:rsidRPr="009971FC">
              <w:rPr>
                <w:b/>
                <w:i/>
                <w:sz w:val="24"/>
              </w:rPr>
              <w:t>Thay thế</w:t>
            </w:r>
            <w:r w:rsidRPr="009971FC">
              <w:rPr>
                <w:sz w:val="24"/>
              </w:rPr>
              <w:t xml:space="preserve">: </w:t>
            </w:r>
          </w:p>
          <w:p w14:paraId="6A6BB327" w14:textId="77777777" w:rsidR="00F920A0" w:rsidRPr="009971FC" w:rsidRDefault="00F920A0" w:rsidP="006B14F4">
            <w:pPr>
              <w:rPr>
                <w:sz w:val="24"/>
              </w:rPr>
            </w:pPr>
            <w:r w:rsidRPr="009971FC">
              <w:rPr>
                <w:sz w:val="24"/>
              </w:rPr>
              <w:t>- Clindamycine uống</w:t>
            </w:r>
          </w:p>
        </w:tc>
      </w:tr>
    </w:tbl>
    <w:p w14:paraId="471D96CE" w14:textId="039314D6" w:rsidR="00F920A0" w:rsidRDefault="00F920A0" w:rsidP="006B14F4">
      <w:pPr>
        <w:rPr>
          <w:b/>
        </w:rPr>
      </w:pPr>
    </w:p>
    <w:p w14:paraId="3C93120F" w14:textId="03C9D786" w:rsidR="00613335" w:rsidRDefault="00613335" w:rsidP="00613335">
      <w:pPr>
        <w:pStyle w:val="Caption"/>
        <w:rPr>
          <w:b w:val="0"/>
        </w:rPr>
      </w:pPr>
      <w:r>
        <w:t xml:space="preserve">Bảng </w:t>
      </w:r>
      <w:r w:rsidR="009772D6">
        <w:rPr>
          <w:noProof/>
        </w:rPr>
        <w:fldChar w:fldCharType="begin"/>
      </w:r>
      <w:r w:rsidR="009772D6">
        <w:rPr>
          <w:noProof/>
        </w:rPr>
        <w:instrText xml:space="preserve"> STYLEREF 1 \s </w:instrText>
      </w:r>
      <w:r w:rsidR="009772D6">
        <w:rPr>
          <w:noProof/>
        </w:rPr>
        <w:fldChar w:fldCharType="separate"/>
      </w:r>
      <w:r w:rsidR="00CE688D">
        <w:rPr>
          <w:noProof/>
        </w:rPr>
        <w:t>3</w:t>
      </w:r>
      <w:r w:rsidR="009772D6">
        <w:rPr>
          <w:noProof/>
        </w:rPr>
        <w:fldChar w:fldCharType="end"/>
      </w:r>
      <w:r w:rsidR="00CE688D">
        <w:t>.</w:t>
      </w:r>
      <w:r w:rsidR="009772D6">
        <w:rPr>
          <w:noProof/>
        </w:rPr>
        <w:fldChar w:fldCharType="begin"/>
      </w:r>
      <w:r w:rsidR="009772D6">
        <w:rPr>
          <w:noProof/>
        </w:rPr>
        <w:instrText xml:space="preserve"> SEQ Bảng \* ARABIC \s 1 </w:instrText>
      </w:r>
      <w:r w:rsidR="009772D6">
        <w:rPr>
          <w:noProof/>
        </w:rPr>
        <w:fldChar w:fldCharType="separate"/>
      </w:r>
      <w:r w:rsidR="00CE688D">
        <w:rPr>
          <w:noProof/>
        </w:rPr>
        <w:t>4</w:t>
      </w:r>
      <w:r w:rsidR="009772D6">
        <w:rPr>
          <w:noProof/>
        </w:rPr>
        <w:fldChar w:fldCharType="end"/>
      </w:r>
      <w:r>
        <w:t>. Kháng sinh điều trị đặc hiệu viêm phổi do Hib.</w:t>
      </w:r>
    </w:p>
    <w:tbl>
      <w:tblPr>
        <w:tblW w:w="8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6"/>
        <w:gridCol w:w="4238"/>
      </w:tblGrid>
      <w:tr w:rsidR="00F920A0" w:rsidRPr="000400F1" w14:paraId="7F39409D" w14:textId="77777777" w:rsidTr="00996A18">
        <w:trPr>
          <w:jc w:val="center"/>
        </w:trPr>
        <w:tc>
          <w:tcPr>
            <w:tcW w:w="4106" w:type="dxa"/>
            <w:shd w:val="clear" w:color="auto" w:fill="auto"/>
          </w:tcPr>
          <w:p w14:paraId="366CEB8E" w14:textId="77777777" w:rsidR="00F920A0" w:rsidRPr="000400F1" w:rsidRDefault="00F920A0" w:rsidP="00405329">
            <w:pPr>
              <w:jc w:val="center"/>
              <w:rPr>
                <w:b/>
                <w:sz w:val="24"/>
              </w:rPr>
            </w:pPr>
            <w:r w:rsidRPr="000400F1">
              <w:rPr>
                <w:b/>
                <w:sz w:val="24"/>
              </w:rPr>
              <w:t>Kháng sinh tĩnh mạch</w:t>
            </w:r>
          </w:p>
        </w:tc>
        <w:tc>
          <w:tcPr>
            <w:tcW w:w="4238" w:type="dxa"/>
            <w:shd w:val="clear" w:color="auto" w:fill="auto"/>
          </w:tcPr>
          <w:p w14:paraId="0B9571BE" w14:textId="69DBA25B" w:rsidR="00F920A0" w:rsidRPr="000400F1" w:rsidRDefault="00405329" w:rsidP="00405329">
            <w:pPr>
              <w:jc w:val="center"/>
              <w:rPr>
                <w:b/>
                <w:sz w:val="24"/>
              </w:rPr>
            </w:pPr>
            <w:r>
              <w:rPr>
                <w:b/>
                <w:sz w:val="24"/>
              </w:rPr>
              <w:t xml:space="preserve">Kháng sinh </w:t>
            </w:r>
            <w:r w:rsidR="00F920A0" w:rsidRPr="000400F1">
              <w:rPr>
                <w:b/>
                <w:sz w:val="24"/>
              </w:rPr>
              <w:t>uống (điều trị giảm bậc hoặc nhiễm trùng nhẹ)</w:t>
            </w:r>
          </w:p>
        </w:tc>
      </w:tr>
      <w:tr w:rsidR="00F920A0" w:rsidRPr="000400F1" w14:paraId="1003B749" w14:textId="77777777" w:rsidTr="00996A18">
        <w:trPr>
          <w:jc w:val="center"/>
        </w:trPr>
        <w:tc>
          <w:tcPr>
            <w:tcW w:w="4106" w:type="dxa"/>
            <w:shd w:val="clear" w:color="auto" w:fill="auto"/>
          </w:tcPr>
          <w:p w14:paraId="5270C8E3" w14:textId="5DDE9F65" w:rsidR="00F920A0" w:rsidRPr="000400F1" w:rsidRDefault="00F920A0" w:rsidP="00AD09E4">
            <w:pPr>
              <w:jc w:val="left"/>
              <w:rPr>
                <w:sz w:val="24"/>
              </w:rPr>
            </w:pPr>
            <w:r w:rsidRPr="000400F1">
              <w:rPr>
                <w:b/>
                <w:i/>
                <w:sz w:val="24"/>
              </w:rPr>
              <w:t>Ưu tiên</w:t>
            </w:r>
            <w:r w:rsidRPr="000400F1">
              <w:rPr>
                <w:sz w:val="24"/>
              </w:rPr>
              <w:t>:</w:t>
            </w:r>
          </w:p>
          <w:p w14:paraId="4BD77E10" w14:textId="18650224" w:rsidR="00F920A0" w:rsidRPr="000400F1" w:rsidRDefault="00F920A0" w:rsidP="00AD09E4">
            <w:pPr>
              <w:jc w:val="left"/>
              <w:rPr>
                <w:sz w:val="24"/>
              </w:rPr>
            </w:pPr>
            <w:r w:rsidRPr="000400F1">
              <w:rPr>
                <w:sz w:val="24"/>
              </w:rPr>
              <w:t>- Ampicillin</w:t>
            </w:r>
            <w:r w:rsidR="00C22C8C">
              <w:rPr>
                <w:sz w:val="24"/>
              </w:rPr>
              <w:t xml:space="preserve"> </w:t>
            </w:r>
            <w:r w:rsidRPr="000400F1">
              <w:rPr>
                <w:sz w:val="24"/>
              </w:rPr>
              <w:t xml:space="preserve">nếu </w:t>
            </w:r>
            <w:r w:rsidRPr="000400F1">
              <w:rPr>
                <w:sz w:val="24"/>
              </w:rPr>
              <w:sym w:font="Symbol" w:char="F062"/>
            </w:r>
            <w:r w:rsidRPr="000400F1">
              <w:rPr>
                <w:sz w:val="24"/>
              </w:rPr>
              <w:t xml:space="preserve">-lactamase (-) </w:t>
            </w:r>
          </w:p>
          <w:p w14:paraId="58251624" w14:textId="1C12BBF8" w:rsidR="00F920A0" w:rsidRPr="000400F1" w:rsidRDefault="00F920A0" w:rsidP="00AD09E4">
            <w:pPr>
              <w:jc w:val="left"/>
              <w:rPr>
                <w:sz w:val="24"/>
              </w:rPr>
            </w:pPr>
            <w:r w:rsidRPr="000400F1">
              <w:rPr>
                <w:sz w:val="24"/>
              </w:rPr>
              <w:t>- Ceftriaxone</w:t>
            </w:r>
            <w:r w:rsidR="00C22C8C">
              <w:rPr>
                <w:sz w:val="24"/>
              </w:rPr>
              <w:t>/ Cefotaxime</w:t>
            </w:r>
            <w:r w:rsidRPr="000400F1">
              <w:rPr>
                <w:sz w:val="24"/>
              </w:rPr>
              <w:t xml:space="preserve"> nếu </w:t>
            </w:r>
            <w:r w:rsidRPr="000400F1">
              <w:rPr>
                <w:sz w:val="24"/>
              </w:rPr>
              <w:sym w:font="Symbol" w:char="F062"/>
            </w:r>
            <w:r w:rsidRPr="000400F1">
              <w:rPr>
                <w:sz w:val="24"/>
              </w:rPr>
              <w:t>-lactamase (+)</w:t>
            </w:r>
          </w:p>
          <w:p w14:paraId="21CF54D2" w14:textId="77777777" w:rsidR="00F920A0" w:rsidRPr="000400F1" w:rsidRDefault="00F920A0" w:rsidP="00AD09E4">
            <w:pPr>
              <w:jc w:val="left"/>
              <w:rPr>
                <w:sz w:val="24"/>
              </w:rPr>
            </w:pPr>
            <w:r w:rsidRPr="000400F1">
              <w:rPr>
                <w:b/>
                <w:i/>
                <w:sz w:val="24"/>
              </w:rPr>
              <w:t>Thay thế:</w:t>
            </w:r>
            <w:r w:rsidRPr="000400F1">
              <w:rPr>
                <w:sz w:val="24"/>
              </w:rPr>
              <w:t xml:space="preserve"> </w:t>
            </w:r>
          </w:p>
          <w:p w14:paraId="29F5CBCA" w14:textId="4BC3D096" w:rsidR="00F920A0" w:rsidRPr="000400F1" w:rsidRDefault="00F920A0" w:rsidP="00AD09E4">
            <w:pPr>
              <w:jc w:val="left"/>
              <w:rPr>
                <w:sz w:val="24"/>
              </w:rPr>
            </w:pPr>
            <w:r w:rsidRPr="000400F1">
              <w:rPr>
                <w:sz w:val="24"/>
              </w:rPr>
              <w:t>- Ciprofloxacin</w:t>
            </w:r>
          </w:p>
          <w:p w14:paraId="5597D382" w14:textId="50B5831B" w:rsidR="00F920A0" w:rsidRPr="000400F1" w:rsidRDefault="00F920A0" w:rsidP="00AD09E4">
            <w:pPr>
              <w:jc w:val="left"/>
              <w:rPr>
                <w:sz w:val="24"/>
              </w:rPr>
            </w:pPr>
            <w:r w:rsidRPr="000400F1">
              <w:rPr>
                <w:sz w:val="24"/>
              </w:rPr>
              <w:t xml:space="preserve"> - Levofloxacin</w:t>
            </w:r>
          </w:p>
        </w:tc>
        <w:tc>
          <w:tcPr>
            <w:tcW w:w="4238" w:type="dxa"/>
            <w:shd w:val="clear" w:color="auto" w:fill="auto"/>
          </w:tcPr>
          <w:p w14:paraId="3C99F4DF" w14:textId="0E778099" w:rsidR="00F920A0" w:rsidRPr="000400F1" w:rsidRDefault="00F920A0" w:rsidP="00AD09E4">
            <w:pPr>
              <w:jc w:val="left"/>
              <w:rPr>
                <w:sz w:val="24"/>
              </w:rPr>
            </w:pPr>
            <w:r w:rsidRPr="000400F1">
              <w:rPr>
                <w:b/>
                <w:i/>
                <w:sz w:val="24"/>
              </w:rPr>
              <w:t>Ưu tiên</w:t>
            </w:r>
            <w:r w:rsidRPr="000400F1">
              <w:rPr>
                <w:sz w:val="24"/>
              </w:rPr>
              <w:t>:</w:t>
            </w:r>
          </w:p>
          <w:p w14:paraId="7953F642" w14:textId="0E56CB6E" w:rsidR="00F920A0" w:rsidRPr="000400F1" w:rsidRDefault="00F920A0" w:rsidP="00AD09E4">
            <w:pPr>
              <w:jc w:val="left"/>
              <w:rPr>
                <w:sz w:val="24"/>
              </w:rPr>
            </w:pPr>
            <w:r w:rsidRPr="000400F1">
              <w:rPr>
                <w:sz w:val="24"/>
              </w:rPr>
              <w:t xml:space="preserve">- Amoxicillin nếu </w:t>
            </w:r>
            <w:r w:rsidRPr="000400F1">
              <w:rPr>
                <w:sz w:val="24"/>
              </w:rPr>
              <w:sym w:font="Symbol" w:char="F062"/>
            </w:r>
            <w:r w:rsidRPr="000400F1">
              <w:rPr>
                <w:sz w:val="24"/>
              </w:rPr>
              <w:t>-lactamase (-</w:t>
            </w:r>
            <w:r w:rsidR="00AD09E4">
              <w:rPr>
                <w:sz w:val="24"/>
              </w:rPr>
              <w:t>)</w:t>
            </w:r>
          </w:p>
          <w:p w14:paraId="251B4DB8" w14:textId="1319146B" w:rsidR="00F920A0" w:rsidRPr="000400F1" w:rsidRDefault="00F920A0" w:rsidP="00AD09E4">
            <w:pPr>
              <w:jc w:val="left"/>
              <w:rPr>
                <w:sz w:val="24"/>
              </w:rPr>
            </w:pPr>
            <w:r w:rsidRPr="000400F1">
              <w:rPr>
                <w:sz w:val="24"/>
              </w:rPr>
              <w:t>- Amoxicillin + A.</w:t>
            </w:r>
            <w:r w:rsidR="00AD09E4">
              <w:rPr>
                <w:sz w:val="24"/>
              </w:rPr>
              <w:t xml:space="preserve"> </w:t>
            </w:r>
            <w:r w:rsidRPr="000400F1">
              <w:rPr>
                <w:sz w:val="24"/>
              </w:rPr>
              <w:t xml:space="preserve">clavulanate nếu </w:t>
            </w:r>
            <w:r w:rsidRPr="000400F1">
              <w:rPr>
                <w:sz w:val="24"/>
              </w:rPr>
              <w:sym w:font="Symbol" w:char="F062"/>
            </w:r>
            <w:r w:rsidRPr="000400F1">
              <w:rPr>
                <w:sz w:val="24"/>
              </w:rPr>
              <w:t>-lactamase (+)</w:t>
            </w:r>
          </w:p>
          <w:p w14:paraId="23815C8B" w14:textId="4244EDD2" w:rsidR="00F920A0" w:rsidRPr="000400F1" w:rsidRDefault="00F920A0" w:rsidP="00AD09E4">
            <w:pPr>
              <w:jc w:val="left"/>
              <w:rPr>
                <w:sz w:val="24"/>
              </w:rPr>
            </w:pPr>
            <w:r w:rsidRPr="000400F1">
              <w:rPr>
                <w:b/>
                <w:i/>
                <w:sz w:val="24"/>
              </w:rPr>
              <w:t>Thay thế:</w:t>
            </w:r>
          </w:p>
          <w:p w14:paraId="34C80C06" w14:textId="7CF63D1A" w:rsidR="00F920A0" w:rsidRPr="000400F1" w:rsidRDefault="00F920A0" w:rsidP="00AD09E4">
            <w:pPr>
              <w:jc w:val="left"/>
              <w:rPr>
                <w:sz w:val="24"/>
              </w:rPr>
            </w:pPr>
            <w:r w:rsidRPr="000400F1">
              <w:rPr>
                <w:sz w:val="24"/>
              </w:rPr>
              <w:t>- C</w:t>
            </w:r>
            <w:r w:rsidR="000400F1">
              <w:rPr>
                <w:sz w:val="24"/>
              </w:rPr>
              <w:t>ephalosporin 3</w:t>
            </w:r>
            <w:r w:rsidR="00996A18">
              <w:rPr>
                <w:sz w:val="24"/>
              </w:rPr>
              <w:t xml:space="preserve"> </w:t>
            </w:r>
            <w:r w:rsidR="000400F1">
              <w:rPr>
                <w:sz w:val="24"/>
              </w:rPr>
              <w:t>(C</w:t>
            </w:r>
            <w:r w:rsidRPr="000400F1">
              <w:rPr>
                <w:sz w:val="24"/>
              </w:rPr>
              <w:t xml:space="preserve">efdinir, </w:t>
            </w:r>
            <w:r w:rsidR="000400F1">
              <w:rPr>
                <w:sz w:val="24"/>
              </w:rPr>
              <w:t>C</w:t>
            </w:r>
            <w:r w:rsidRPr="000400F1">
              <w:rPr>
                <w:sz w:val="24"/>
              </w:rPr>
              <w:t xml:space="preserve">efixime, </w:t>
            </w:r>
            <w:r w:rsidR="000400F1">
              <w:rPr>
                <w:sz w:val="24"/>
              </w:rPr>
              <w:t>C</w:t>
            </w:r>
            <w:r w:rsidRPr="000400F1">
              <w:rPr>
                <w:sz w:val="24"/>
              </w:rPr>
              <w:t>efpodoxime</w:t>
            </w:r>
            <w:r w:rsidR="000400F1">
              <w:rPr>
                <w:sz w:val="24"/>
              </w:rPr>
              <w:t>)</w:t>
            </w:r>
          </w:p>
          <w:p w14:paraId="79821F9D" w14:textId="77777777" w:rsidR="00F920A0" w:rsidRPr="000400F1" w:rsidRDefault="00F920A0" w:rsidP="00AD09E4">
            <w:pPr>
              <w:jc w:val="left"/>
              <w:rPr>
                <w:sz w:val="24"/>
              </w:rPr>
            </w:pPr>
          </w:p>
        </w:tc>
      </w:tr>
    </w:tbl>
    <w:p w14:paraId="6B47FE4B" w14:textId="77777777" w:rsidR="009772D6" w:rsidRDefault="009772D6" w:rsidP="00996A18">
      <w:pPr>
        <w:pStyle w:val="Caption"/>
      </w:pPr>
    </w:p>
    <w:p w14:paraId="6F7F8A86" w14:textId="77777777" w:rsidR="009772D6" w:rsidRDefault="009772D6">
      <w:pPr>
        <w:jc w:val="left"/>
        <w:rPr>
          <w:b/>
          <w:iCs/>
          <w:sz w:val="24"/>
          <w:szCs w:val="18"/>
        </w:rPr>
      </w:pPr>
      <w:r>
        <w:br w:type="page"/>
      </w:r>
    </w:p>
    <w:p w14:paraId="7EA3F2D7" w14:textId="43F37FED" w:rsidR="00F920A0" w:rsidRDefault="00996A18" w:rsidP="00996A18">
      <w:pPr>
        <w:pStyle w:val="Caption"/>
        <w:rPr>
          <w:b w:val="0"/>
        </w:rPr>
      </w:pPr>
      <w:r>
        <w:lastRenderedPageBreak/>
        <w:t xml:space="preserve">Bảng </w:t>
      </w:r>
      <w:r w:rsidR="009772D6">
        <w:rPr>
          <w:noProof/>
        </w:rPr>
        <w:fldChar w:fldCharType="begin"/>
      </w:r>
      <w:r w:rsidR="009772D6">
        <w:rPr>
          <w:noProof/>
        </w:rPr>
        <w:instrText xml:space="preserve"> STYLEREF 1 \s </w:instrText>
      </w:r>
      <w:r w:rsidR="009772D6">
        <w:rPr>
          <w:noProof/>
        </w:rPr>
        <w:fldChar w:fldCharType="separate"/>
      </w:r>
      <w:r w:rsidR="00CE688D">
        <w:rPr>
          <w:noProof/>
        </w:rPr>
        <w:t>3</w:t>
      </w:r>
      <w:r w:rsidR="009772D6">
        <w:rPr>
          <w:noProof/>
        </w:rPr>
        <w:fldChar w:fldCharType="end"/>
      </w:r>
      <w:r w:rsidR="00CE688D">
        <w:t>.</w:t>
      </w:r>
      <w:r w:rsidR="009772D6">
        <w:rPr>
          <w:noProof/>
        </w:rPr>
        <w:fldChar w:fldCharType="begin"/>
      </w:r>
      <w:r w:rsidR="009772D6">
        <w:rPr>
          <w:noProof/>
        </w:rPr>
        <w:instrText xml:space="preserve"> SEQ Bảng \* ARABIC \s 1 </w:instrText>
      </w:r>
      <w:r w:rsidR="009772D6">
        <w:rPr>
          <w:noProof/>
        </w:rPr>
        <w:fldChar w:fldCharType="separate"/>
      </w:r>
      <w:r w:rsidR="00CE688D">
        <w:rPr>
          <w:noProof/>
        </w:rPr>
        <w:t>5</w:t>
      </w:r>
      <w:r w:rsidR="009772D6">
        <w:rPr>
          <w:noProof/>
        </w:rPr>
        <w:fldChar w:fldCharType="end"/>
      </w:r>
      <w:r>
        <w:t>. Kháng sinh điều trị đặc hiệu viêm phổi do tụ cầu.</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581"/>
        <w:gridCol w:w="3969"/>
      </w:tblGrid>
      <w:tr w:rsidR="009A4E0E" w:rsidRPr="00F75EBA" w14:paraId="499717B4" w14:textId="77777777" w:rsidTr="00633745">
        <w:trPr>
          <w:jc w:val="center"/>
        </w:trPr>
        <w:tc>
          <w:tcPr>
            <w:tcW w:w="1809" w:type="dxa"/>
            <w:shd w:val="clear" w:color="auto" w:fill="auto"/>
          </w:tcPr>
          <w:p w14:paraId="3CB3F08D" w14:textId="1C79EE0B" w:rsidR="009A4E0E" w:rsidRPr="00F75EBA" w:rsidRDefault="009A4E0E" w:rsidP="00F75EBA">
            <w:pPr>
              <w:rPr>
                <w:b/>
                <w:sz w:val="24"/>
              </w:rPr>
            </w:pPr>
            <w:r w:rsidRPr="00F75EBA">
              <w:rPr>
                <w:b/>
                <w:sz w:val="24"/>
              </w:rPr>
              <w:t>Tác nhân</w:t>
            </w:r>
          </w:p>
        </w:tc>
        <w:tc>
          <w:tcPr>
            <w:tcW w:w="2581" w:type="dxa"/>
            <w:shd w:val="clear" w:color="auto" w:fill="auto"/>
          </w:tcPr>
          <w:p w14:paraId="0FD97C40" w14:textId="609C8633" w:rsidR="009A4E0E" w:rsidRPr="00F75EBA" w:rsidRDefault="00F75EBA" w:rsidP="006B14F4">
            <w:pPr>
              <w:rPr>
                <w:b/>
                <w:sz w:val="24"/>
              </w:rPr>
            </w:pPr>
            <w:r>
              <w:rPr>
                <w:b/>
                <w:sz w:val="24"/>
              </w:rPr>
              <w:t>Kháng sinh</w:t>
            </w:r>
            <w:r w:rsidR="009A4E0E" w:rsidRPr="00F75EBA">
              <w:rPr>
                <w:b/>
                <w:sz w:val="24"/>
              </w:rPr>
              <w:t xml:space="preserve"> tĩnh mạch</w:t>
            </w:r>
          </w:p>
        </w:tc>
        <w:tc>
          <w:tcPr>
            <w:tcW w:w="3969" w:type="dxa"/>
            <w:shd w:val="clear" w:color="auto" w:fill="auto"/>
          </w:tcPr>
          <w:p w14:paraId="2580645D" w14:textId="67F39A9B" w:rsidR="009A4E0E" w:rsidRPr="00F75EBA" w:rsidRDefault="00F75EBA" w:rsidP="006B14F4">
            <w:pPr>
              <w:rPr>
                <w:b/>
                <w:sz w:val="24"/>
              </w:rPr>
            </w:pPr>
            <w:r>
              <w:rPr>
                <w:b/>
                <w:sz w:val="24"/>
              </w:rPr>
              <w:t>Kháng sinh</w:t>
            </w:r>
            <w:r w:rsidR="009A4E0E" w:rsidRPr="00F75EBA">
              <w:rPr>
                <w:b/>
                <w:sz w:val="24"/>
              </w:rPr>
              <w:t xml:space="preserve"> uống (điều trị giảm bậc hoặc nhiễm trùng nhẹ)</w:t>
            </w:r>
          </w:p>
        </w:tc>
      </w:tr>
      <w:tr w:rsidR="009A4E0E" w:rsidRPr="00F75EBA" w14:paraId="32077F9E" w14:textId="77777777" w:rsidTr="00633745">
        <w:trPr>
          <w:trHeight w:val="1497"/>
          <w:jc w:val="center"/>
        </w:trPr>
        <w:tc>
          <w:tcPr>
            <w:tcW w:w="1809" w:type="dxa"/>
            <w:shd w:val="clear" w:color="auto" w:fill="auto"/>
          </w:tcPr>
          <w:p w14:paraId="60FF4222" w14:textId="21390D9A" w:rsidR="009A4E0E" w:rsidRPr="00C067BE" w:rsidRDefault="00C067BE" w:rsidP="006B14F4">
            <w:pPr>
              <w:rPr>
                <w:sz w:val="24"/>
              </w:rPr>
            </w:pPr>
            <w:r>
              <w:rPr>
                <w:b/>
                <w:i/>
                <w:sz w:val="24"/>
              </w:rPr>
              <w:t xml:space="preserve">Staphylococcus aureus </w:t>
            </w:r>
            <w:r>
              <w:rPr>
                <w:sz w:val="24"/>
              </w:rPr>
              <w:t>nhạy Methicillin</w:t>
            </w:r>
          </w:p>
          <w:p w14:paraId="3B990FB5" w14:textId="77777777" w:rsidR="009A4E0E" w:rsidRPr="00F75EBA" w:rsidRDefault="009A4E0E" w:rsidP="006B14F4">
            <w:pPr>
              <w:rPr>
                <w:sz w:val="24"/>
              </w:rPr>
            </w:pPr>
          </w:p>
        </w:tc>
        <w:tc>
          <w:tcPr>
            <w:tcW w:w="2581" w:type="dxa"/>
            <w:shd w:val="clear" w:color="auto" w:fill="auto"/>
          </w:tcPr>
          <w:p w14:paraId="79FC682B" w14:textId="77777777" w:rsidR="009A4E0E" w:rsidRPr="00F75EBA" w:rsidRDefault="009A4E0E" w:rsidP="006B14F4">
            <w:pPr>
              <w:rPr>
                <w:sz w:val="24"/>
              </w:rPr>
            </w:pPr>
            <w:r w:rsidRPr="00F75EBA">
              <w:rPr>
                <w:b/>
                <w:i/>
                <w:sz w:val="24"/>
              </w:rPr>
              <w:t>Ưu tiên</w:t>
            </w:r>
            <w:r w:rsidRPr="00F75EBA">
              <w:rPr>
                <w:sz w:val="24"/>
              </w:rPr>
              <w:t>:</w:t>
            </w:r>
          </w:p>
          <w:p w14:paraId="63353C85" w14:textId="77777777" w:rsidR="009A4E0E" w:rsidRPr="00F75EBA" w:rsidRDefault="009A4E0E" w:rsidP="006B14F4">
            <w:pPr>
              <w:rPr>
                <w:sz w:val="24"/>
              </w:rPr>
            </w:pPr>
            <w:r w:rsidRPr="00F75EBA">
              <w:rPr>
                <w:sz w:val="24"/>
              </w:rPr>
              <w:t xml:space="preserve">-Oxacillin </w:t>
            </w:r>
          </w:p>
          <w:p w14:paraId="0C5FA0BF" w14:textId="266D0C3F" w:rsidR="009A4E0E" w:rsidRPr="00F75EBA" w:rsidRDefault="009A4E0E" w:rsidP="006B14F4">
            <w:pPr>
              <w:rPr>
                <w:sz w:val="24"/>
              </w:rPr>
            </w:pPr>
            <w:r w:rsidRPr="00F75EBA">
              <w:rPr>
                <w:b/>
                <w:i/>
                <w:sz w:val="24"/>
              </w:rPr>
              <w:t>Thay thế:</w:t>
            </w:r>
          </w:p>
          <w:p w14:paraId="4BA67E7A" w14:textId="77777777" w:rsidR="009A4E0E" w:rsidRPr="00F75EBA" w:rsidRDefault="009A4E0E" w:rsidP="006B14F4">
            <w:pPr>
              <w:rPr>
                <w:sz w:val="24"/>
              </w:rPr>
            </w:pPr>
            <w:r w:rsidRPr="00F75EBA">
              <w:rPr>
                <w:sz w:val="24"/>
              </w:rPr>
              <w:t xml:space="preserve">- Clindamycina </w:t>
            </w:r>
          </w:p>
          <w:p w14:paraId="4D4EE5E9" w14:textId="77777777" w:rsidR="009A4E0E" w:rsidRPr="00F75EBA" w:rsidRDefault="009A4E0E" w:rsidP="006B14F4">
            <w:pPr>
              <w:rPr>
                <w:sz w:val="24"/>
              </w:rPr>
            </w:pPr>
            <w:r w:rsidRPr="00F75EBA">
              <w:rPr>
                <w:sz w:val="24"/>
              </w:rPr>
              <w:t>- Vancomycin</w:t>
            </w:r>
          </w:p>
        </w:tc>
        <w:tc>
          <w:tcPr>
            <w:tcW w:w="3969" w:type="dxa"/>
            <w:shd w:val="clear" w:color="auto" w:fill="auto"/>
          </w:tcPr>
          <w:p w14:paraId="66D70272" w14:textId="77777777" w:rsidR="009A4E0E" w:rsidRPr="00F75EBA" w:rsidRDefault="009A4E0E" w:rsidP="006B14F4">
            <w:pPr>
              <w:rPr>
                <w:sz w:val="24"/>
              </w:rPr>
            </w:pPr>
            <w:r w:rsidRPr="00F75EBA">
              <w:rPr>
                <w:b/>
                <w:i/>
                <w:sz w:val="24"/>
              </w:rPr>
              <w:t>Ưu tiên</w:t>
            </w:r>
            <w:r w:rsidRPr="00F75EBA">
              <w:rPr>
                <w:sz w:val="24"/>
              </w:rPr>
              <w:t xml:space="preserve">: </w:t>
            </w:r>
          </w:p>
          <w:p w14:paraId="6185B158" w14:textId="70A69DCE" w:rsidR="009A4E0E" w:rsidRPr="00F75EBA" w:rsidRDefault="009A4E0E" w:rsidP="006B14F4">
            <w:pPr>
              <w:rPr>
                <w:sz w:val="24"/>
              </w:rPr>
            </w:pPr>
            <w:r w:rsidRPr="00F75EBA">
              <w:rPr>
                <w:sz w:val="24"/>
              </w:rPr>
              <w:t>- Cephalexin</w:t>
            </w:r>
          </w:p>
          <w:p w14:paraId="60F16651" w14:textId="77777777" w:rsidR="009A4E0E" w:rsidRPr="00F75EBA" w:rsidRDefault="009A4E0E" w:rsidP="006B14F4">
            <w:pPr>
              <w:rPr>
                <w:sz w:val="24"/>
              </w:rPr>
            </w:pPr>
            <w:r w:rsidRPr="00F75EBA">
              <w:rPr>
                <w:b/>
                <w:i/>
                <w:sz w:val="24"/>
              </w:rPr>
              <w:t>Thay thế:</w:t>
            </w:r>
            <w:r w:rsidRPr="00F75EBA">
              <w:rPr>
                <w:sz w:val="24"/>
              </w:rPr>
              <w:t xml:space="preserve"> </w:t>
            </w:r>
          </w:p>
          <w:p w14:paraId="27EF1A1A" w14:textId="65CDEF9C" w:rsidR="009A4E0E" w:rsidRPr="00F75EBA" w:rsidRDefault="009A4E0E" w:rsidP="006B14F4">
            <w:pPr>
              <w:rPr>
                <w:sz w:val="24"/>
              </w:rPr>
            </w:pPr>
            <w:r w:rsidRPr="00F75EBA">
              <w:rPr>
                <w:sz w:val="24"/>
              </w:rPr>
              <w:t>- Clindamycin</w:t>
            </w:r>
          </w:p>
          <w:p w14:paraId="1AC927C5" w14:textId="77777777" w:rsidR="009A4E0E" w:rsidRPr="00F75EBA" w:rsidRDefault="009A4E0E" w:rsidP="006B14F4">
            <w:pPr>
              <w:rPr>
                <w:sz w:val="24"/>
              </w:rPr>
            </w:pPr>
          </w:p>
        </w:tc>
      </w:tr>
      <w:tr w:rsidR="009A4E0E" w:rsidRPr="00F75EBA" w14:paraId="4F535335" w14:textId="77777777" w:rsidTr="00633745">
        <w:trPr>
          <w:trHeight w:val="1405"/>
          <w:jc w:val="center"/>
        </w:trPr>
        <w:tc>
          <w:tcPr>
            <w:tcW w:w="1809" w:type="dxa"/>
            <w:shd w:val="clear" w:color="auto" w:fill="auto"/>
          </w:tcPr>
          <w:p w14:paraId="72EB7046" w14:textId="598C369E" w:rsidR="009A4E0E" w:rsidRPr="00F75EBA" w:rsidRDefault="00C067BE" w:rsidP="00C067BE">
            <w:pPr>
              <w:rPr>
                <w:sz w:val="24"/>
              </w:rPr>
            </w:pPr>
            <w:r>
              <w:rPr>
                <w:b/>
                <w:i/>
                <w:sz w:val="24"/>
              </w:rPr>
              <w:t xml:space="preserve">Staphylococcus aureus </w:t>
            </w:r>
            <w:r>
              <w:rPr>
                <w:sz w:val="24"/>
              </w:rPr>
              <w:t>kháng Methicillin</w:t>
            </w:r>
            <w:r w:rsidR="00F75EBA">
              <w:rPr>
                <w:b/>
                <w:i/>
                <w:sz w:val="24"/>
              </w:rPr>
              <w:t xml:space="preserve"> </w:t>
            </w:r>
            <w:r w:rsidR="00F75EBA" w:rsidRPr="00F75EBA">
              <w:rPr>
                <w:sz w:val="24"/>
              </w:rPr>
              <w:t xml:space="preserve">nhưng còn </w:t>
            </w:r>
            <w:r w:rsidR="009A4E0E" w:rsidRPr="00F75EBA">
              <w:rPr>
                <w:sz w:val="24"/>
              </w:rPr>
              <w:t xml:space="preserve">nhạy </w:t>
            </w:r>
            <w:r w:rsidR="00F75EBA">
              <w:rPr>
                <w:sz w:val="24"/>
              </w:rPr>
              <w:t>C</w:t>
            </w:r>
            <w:r w:rsidR="009A4E0E" w:rsidRPr="00F75EBA">
              <w:rPr>
                <w:sz w:val="24"/>
              </w:rPr>
              <w:t>lindamycin</w:t>
            </w:r>
          </w:p>
          <w:p w14:paraId="4D3F126F" w14:textId="77777777" w:rsidR="009A4E0E" w:rsidRPr="00F75EBA" w:rsidRDefault="009A4E0E" w:rsidP="006B14F4">
            <w:pPr>
              <w:rPr>
                <w:sz w:val="24"/>
              </w:rPr>
            </w:pPr>
          </w:p>
        </w:tc>
        <w:tc>
          <w:tcPr>
            <w:tcW w:w="2581" w:type="dxa"/>
            <w:shd w:val="clear" w:color="auto" w:fill="auto"/>
          </w:tcPr>
          <w:p w14:paraId="07B30079" w14:textId="3DF49702" w:rsidR="009A4E0E" w:rsidRPr="00F75EBA" w:rsidRDefault="009A4E0E" w:rsidP="006B14F4">
            <w:pPr>
              <w:rPr>
                <w:sz w:val="24"/>
              </w:rPr>
            </w:pPr>
            <w:r w:rsidRPr="00F75EBA">
              <w:rPr>
                <w:b/>
                <w:i/>
                <w:sz w:val="24"/>
              </w:rPr>
              <w:t>Ưu tiên</w:t>
            </w:r>
            <w:r w:rsidRPr="00F75EBA">
              <w:rPr>
                <w:sz w:val="24"/>
              </w:rPr>
              <w:t>:</w:t>
            </w:r>
          </w:p>
          <w:p w14:paraId="7925D4C1" w14:textId="77777777" w:rsidR="009A4E0E" w:rsidRPr="00F75EBA" w:rsidRDefault="009A4E0E" w:rsidP="006B14F4">
            <w:pPr>
              <w:rPr>
                <w:sz w:val="24"/>
              </w:rPr>
            </w:pPr>
            <w:r w:rsidRPr="00F75EBA">
              <w:rPr>
                <w:sz w:val="24"/>
              </w:rPr>
              <w:t xml:space="preserve">- Vancomycin </w:t>
            </w:r>
          </w:p>
          <w:p w14:paraId="3B5FF629" w14:textId="77777777" w:rsidR="009A4E0E" w:rsidRPr="00F75EBA" w:rsidRDefault="009A4E0E" w:rsidP="006B14F4">
            <w:pPr>
              <w:rPr>
                <w:sz w:val="24"/>
              </w:rPr>
            </w:pPr>
            <w:r w:rsidRPr="00F75EBA">
              <w:rPr>
                <w:sz w:val="24"/>
              </w:rPr>
              <w:t>- Clindamycin</w:t>
            </w:r>
          </w:p>
          <w:p w14:paraId="6B735B15" w14:textId="77777777" w:rsidR="009A4E0E" w:rsidRPr="00F75EBA" w:rsidRDefault="009A4E0E" w:rsidP="006B14F4">
            <w:pPr>
              <w:rPr>
                <w:sz w:val="24"/>
              </w:rPr>
            </w:pPr>
            <w:r w:rsidRPr="00F75EBA">
              <w:rPr>
                <w:b/>
                <w:i/>
                <w:sz w:val="24"/>
              </w:rPr>
              <w:t>Thay thế:</w:t>
            </w:r>
            <w:r w:rsidRPr="00F75EBA">
              <w:rPr>
                <w:sz w:val="24"/>
              </w:rPr>
              <w:t xml:space="preserve"> </w:t>
            </w:r>
          </w:p>
          <w:p w14:paraId="437A2CD0" w14:textId="77777777" w:rsidR="009A4E0E" w:rsidRPr="00F75EBA" w:rsidRDefault="009A4E0E" w:rsidP="006B14F4">
            <w:pPr>
              <w:rPr>
                <w:sz w:val="24"/>
              </w:rPr>
            </w:pPr>
            <w:r w:rsidRPr="00F75EBA">
              <w:rPr>
                <w:sz w:val="24"/>
              </w:rPr>
              <w:t>- Linezolid</w:t>
            </w:r>
          </w:p>
        </w:tc>
        <w:tc>
          <w:tcPr>
            <w:tcW w:w="3969" w:type="dxa"/>
            <w:shd w:val="clear" w:color="auto" w:fill="auto"/>
          </w:tcPr>
          <w:p w14:paraId="41160EE4" w14:textId="77777777" w:rsidR="009A4E0E" w:rsidRPr="00F75EBA" w:rsidRDefault="009A4E0E" w:rsidP="006B14F4">
            <w:pPr>
              <w:rPr>
                <w:sz w:val="24"/>
              </w:rPr>
            </w:pPr>
            <w:r w:rsidRPr="00F75EBA">
              <w:rPr>
                <w:b/>
                <w:i/>
                <w:sz w:val="24"/>
              </w:rPr>
              <w:t>Ưu tiên</w:t>
            </w:r>
            <w:r w:rsidRPr="00F75EBA">
              <w:rPr>
                <w:sz w:val="24"/>
              </w:rPr>
              <w:t xml:space="preserve">: </w:t>
            </w:r>
          </w:p>
          <w:p w14:paraId="064606D1" w14:textId="6F57E77F" w:rsidR="009A4E0E" w:rsidRPr="00F75EBA" w:rsidRDefault="009A4E0E" w:rsidP="006B14F4">
            <w:pPr>
              <w:rPr>
                <w:sz w:val="24"/>
              </w:rPr>
            </w:pPr>
            <w:r w:rsidRPr="00F75EBA">
              <w:rPr>
                <w:sz w:val="24"/>
              </w:rPr>
              <w:t xml:space="preserve">- Clindamycin </w:t>
            </w:r>
          </w:p>
          <w:p w14:paraId="47802610" w14:textId="77777777" w:rsidR="009A4E0E" w:rsidRPr="00F75EBA" w:rsidRDefault="009A4E0E" w:rsidP="006B14F4">
            <w:pPr>
              <w:rPr>
                <w:sz w:val="24"/>
              </w:rPr>
            </w:pPr>
            <w:r w:rsidRPr="00F75EBA">
              <w:rPr>
                <w:b/>
                <w:i/>
                <w:sz w:val="24"/>
              </w:rPr>
              <w:t>Thay thế:</w:t>
            </w:r>
            <w:r w:rsidRPr="00F75EBA">
              <w:rPr>
                <w:sz w:val="24"/>
              </w:rPr>
              <w:t xml:space="preserve"> </w:t>
            </w:r>
          </w:p>
          <w:p w14:paraId="1A411F1D" w14:textId="4D149964" w:rsidR="009A4E0E" w:rsidRPr="00F75EBA" w:rsidRDefault="009A4E0E" w:rsidP="006B14F4">
            <w:pPr>
              <w:rPr>
                <w:sz w:val="24"/>
              </w:rPr>
            </w:pPr>
            <w:r w:rsidRPr="00F75EBA">
              <w:rPr>
                <w:sz w:val="24"/>
              </w:rPr>
              <w:t>- Linezolid</w:t>
            </w:r>
          </w:p>
        </w:tc>
      </w:tr>
      <w:tr w:rsidR="009A4E0E" w:rsidRPr="00F75EBA" w14:paraId="616121E8" w14:textId="77777777" w:rsidTr="00633745">
        <w:trPr>
          <w:trHeight w:val="1173"/>
          <w:jc w:val="center"/>
        </w:trPr>
        <w:tc>
          <w:tcPr>
            <w:tcW w:w="1809" w:type="dxa"/>
            <w:shd w:val="clear" w:color="auto" w:fill="auto"/>
          </w:tcPr>
          <w:p w14:paraId="4AABF085" w14:textId="61D6C0A2" w:rsidR="009A4E0E" w:rsidRPr="00F75EBA" w:rsidRDefault="00C067BE" w:rsidP="006B14F4">
            <w:pPr>
              <w:rPr>
                <w:sz w:val="24"/>
              </w:rPr>
            </w:pPr>
            <w:r>
              <w:rPr>
                <w:b/>
                <w:i/>
                <w:sz w:val="24"/>
              </w:rPr>
              <w:t xml:space="preserve">Staphylococcus aureus </w:t>
            </w:r>
            <w:r>
              <w:rPr>
                <w:sz w:val="24"/>
              </w:rPr>
              <w:t>kháng Methicillin</w:t>
            </w:r>
            <w:r>
              <w:rPr>
                <w:b/>
                <w:i/>
                <w:sz w:val="24"/>
              </w:rPr>
              <w:t xml:space="preserve"> </w:t>
            </w:r>
            <w:r>
              <w:rPr>
                <w:sz w:val="24"/>
              </w:rPr>
              <w:t>và</w:t>
            </w:r>
          </w:p>
          <w:p w14:paraId="4136F71B" w14:textId="0292CB6B" w:rsidR="009A4E0E" w:rsidRPr="00F75EBA" w:rsidRDefault="00F75EBA" w:rsidP="006B14F4">
            <w:pPr>
              <w:rPr>
                <w:sz w:val="24"/>
              </w:rPr>
            </w:pPr>
            <w:r>
              <w:rPr>
                <w:sz w:val="24"/>
              </w:rPr>
              <w:t>C</w:t>
            </w:r>
            <w:r w:rsidR="009A4E0E" w:rsidRPr="00F75EBA">
              <w:rPr>
                <w:sz w:val="24"/>
              </w:rPr>
              <w:t>lindamycin</w:t>
            </w:r>
          </w:p>
          <w:p w14:paraId="74B2AA03" w14:textId="77777777" w:rsidR="009A4E0E" w:rsidRPr="00F75EBA" w:rsidRDefault="009A4E0E" w:rsidP="006B14F4">
            <w:pPr>
              <w:rPr>
                <w:sz w:val="24"/>
              </w:rPr>
            </w:pPr>
          </w:p>
        </w:tc>
        <w:tc>
          <w:tcPr>
            <w:tcW w:w="2581" w:type="dxa"/>
            <w:shd w:val="clear" w:color="auto" w:fill="auto"/>
          </w:tcPr>
          <w:p w14:paraId="053121D1" w14:textId="77777777" w:rsidR="009A4E0E" w:rsidRPr="00F75EBA" w:rsidRDefault="009A4E0E" w:rsidP="006B14F4">
            <w:pPr>
              <w:rPr>
                <w:sz w:val="24"/>
              </w:rPr>
            </w:pPr>
            <w:r w:rsidRPr="00F75EBA">
              <w:rPr>
                <w:b/>
                <w:i/>
                <w:sz w:val="24"/>
              </w:rPr>
              <w:t>Ưu tiên</w:t>
            </w:r>
            <w:r w:rsidRPr="00F75EBA">
              <w:rPr>
                <w:sz w:val="24"/>
              </w:rPr>
              <w:t xml:space="preserve">: </w:t>
            </w:r>
          </w:p>
          <w:p w14:paraId="48EAF19E" w14:textId="77777777" w:rsidR="009A4E0E" w:rsidRPr="00F75EBA" w:rsidRDefault="009A4E0E" w:rsidP="006B14F4">
            <w:pPr>
              <w:rPr>
                <w:b/>
                <w:i/>
                <w:sz w:val="24"/>
              </w:rPr>
            </w:pPr>
            <w:r w:rsidRPr="00F75EBA">
              <w:rPr>
                <w:sz w:val="24"/>
              </w:rPr>
              <w:t xml:space="preserve">- Vancomycin </w:t>
            </w:r>
          </w:p>
          <w:p w14:paraId="7844180E" w14:textId="77777777" w:rsidR="009A4E0E" w:rsidRPr="00F75EBA" w:rsidRDefault="009A4E0E" w:rsidP="006B14F4">
            <w:pPr>
              <w:rPr>
                <w:sz w:val="24"/>
              </w:rPr>
            </w:pPr>
            <w:r w:rsidRPr="00F75EBA">
              <w:rPr>
                <w:b/>
                <w:i/>
                <w:sz w:val="24"/>
              </w:rPr>
              <w:t>Thay thế:</w:t>
            </w:r>
            <w:r w:rsidRPr="00F75EBA">
              <w:rPr>
                <w:sz w:val="24"/>
              </w:rPr>
              <w:t xml:space="preserve"> </w:t>
            </w:r>
          </w:p>
          <w:p w14:paraId="675BD33C" w14:textId="77777777" w:rsidR="009A4E0E" w:rsidRPr="00F75EBA" w:rsidRDefault="009A4E0E" w:rsidP="006B14F4">
            <w:pPr>
              <w:rPr>
                <w:sz w:val="24"/>
              </w:rPr>
            </w:pPr>
            <w:r w:rsidRPr="00F75EBA">
              <w:rPr>
                <w:sz w:val="24"/>
              </w:rPr>
              <w:t>- Linezolid</w:t>
            </w:r>
          </w:p>
        </w:tc>
        <w:tc>
          <w:tcPr>
            <w:tcW w:w="3969" w:type="dxa"/>
            <w:shd w:val="clear" w:color="auto" w:fill="auto"/>
          </w:tcPr>
          <w:p w14:paraId="48C39244" w14:textId="77777777" w:rsidR="009A4E0E" w:rsidRPr="00F75EBA" w:rsidRDefault="009A4E0E" w:rsidP="006B14F4">
            <w:pPr>
              <w:rPr>
                <w:sz w:val="24"/>
              </w:rPr>
            </w:pPr>
            <w:r w:rsidRPr="00F75EBA">
              <w:rPr>
                <w:b/>
                <w:i/>
                <w:sz w:val="24"/>
              </w:rPr>
              <w:t>Ưu tiên</w:t>
            </w:r>
            <w:r w:rsidRPr="00F75EBA">
              <w:rPr>
                <w:sz w:val="24"/>
              </w:rPr>
              <w:t xml:space="preserve">: </w:t>
            </w:r>
          </w:p>
          <w:p w14:paraId="11CF2302" w14:textId="687C83C5" w:rsidR="009A4E0E" w:rsidRPr="00F75EBA" w:rsidRDefault="009A4E0E" w:rsidP="006B14F4">
            <w:pPr>
              <w:rPr>
                <w:sz w:val="24"/>
              </w:rPr>
            </w:pPr>
            <w:r w:rsidRPr="00F75EBA">
              <w:rPr>
                <w:sz w:val="24"/>
              </w:rPr>
              <w:t>- Linezolid</w:t>
            </w:r>
          </w:p>
          <w:p w14:paraId="527EB135" w14:textId="77777777" w:rsidR="009A4E0E" w:rsidRPr="00F75EBA" w:rsidRDefault="009A4E0E" w:rsidP="006B14F4">
            <w:pPr>
              <w:rPr>
                <w:sz w:val="24"/>
              </w:rPr>
            </w:pPr>
            <w:r w:rsidRPr="00F75EBA">
              <w:rPr>
                <w:b/>
                <w:i/>
                <w:sz w:val="24"/>
              </w:rPr>
              <w:t>Thay thế:</w:t>
            </w:r>
            <w:r w:rsidRPr="00F75EBA">
              <w:rPr>
                <w:sz w:val="24"/>
              </w:rPr>
              <w:t xml:space="preserve"> Không có</w:t>
            </w:r>
          </w:p>
        </w:tc>
      </w:tr>
    </w:tbl>
    <w:p w14:paraId="665EB172" w14:textId="77777777" w:rsidR="009A4E0E" w:rsidRPr="008A1619" w:rsidRDefault="009A4E0E" w:rsidP="006B14F4">
      <w:pPr>
        <w:rPr>
          <w:rFonts w:eastAsia="Times New Roman"/>
        </w:rPr>
      </w:pPr>
    </w:p>
    <w:p w14:paraId="1CC4E47F" w14:textId="5E41B690" w:rsidR="009A4E0E" w:rsidRDefault="00CE688D" w:rsidP="00CE688D">
      <w:pPr>
        <w:pStyle w:val="Caption"/>
        <w:rPr>
          <w:b w:val="0"/>
        </w:rPr>
      </w:pPr>
      <w:r>
        <w:t xml:space="preserve">Bảng </w:t>
      </w:r>
      <w:r w:rsidR="009772D6">
        <w:rPr>
          <w:noProof/>
        </w:rPr>
        <w:fldChar w:fldCharType="begin"/>
      </w:r>
      <w:r w:rsidR="009772D6">
        <w:rPr>
          <w:noProof/>
        </w:rPr>
        <w:instrText xml:space="preserve"> STYLEREF 1 \s </w:instrText>
      </w:r>
      <w:r w:rsidR="009772D6">
        <w:rPr>
          <w:noProof/>
        </w:rPr>
        <w:fldChar w:fldCharType="separate"/>
      </w:r>
      <w:r>
        <w:rPr>
          <w:noProof/>
        </w:rPr>
        <w:t>3</w:t>
      </w:r>
      <w:r w:rsidR="009772D6">
        <w:rPr>
          <w:noProof/>
        </w:rPr>
        <w:fldChar w:fldCharType="end"/>
      </w:r>
      <w:r>
        <w:t>.</w:t>
      </w:r>
      <w:r w:rsidR="009772D6">
        <w:rPr>
          <w:noProof/>
        </w:rPr>
        <w:fldChar w:fldCharType="begin"/>
      </w:r>
      <w:r w:rsidR="009772D6">
        <w:rPr>
          <w:noProof/>
        </w:rPr>
        <w:instrText xml:space="preserve"> SEQ Bảng \* ARABIC \s 1 </w:instrText>
      </w:r>
      <w:r w:rsidR="009772D6">
        <w:rPr>
          <w:noProof/>
        </w:rPr>
        <w:fldChar w:fldCharType="separate"/>
      </w:r>
      <w:r>
        <w:rPr>
          <w:noProof/>
        </w:rPr>
        <w:t>6</w:t>
      </w:r>
      <w:r w:rsidR="009772D6">
        <w:rPr>
          <w:noProof/>
        </w:rPr>
        <w:fldChar w:fldCharType="end"/>
      </w:r>
      <w:r>
        <w:t>. Kháng sinh điều trị viêm phổi do vi khuẩn không điển hình.</w:t>
      </w:r>
    </w:p>
    <w:tbl>
      <w:tblPr>
        <w:tblW w:w="864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4"/>
        <w:gridCol w:w="4253"/>
      </w:tblGrid>
      <w:tr w:rsidR="009A4E0E" w:rsidRPr="00E62060" w14:paraId="6BB84F25" w14:textId="77777777" w:rsidTr="00633745">
        <w:tc>
          <w:tcPr>
            <w:tcW w:w="4394" w:type="dxa"/>
            <w:shd w:val="clear" w:color="auto" w:fill="auto"/>
          </w:tcPr>
          <w:p w14:paraId="7023344D" w14:textId="2F99D63D" w:rsidR="009A4E0E" w:rsidRPr="00E62060" w:rsidRDefault="009A4E0E" w:rsidP="00E62060">
            <w:pPr>
              <w:jc w:val="center"/>
              <w:rPr>
                <w:b/>
                <w:sz w:val="24"/>
              </w:rPr>
            </w:pPr>
            <w:r w:rsidRPr="00E62060">
              <w:rPr>
                <w:b/>
                <w:sz w:val="24"/>
              </w:rPr>
              <w:t>Kháng sinh tĩnh mạch</w:t>
            </w:r>
          </w:p>
        </w:tc>
        <w:tc>
          <w:tcPr>
            <w:tcW w:w="4253" w:type="dxa"/>
            <w:shd w:val="clear" w:color="auto" w:fill="auto"/>
          </w:tcPr>
          <w:p w14:paraId="119A68EF" w14:textId="77777777" w:rsidR="009A4E0E" w:rsidRPr="00E62060" w:rsidRDefault="009A4E0E" w:rsidP="00E62060">
            <w:pPr>
              <w:jc w:val="center"/>
              <w:rPr>
                <w:b/>
                <w:sz w:val="24"/>
              </w:rPr>
            </w:pPr>
            <w:r w:rsidRPr="00E62060">
              <w:rPr>
                <w:b/>
                <w:sz w:val="24"/>
              </w:rPr>
              <w:t>Điều trị uống (điều trị giảm bậc hoặc nhiễm trùng nhẹ)</w:t>
            </w:r>
          </w:p>
        </w:tc>
      </w:tr>
      <w:tr w:rsidR="009A4E0E" w:rsidRPr="00E62060" w14:paraId="4C0E4FBD" w14:textId="77777777" w:rsidTr="00633745">
        <w:tc>
          <w:tcPr>
            <w:tcW w:w="4394" w:type="dxa"/>
            <w:shd w:val="clear" w:color="auto" w:fill="auto"/>
          </w:tcPr>
          <w:p w14:paraId="18C132BC" w14:textId="77777777" w:rsidR="009A4E0E" w:rsidRPr="00E62060" w:rsidRDefault="009A4E0E" w:rsidP="00E62060">
            <w:pPr>
              <w:jc w:val="left"/>
              <w:rPr>
                <w:sz w:val="24"/>
              </w:rPr>
            </w:pPr>
            <w:r w:rsidRPr="00E62060">
              <w:rPr>
                <w:b/>
                <w:i/>
                <w:sz w:val="24"/>
              </w:rPr>
              <w:t>Ưu tiên</w:t>
            </w:r>
            <w:r w:rsidRPr="00E62060">
              <w:rPr>
                <w:sz w:val="24"/>
              </w:rPr>
              <w:t xml:space="preserve">: </w:t>
            </w:r>
          </w:p>
          <w:p w14:paraId="46C4062D" w14:textId="77777777" w:rsidR="009A4E0E" w:rsidRPr="00E62060" w:rsidRDefault="009A4E0E" w:rsidP="00E62060">
            <w:pPr>
              <w:jc w:val="left"/>
              <w:rPr>
                <w:sz w:val="24"/>
              </w:rPr>
            </w:pPr>
            <w:r w:rsidRPr="00E62060">
              <w:rPr>
                <w:sz w:val="24"/>
              </w:rPr>
              <w:t>- Azithromycin TM (10 mg/kg vào ngày 1 và 2; chuyển uống nếu có thể)</w:t>
            </w:r>
          </w:p>
          <w:p w14:paraId="692DC8CF" w14:textId="4F71811B" w:rsidR="009A4E0E" w:rsidRPr="00E62060" w:rsidRDefault="009A4E0E" w:rsidP="00E62060">
            <w:pPr>
              <w:jc w:val="left"/>
              <w:rPr>
                <w:sz w:val="24"/>
              </w:rPr>
            </w:pPr>
            <w:r w:rsidRPr="00E62060">
              <w:rPr>
                <w:b/>
                <w:i/>
                <w:sz w:val="24"/>
              </w:rPr>
              <w:t>Thay thế:</w:t>
            </w:r>
          </w:p>
          <w:p w14:paraId="1C7D8C96" w14:textId="77777777" w:rsidR="009A4E0E" w:rsidRPr="00E62060" w:rsidRDefault="009A4E0E" w:rsidP="00E62060">
            <w:pPr>
              <w:jc w:val="left"/>
              <w:rPr>
                <w:sz w:val="24"/>
              </w:rPr>
            </w:pPr>
            <w:r w:rsidRPr="00E62060">
              <w:rPr>
                <w:sz w:val="24"/>
              </w:rPr>
              <w:t>- Clarithromycin TM</w:t>
            </w:r>
          </w:p>
          <w:p w14:paraId="178712BD" w14:textId="77777777" w:rsidR="009A4E0E" w:rsidRPr="00E62060" w:rsidRDefault="009A4E0E" w:rsidP="00E62060">
            <w:pPr>
              <w:jc w:val="left"/>
              <w:rPr>
                <w:b/>
                <w:i/>
                <w:sz w:val="24"/>
              </w:rPr>
            </w:pPr>
            <w:r w:rsidRPr="00E62060">
              <w:rPr>
                <w:sz w:val="24"/>
              </w:rPr>
              <w:t xml:space="preserve">- Levofloxacin </w:t>
            </w:r>
          </w:p>
        </w:tc>
        <w:tc>
          <w:tcPr>
            <w:tcW w:w="4253" w:type="dxa"/>
            <w:shd w:val="clear" w:color="auto" w:fill="auto"/>
          </w:tcPr>
          <w:p w14:paraId="33E691A3" w14:textId="77777777" w:rsidR="009A4E0E" w:rsidRPr="00E62060" w:rsidRDefault="009A4E0E" w:rsidP="00E62060">
            <w:pPr>
              <w:jc w:val="left"/>
              <w:rPr>
                <w:sz w:val="24"/>
              </w:rPr>
            </w:pPr>
            <w:r w:rsidRPr="00E62060">
              <w:rPr>
                <w:b/>
                <w:i/>
                <w:sz w:val="24"/>
              </w:rPr>
              <w:t>Ưu tiên</w:t>
            </w:r>
            <w:r w:rsidRPr="00E62060">
              <w:rPr>
                <w:sz w:val="24"/>
              </w:rPr>
              <w:t xml:space="preserve">: </w:t>
            </w:r>
          </w:p>
          <w:p w14:paraId="2F6DDDCD" w14:textId="352C306F" w:rsidR="009A4E0E" w:rsidRPr="00E62060" w:rsidRDefault="009A4E0E" w:rsidP="00E62060">
            <w:pPr>
              <w:jc w:val="left"/>
              <w:rPr>
                <w:sz w:val="24"/>
              </w:rPr>
            </w:pPr>
            <w:r w:rsidRPr="00E62060">
              <w:rPr>
                <w:sz w:val="24"/>
              </w:rPr>
              <w:t xml:space="preserve">- Azithromycin (10 mg/kg vào ngày </w:t>
            </w:r>
            <w:r w:rsidR="00E62060">
              <w:rPr>
                <w:sz w:val="24"/>
              </w:rPr>
              <w:t>1,</w:t>
            </w:r>
            <w:r w:rsidRPr="00E62060">
              <w:rPr>
                <w:sz w:val="24"/>
              </w:rPr>
              <w:t xml:space="preserve"> sau đó 5 mg/kg/</w:t>
            </w:r>
            <w:r w:rsidR="00E62060">
              <w:rPr>
                <w:sz w:val="24"/>
              </w:rPr>
              <w:t>ngày từ ngày 2 – ngày 5.</w:t>
            </w:r>
          </w:p>
          <w:p w14:paraId="24E2D52B" w14:textId="0A83458C" w:rsidR="009A4E0E" w:rsidRPr="00E62060" w:rsidRDefault="009A4E0E" w:rsidP="00E62060">
            <w:pPr>
              <w:jc w:val="left"/>
              <w:rPr>
                <w:sz w:val="24"/>
              </w:rPr>
            </w:pPr>
            <w:r w:rsidRPr="00E62060">
              <w:rPr>
                <w:b/>
                <w:i/>
                <w:sz w:val="24"/>
              </w:rPr>
              <w:t>Thay thế:</w:t>
            </w:r>
          </w:p>
          <w:p w14:paraId="2D18A857" w14:textId="77777777" w:rsidR="009A4E0E" w:rsidRPr="00E62060" w:rsidRDefault="009A4E0E" w:rsidP="00E62060">
            <w:pPr>
              <w:jc w:val="left"/>
              <w:rPr>
                <w:sz w:val="24"/>
              </w:rPr>
            </w:pPr>
            <w:r w:rsidRPr="00E62060">
              <w:rPr>
                <w:sz w:val="24"/>
              </w:rPr>
              <w:t xml:space="preserve">- Clarithromycin </w:t>
            </w:r>
          </w:p>
          <w:p w14:paraId="25FEE3A7" w14:textId="77777777" w:rsidR="009A4E0E" w:rsidRPr="00E62060" w:rsidRDefault="009A4E0E" w:rsidP="00E62060">
            <w:pPr>
              <w:jc w:val="left"/>
              <w:rPr>
                <w:sz w:val="24"/>
              </w:rPr>
            </w:pPr>
            <w:r w:rsidRPr="00E62060">
              <w:rPr>
                <w:sz w:val="24"/>
              </w:rPr>
              <w:t xml:space="preserve">- Erythromycin </w:t>
            </w:r>
          </w:p>
          <w:p w14:paraId="3E705389" w14:textId="7B4AD8E7" w:rsidR="009A4E0E" w:rsidRPr="00E62060" w:rsidRDefault="009A4E0E" w:rsidP="00E62060">
            <w:pPr>
              <w:jc w:val="left"/>
              <w:rPr>
                <w:sz w:val="24"/>
              </w:rPr>
            </w:pPr>
            <w:r w:rsidRPr="00E62060">
              <w:rPr>
                <w:sz w:val="24"/>
              </w:rPr>
              <w:t xml:space="preserve">- Doxycycline (thanh thiếu niên) </w:t>
            </w:r>
          </w:p>
          <w:p w14:paraId="76418EC0" w14:textId="77777777" w:rsidR="009A4E0E" w:rsidRPr="00E62060" w:rsidRDefault="009A4E0E" w:rsidP="00E62060">
            <w:pPr>
              <w:jc w:val="left"/>
              <w:rPr>
                <w:sz w:val="24"/>
              </w:rPr>
            </w:pPr>
            <w:r w:rsidRPr="00E62060">
              <w:rPr>
                <w:sz w:val="24"/>
              </w:rPr>
              <w:t xml:space="preserve">- Levofloxacin  </w:t>
            </w:r>
          </w:p>
        </w:tc>
      </w:tr>
    </w:tbl>
    <w:p w14:paraId="6F7D9E19" w14:textId="5B6E97EC" w:rsidR="002140A1" w:rsidRDefault="002140A1" w:rsidP="00CD4F4D">
      <w:pPr>
        <w:pStyle w:val="ListParagraph"/>
        <w:numPr>
          <w:ilvl w:val="0"/>
          <w:numId w:val="2"/>
        </w:numPr>
      </w:pPr>
      <w:r w:rsidRPr="004214BB">
        <w:t>Kháng virus:</w:t>
      </w:r>
      <w:r w:rsidR="004214BB">
        <w:t xml:space="preserve"> đ</w:t>
      </w:r>
      <w:r w:rsidRPr="008A1619">
        <w:t>iều trị thuốc kháng virus cúm gây VPCĐ t</w:t>
      </w:r>
      <w:r w:rsidR="004214BB">
        <w:t>rung bình -</w:t>
      </w:r>
      <w:r w:rsidRPr="008A1619">
        <w:t xml:space="preserve"> nặng nghi do cúm cho dù xét nghiệm virus cúm chưa có kết quả hoặc âm tính.</w:t>
      </w:r>
      <w:r w:rsidR="004214BB">
        <w:t xml:space="preserve"> </w:t>
      </w:r>
      <w:r w:rsidRPr="008A1619">
        <w:t>Điều trị sớm virus cúm gây VPCĐ sẽ dẫn đến những lợi ích tốt nhấ</w:t>
      </w:r>
      <w:r w:rsidR="00EE0889" w:rsidRPr="008A1619">
        <w:t xml:space="preserve">t </w:t>
      </w:r>
      <w:r w:rsidRPr="008A1619">
        <w:t>cho</w:t>
      </w:r>
      <w:r w:rsidR="0027176C">
        <w:t xml:space="preserve"> </w:t>
      </w:r>
      <w:r w:rsidRPr="008A1619">
        <w:t xml:space="preserve">bệnh nhân nặng hoặc có diễn biến lâm sàng nặng liên tục sau 48 giờ. </w:t>
      </w:r>
    </w:p>
    <w:p w14:paraId="41270F1B" w14:textId="71937B5C" w:rsidR="002140A1" w:rsidRPr="008A1619" w:rsidRDefault="002140A1" w:rsidP="004214BB">
      <w:pPr>
        <w:pStyle w:val="Heading3"/>
        <w:rPr>
          <w:iCs/>
        </w:rPr>
      </w:pPr>
      <w:r w:rsidRPr="008A1619">
        <w:t>Điều trị các rối loạn đi kèm</w:t>
      </w:r>
    </w:p>
    <w:p w14:paraId="103D6947" w14:textId="4856610C" w:rsidR="002140A1" w:rsidRPr="008A1619" w:rsidRDefault="002140A1" w:rsidP="00CD4F4D">
      <w:pPr>
        <w:pStyle w:val="ListParagraph"/>
        <w:numPr>
          <w:ilvl w:val="0"/>
          <w:numId w:val="2"/>
        </w:numPr>
      </w:pPr>
      <w:r w:rsidRPr="008A1619">
        <w:t>Giảm đau, hạ sốt</w:t>
      </w:r>
      <w:r w:rsidR="004214BB">
        <w:t>.</w:t>
      </w:r>
      <w:r w:rsidRPr="008A1619">
        <w:t xml:space="preserve"> </w:t>
      </w:r>
    </w:p>
    <w:p w14:paraId="1EFC90A7" w14:textId="1B92A84F" w:rsidR="002140A1" w:rsidRPr="008A1619" w:rsidRDefault="002140A1" w:rsidP="00CD4F4D">
      <w:pPr>
        <w:pStyle w:val="ListParagraph"/>
        <w:numPr>
          <w:ilvl w:val="0"/>
          <w:numId w:val="2"/>
        </w:numPr>
      </w:pPr>
      <w:r w:rsidRPr="008A1619">
        <w:t>Dãn phế quản khi có khò khè, giảm ho.</w:t>
      </w:r>
    </w:p>
    <w:p w14:paraId="5A46118F" w14:textId="1962061C" w:rsidR="002140A1" w:rsidRPr="008A1619" w:rsidRDefault="002140A1" w:rsidP="00CD4F4D">
      <w:pPr>
        <w:pStyle w:val="ListParagraph"/>
        <w:numPr>
          <w:ilvl w:val="0"/>
          <w:numId w:val="2"/>
        </w:numPr>
      </w:pPr>
      <w:r w:rsidRPr="008A1619">
        <w:t>Bù dịch, điện giải và điều chỉnh rối loạn thăng bằng kiềm toan.</w:t>
      </w:r>
    </w:p>
    <w:p w14:paraId="5C25C819" w14:textId="5B717CC6" w:rsidR="002140A1" w:rsidRPr="008A1619" w:rsidRDefault="002140A1" w:rsidP="00CD4F4D">
      <w:pPr>
        <w:pStyle w:val="ListParagraph"/>
        <w:numPr>
          <w:ilvl w:val="0"/>
          <w:numId w:val="2"/>
        </w:numPr>
      </w:pPr>
      <w:r w:rsidRPr="008A1619">
        <w:t>Suy tim: dãn mạch, trợ tim.</w:t>
      </w:r>
    </w:p>
    <w:p w14:paraId="307A5A66" w14:textId="668639FF" w:rsidR="002140A1" w:rsidRPr="008A1619" w:rsidRDefault="002140A1" w:rsidP="004214BB">
      <w:pPr>
        <w:pStyle w:val="Heading3"/>
      </w:pPr>
      <w:r w:rsidRPr="008A1619">
        <w:t>Điều trị biến chứng</w:t>
      </w:r>
    </w:p>
    <w:p w14:paraId="09D285B6" w14:textId="6DBF5B50" w:rsidR="00EE0889" w:rsidRPr="004214BB" w:rsidRDefault="002140A1" w:rsidP="00CD4F4D">
      <w:pPr>
        <w:pStyle w:val="ListParagraph"/>
        <w:numPr>
          <w:ilvl w:val="0"/>
          <w:numId w:val="2"/>
        </w:numPr>
        <w:rPr>
          <w:lang w:val="vi-VN"/>
        </w:rPr>
      </w:pPr>
      <w:r w:rsidRPr="004214BB">
        <w:rPr>
          <w:lang w:val="vi-VN"/>
        </w:rPr>
        <w:t>Tràn dịch màng phổi hay viêm mủ màng phổi</w:t>
      </w:r>
    </w:p>
    <w:p w14:paraId="4CAC4394" w14:textId="77777777" w:rsidR="004214BB" w:rsidRDefault="00EE0889" w:rsidP="00CD4F4D">
      <w:pPr>
        <w:pStyle w:val="ListParagraph"/>
        <w:numPr>
          <w:ilvl w:val="0"/>
          <w:numId w:val="2"/>
        </w:numPr>
      </w:pPr>
      <w:r w:rsidRPr="004214BB">
        <w:t>Áp</w:t>
      </w:r>
      <w:r w:rsidR="004214BB">
        <w:t>-</w:t>
      </w:r>
      <w:r w:rsidRPr="004214BB">
        <w:t>xe phổ</w:t>
      </w:r>
      <w:r w:rsidR="004214BB">
        <w:t>i</w:t>
      </w:r>
    </w:p>
    <w:p w14:paraId="17F9258F" w14:textId="7E7F898F" w:rsidR="004214BB" w:rsidRPr="004214BB" w:rsidRDefault="00EE0889" w:rsidP="00CD4F4D">
      <w:pPr>
        <w:pStyle w:val="ListParagraph"/>
        <w:numPr>
          <w:ilvl w:val="0"/>
          <w:numId w:val="2"/>
        </w:numPr>
      </w:pPr>
      <w:r w:rsidRPr="004214BB">
        <w:t>Nhiễm</w:t>
      </w:r>
      <w:r w:rsidR="004214BB">
        <w:t xml:space="preserve"> </w:t>
      </w:r>
      <w:r w:rsidR="004D10C9" w:rsidRPr="004214BB">
        <w:t>trùng huyết</w:t>
      </w:r>
      <w:r w:rsidR="0027176C">
        <w:t>.</w:t>
      </w:r>
    </w:p>
    <w:p w14:paraId="6386EFCF" w14:textId="11A6CDD4" w:rsidR="002140A1" w:rsidRPr="008A1619" w:rsidRDefault="002140A1" w:rsidP="004214BB">
      <w:pPr>
        <w:pStyle w:val="Heading2"/>
      </w:pPr>
      <w:r w:rsidRPr="008A1619">
        <w:lastRenderedPageBreak/>
        <w:t>Tiên lượng</w:t>
      </w:r>
    </w:p>
    <w:p w14:paraId="4AAAB4A9" w14:textId="77777777" w:rsidR="002140A1" w:rsidRPr="008A1619" w:rsidRDefault="002140A1" w:rsidP="004214BB">
      <w:pPr>
        <w:ind w:firstLine="426"/>
      </w:pPr>
      <w:r w:rsidRPr="008A1619">
        <w:t>Viêm phổi ở trẻ em thường tốt, bệnh khỏi sau 7-10 ngày điều trị. Nhưng nếu chẩn đoán muộn và điều trị không kịp thời, không đúng, nhất là đối với trẻ dưới 12 tháng thì tỉ lệ tử vong rất cao.</w:t>
      </w:r>
    </w:p>
    <w:p w14:paraId="11E196C8" w14:textId="09892373" w:rsidR="002140A1" w:rsidRPr="008A1619" w:rsidRDefault="002140A1" w:rsidP="004214BB">
      <w:pPr>
        <w:pStyle w:val="Heading2"/>
        <w:rPr>
          <w:i/>
        </w:rPr>
      </w:pPr>
      <w:r w:rsidRPr="008A1619">
        <w:t>Tiêu chuẩn xuất viện</w:t>
      </w:r>
    </w:p>
    <w:p w14:paraId="3C7F6165" w14:textId="77777777" w:rsidR="004214BB" w:rsidRPr="004214BB" w:rsidRDefault="002140A1" w:rsidP="00CD4F4D">
      <w:pPr>
        <w:pStyle w:val="ListParagraph"/>
        <w:numPr>
          <w:ilvl w:val="0"/>
          <w:numId w:val="2"/>
        </w:numPr>
      </w:pPr>
      <w:bookmarkStart w:id="2" w:name="_GoBack"/>
      <w:r w:rsidRPr="008A1619">
        <w:t xml:space="preserve">Có cải thiện tổng thể về mặt lâm sàng (tổng trạng tốt, cải thiện sinh hoạt, thèm ăn, hết sốt) ít nhất 12 </w:t>
      </w:r>
      <w:r w:rsidR="004214BB">
        <w:t xml:space="preserve">- </w:t>
      </w:r>
      <w:r w:rsidRPr="008A1619">
        <w:t>24 giờ</w:t>
      </w:r>
      <w:r w:rsidRPr="004214BB">
        <w:rPr>
          <w:vertAlign w:val="superscript"/>
        </w:rPr>
        <w:t xml:space="preserve"> </w:t>
      </w:r>
    </w:p>
    <w:p w14:paraId="08390060" w14:textId="77777777" w:rsidR="004214BB" w:rsidRDefault="004214BB" w:rsidP="00CD4F4D">
      <w:pPr>
        <w:pStyle w:val="ListParagraph"/>
        <w:numPr>
          <w:ilvl w:val="0"/>
          <w:numId w:val="2"/>
        </w:numPr>
      </w:pPr>
      <w:r>
        <w:t>SpO</w:t>
      </w:r>
      <w:r w:rsidRPr="004214BB">
        <w:rPr>
          <w:vertAlign w:val="subscript"/>
        </w:rPr>
        <w:t>2</w:t>
      </w:r>
      <w:r w:rsidR="002140A1" w:rsidRPr="008A1619">
        <w:t xml:space="preserve"> &gt; 90% ít nhất 12</w:t>
      </w:r>
      <w:r>
        <w:t xml:space="preserve"> -</w:t>
      </w:r>
      <w:r w:rsidR="002140A1" w:rsidRPr="008A1619">
        <w:t xml:space="preserve"> 24 giờ khi thở trong điều kiện không khí phòng</w:t>
      </w:r>
      <w:r w:rsidR="002140A1" w:rsidRPr="004214BB">
        <w:rPr>
          <w:vertAlign w:val="superscript"/>
        </w:rPr>
        <w:t xml:space="preserve"> </w:t>
      </w:r>
      <w:r w:rsidR="002140A1" w:rsidRPr="008A1619">
        <w:t xml:space="preserve"> </w:t>
      </w:r>
    </w:p>
    <w:p w14:paraId="48317655" w14:textId="77777777" w:rsidR="004214BB" w:rsidRPr="004214BB" w:rsidRDefault="002140A1" w:rsidP="00CD4F4D">
      <w:pPr>
        <w:pStyle w:val="ListParagraph"/>
        <w:numPr>
          <w:ilvl w:val="0"/>
          <w:numId w:val="2"/>
        </w:numPr>
      </w:pPr>
      <w:r w:rsidRPr="008A1619">
        <w:t>Trạng thái tâm thần ổn định và/hoặc trở lại như ban đầu</w:t>
      </w:r>
      <w:r w:rsidRPr="004214BB">
        <w:rPr>
          <w:vertAlign w:val="superscript"/>
        </w:rPr>
        <w:t xml:space="preserve"> </w:t>
      </w:r>
    </w:p>
    <w:p w14:paraId="52A254AB" w14:textId="77777777" w:rsidR="004214BB" w:rsidRDefault="002140A1" w:rsidP="00CD4F4D">
      <w:pPr>
        <w:pStyle w:val="ListParagraph"/>
        <w:numPr>
          <w:ilvl w:val="0"/>
          <w:numId w:val="2"/>
        </w:numPr>
      </w:pPr>
      <w:r w:rsidRPr="008A1619">
        <w:t>Khả năng dung nạp vớ</w:t>
      </w:r>
      <w:r w:rsidR="004D10C9" w:rsidRPr="008A1619">
        <w:t>i kháng sinh đường uống</w:t>
      </w:r>
    </w:p>
    <w:p w14:paraId="6E79FD94" w14:textId="498E59E1" w:rsidR="002140A1" w:rsidRPr="008A1619" w:rsidRDefault="002140A1" w:rsidP="00CD4F4D">
      <w:pPr>
        <w:pStyle w:val="ListParagraph"/>
        <w:numPr>
          <w:ilvl w:val="0"/>
          <w:numId w:val="2"/>
        </w:numPr>
      </w:pPr>
      <w:r w:rsidRPr="008A1619">
        <w:t>Không diễn biến xấu sau khi rút ống dẫn lưu được 12-24 giờ</w:t>
      </w:r>
      <w:r w:rsidR="004214BB">
        <w:t>.</w:t>
      </w:r>
    </w:p>
    <w:bookmarkEnd w:id="2"/>
    <w:p w14:paraId="1EA76E46" w14:textId="47A29721" w:rsidR="00443A2B" w:rsidRPr="008A1619" w:rsidRDefault="00443A2B" w:rsidP="00050ACC">
      <w:pPr>
        <w:pStyle w:val="Heading1"/>
      </w:pPr>
      <w:r w:rsidRPr="008A1619">
        <w:t>CÁC BIỆN PHÁP PHÒNG NGỪA</w:t>
      </w:r>
      <w:r w:rsidR="00056BA4">
        <w:t xml:space="preserve"> </w:t>
      </w:r>
      <w:r w:rsidR="001832D3">
        <w:fldChar w:fldCharType="begin"/>
      </w:r>
      <w:r w:rsidR="001832D3">
        <w:instrText xml:space="preserve"> ADDIN EN.CITE &lt;EndNote&gt;&lt;Cite&gt;&lt;Author&gt;Scotta MC&lt;/Author&gt;&lt;Year&gt;2019&lt;/Year&gt;&lt;RecNum&gt;9&lt;/RecNum&gt;&lt;DisplayText&gt;[4]&lt;/DisplayText&gt;&lt;record&gt;&lt;rec-number&gt;9&lt;/rec-number&gt;&lt;foreign-keys&gt;&lt;key app="EN" db-id="a2svzt0xy2ts0metv56p9w0xzadr9xaze0rv" timestamp="1560580839"&gt;9&lt;/key&gt;&lt;/foreign-keys&gt;&lt;ref-type name="Book Section"&gt;5&lt;/ref-type&gt;&lt;contributors&gt;&lt;authors&gt;&lt;author&gt;Scotta MC, &lt;/author&gt;&lt;author&gt;Marostica PJ, &lt;/author&gt;&lt;author&gt;Stein RT,&lt;/author&gt;&lt;/authors&gt;&lt;/contributors&gt;&lt;titles&gt;&lt;title&gt;Pneumonia in children&lt;/title&gt;&lt;secondary-title&gt;Kendig&amp;apos;s disorders of the respiratory tract in children&lt;/secondary-title&gt;&lt;/titles&gt;&lt;pages&gt;1597-1628&lt;/pages&gt;&lt;edition&gt;9th&lt;/edition&gt;&lt;dates&gt;&lt;year&gt;2019&lt;/year&gt;&lt;/dates&gt;&lt;pub-location&gt;Philadelphia&lt;/pub-location&gt;&lt;publisher&gt;Elsevier&lt;/publisher&gt;&lt;urls&gt;&lt;/urls&gt;&lt;/record&gt;&lt;/Cite&gt;&lt;/EndNote&gt;</w:instrText>
      </w:r>
      <w:r w:rsidR="001832D3">
        <w:fldChar w:fldCharType="separate"/>
      </w:r>
      <w:r w:rsidR="001832D3">
        <w:rPr>
          <w:noProof/>
        </w:rPr>
        <w:t>[4]</w:t>
      </w:r>
      <w:r w:rsidR="001832D3">
        <w:fldChar w:fldCharType="end"/>
      </w:r>
    </w:p>
    <w:p w14:paraId="183E3C43" w14:textId="176D817E" w:rsidR="00443A2B" w:rsidRPr="008A1619" w:rsidRDefault="00443A2B" w:rsidP="00050ACC">
      <w:pPr>
        <w:pStyle w:val="Heading2"/>
      </w:pPr>
      <w:r w:rsidRPr="008A1619">
        <w:t>Dự phòng chung</w:t>
      </w:r>
    </w:p>
    <w:p w14:paraId="3B5C4DE6" w14:textId="77777777" w:rsidR="00050ACC" w:rsidRDefault="00443A2B" w:rsidP="00050ACC">
      <w:pPr>
        <w:ind w:firstLine="426"/>
      </w:pPr>
      <w:r w:rsidRPr="008A1619">
        <w:t xml:space="preserve">Bảo vệ sức khỏe bà mẹ khi có thai, khám thai đầy đủ để theo dõi và xử trí kịp thời những tai biến, giảm tỉ lệ sanh non, sanh nhẹ cân. </w:t>
      </w:r>
    </w:p>
    <w:p w14:paraId="3B48B648" w14:textId="77777777" w:rsidR="00050ACC" w:rsidRDefault="00443A2B" w:rsidP="00050ACC">
      <w:pPr>
        <w:ind w:firstLine="426"/>
      </w:pPr>
      <w:r w:rsidRPr="008A1619">
        <w:t xml:space="preserve">Bảo đảm vệ sinh môi trường nhất là khu vực chăm sóc, nuôi dưỡng trẻ. Thực hiện tốt các chế độ vô trùng khi đỡ đẻ và chăm sóc trẻ sơ sinh. </w:t>
      </w:r>
    </w:p>
    <w:p w14:paraId="1FBCF187" w14:textId="77777777" w:rsidR="00050ACC" w:rsidRDefault="00443A2B" w:rsidP="00050ACC">
      <w:pPr>
        <w:ind w:firstLine="426"/>
      </w:pPr>
      <w:r w:rsidRPr="008A1619">
        <w:t>Trẻ phải được bú mẹ và ăn dặm đúng.</w:t>
      </w:r>
    </w:p>
    <w:p w14:paraId="1D05B499" w14:textId="77777777" w:rsidR="00050ACC" w:rsidRDefault="00443A2B" w:rsidP="00050ACC">
      <w:pPr>
        <w:ind w:firstLine="426"/>
      </w:pPr>
      <w:r w:rsidRPr="008A1619">
        <w:t xml:space="preserve">Tiêm chủng phòng bệnh cho trẻ đúng lịch qui định. </w:t>
      </w:r>
    </w:p>
    <w:p w14:paraId="096D68A8" w14:textId="77777777" w:rsidR="00050ACC" w:rsidRDefault="000205B1" w:rsidP="00050ACC">
      <w:pPr>
        <w:ind w:firstLine="426"/>
      </w:pPr>
      <w:r w:rsidRPr="008A1619">
        <w:t>Tránh khói thuốc l</w:t>
      </w:r>
      <w:r w:rsidR="00050ACC">
        <w:t>á.</w:t>
      </w:r>
    </w:p>
    <w:p w14:paraId="27D92A99" w14:textId="77777777" w:rsidR="00050ACC" w:rsidRDefault="00443A2B" w:rsidP="00050ACC">
      <w:pPr>
        <w:ind w:firstLine="426"/>
      </w:pPr>
      <w:r w:rsidRPr="008A1619">
        <w:t>Phát hiện và xử trí kịp thời các trường hợp nhiễm khuẩn hô hấp cấp.</w:t>
      </w:r>
    </w:p>
    <w:p w14:paraId="262340ED" w14:textId="3E824D38" w:rsidR="00443A2B" w:rsidRPr="008A1619" w:rsidRDefault="00443A2B" w:rsidP="00050ACC">
      <w:pPr>
        <w:ind w:firstLine="426"/>
      </w:pPr>
      <w:r w:rsidRPr="008A1619">
        <w:t xml:space="preserve">Khi có người mắc bệnh, cách ly kịp thời để tránh lây lan cho trẻ. </w:t>
      </w:r>
    </w:p>
    <w:p w14:paraId="317E7986" w14:textId="1B927632" w:rsidR="00443A2B" w:rsidRPr="008A1619" w:rsidRDefault="00443A2B" w:rsidP="00B468C4">
      <w:pPr>
        <w:pStyle w:val="Heading2"/>
      </w:pPr>
      <w:r w:rsidRPr="008A1619">
        <w:t>Dự phòng đặc hiệu</w:t>
      </w:r>
      <w:r w:rsidR="00056BA4">
        <w:t xml:space="preserve"> </w:t>
      </w:r>
    </w:p>
    <w:p w14:paraId="265DFA9D" w14:textId="77777777" w:rsidR="00B468C4" w:rsidRDefault="00443A2B" w:rsidP="00B468C4">
      <w:pPr>
        <w:ind w:firstLine="426"/>
      </w:pPr>
      <w:r w:rsidRPr="008A1619">
        <w:t>Chủng ngừa các tác nhân thường gây viêm phổi theo tuổi:</w:t>
      </w:r>
      <w:r w:rsidR="00575005" w:rsidRPr="008A1619">
        <w:t xml:space="preserve"> virus cúm, á cúm, thủy đậu, </w:t>
      </w:r>
      <w:r w:rsidRPr="00B468C4">
        <w:rPr>
          <w:i/>
        </w:rPr>
        <w:t>Hemophilus influenza</w:t>
      </w:r>
      <w:r w:rsidRPr="008A1619">
        <w:t xml:space="preserve"> týp b, phế cầu, não mô cầu</w:t>
      </w:r>
      <w:r w:rsidR="00B468C4">
        <w:t xml:space="preserve">, </w:t>
      </w:r>
      <w:r w:rsidRPr="008A1619">
        <w:t>...</w:t>
      </w:r>
      <w:r w:rsidR="000205B1" w:rsidRPr="008A1619">
        <w:t xml:space="preserve"> </w:t>
      </w:r>
    </w:p>
    <w:p w14:paraId="0ACC5F1D" w14:textId="77777777" w:rsidR="00B468C4" w:rsidRDefault="000205B1" w:rsidP="00B468C4">
      <w:pPr>
        <w:ind w:firstLine="426"/>
      </w:pPr>
      <w:r w:rsidRPr="008A1619">
        <w:t>Tiêm chủng cho trẻ em dưới 2 tuổi</w:t>
      </w:r>
      <w:r w:rsidR="00B468C4">
        <w:t xml:space="preserve"> giúp</w:t>
      </w:r>
      <w:r w:rsidRPr="008A1619">
        <w:t xml:space="preserve"> giảm </w:t>
      </w:r>
      <w:r w:rsidR="00B468C4">
        <w:t xml:space="preserve">tỷ lệ </w:t>
      </w:r>
      <w:r w:rsidRPr="008A1619">
        <w:t>viêm phổi hơn 10 lần</w:t>
      </w:r>
      <w:r w:rsidR="00575005" w:rsidRPr="008A1619">
        <w:t>.</w:t>
      </w:r>
    </w:p>
    <w:p w14:paraId="3E79C557" w14:textId="60946562" w:rsidR="00B468C4" w:rsidRDefault="00575005" w:rsidP="00B468C4">
      <w:pPr>
        <w:ind w:firstLine="426"/>
      </w:pPr>
      <w:r w:rsidRPr="008A1619">
        <w:t>Khuyến khích mở rộng tiêm v</w:t>
      </w:r>
      <w:r w:rsidR="00B468C4">
        <w:t>accine</w:t>
      </w:r>
      <w:r w:rsidRPr="008A1619">
        <w:t xml:space="preserve"> cúm cho tất cả trẻ em &gt;6 tháng tuổi được kỳ vọng ​​sẽ ảnh hưởng đến tỷ lệ viêm phổi nhập viện</w:t>
      </w:r>
      <w:r w:rsidR="00B468C4">
        <w:t>.</w:t>
      </w:r>
    </w:p>
    <w:p w14:paraId="62F98EBE" w14:textId="159934E3" w:rsidR="00443A2B" w:rsidRPr="008A1619" w:rsidRDefault="00443A2B" w:rsidP="00C13E8E">
      <w:pPr>
        <w:pStyle w:val="Heading2"/>
      </w:pPr>
      <w:r w:rsidRPr="008A1619">
        <w:t>Dự phòng diễn tiến xấu của bệnh</w:t>
      </w:r>
    </w:p>
    <w:p w14:paraId="1AE5F24E" w14:textId="119BFC51" w:rsidR="00443A2B" w:rsidRPr="008A1619" w:rsidRDefault="00443A2B" w:rsidP="00C13E8E">
      <w:pPr>
        <w:ind w:firstLine="426"/>
        <w:rPr>
          <w:rFonts w:eastAsia="Times New Roman"/>
        </w:rPr>
      </w:pPr>
      <w:r w:rsidRPr="008A1619">
        <w:rPr>
          <w:rFonts w:eastAsia="Times New Roman"/>
        </w:rPr>
        <w:t>Chẩn đoán và điều trị sớm, thích hợp tránh</w:t>
      </w:r>
      <w:r w:rsidRPr="008A1619">
        <w:rPr>
          <w:rFonts w:eastAsia="Times New Roman"/>
          <w:b/>
          <w:i/>
        </w:rPr>
        <w:t xml:space="preserve"> </w:t>
      </w:r>
      <w:r w:rsidRPr="008A1619">
        <w:rPr>
          <w:rFonts w:eastAsia="Times New Roman"/>
        </w:rPr>
        <w:t>biến chứng nặng như: tràn dịch, tràn khí màng phổi, áp</w:t>
      </w:r>
      <w:r w:rsidR="00575005" w:rsidRPr="008A1619">
        <w:rPr>
          <w:rFonts w:eastAsia="Times New Roman"/>
        </w:rPr>
        <w:t xml:space="preserve"> xe phổi, suy hô hấp</w:t>
      </w:r>
      <w:r w:rsidR="00C13E8E">
        <w:rPr>
          <w:rFonts w:eastAsia="Times New Roman"/>
        </w:rPr>
        <w:t xml:space="preserve">, </w:t>
      </w:r>
      <w:r w:rsidR="00575005" w:rsidRPr="008A1619">
        <w:rPr>
          <w:rFonts w:eastAsia="Times New Roman"/>
        </w:rPr>
        <w:t>…</w:t>
      </w:r>
    </w:p>
    <w:p w14:paraId="028D67AA" w14:textId="30B526AC" w:rsidR="00443A2B" w:rsidRPr="008A1619" w:rsidRDefault="00443A2B" w:rsidP="00C13E8E">
      <w:pPr>
        <w:pStyle w:val="Heading2"/>
      </w:pPr>
      <w:r w:rsidRPr="008A1619">
        <w:t>Phòng ngừa tai biến do thầy thuốc</w:t>
      </w:r>
    </w:p>
    <w:p w14:paraId="2B7C574D" w14:textId="5A1D3B88" w:rsidR="00443A2B" w:rsidRPr="008A1619" w:rsidRDefault="00443A2B" w:rsidP="00C13E8E">
      <w:pPr>
        <w:ind w:firstLine="426"/>
        <w:rPr>
          <w:rFonts w:eastAsia="Times New Roman"/>
        </w:rPr>
      </w:pPr>
      <w:r w:rsidRPr="008A1619">
        <w:rPr>
          <w:rFonts w:eastAsia="Times New Roman"/>
        </w:rPr>
        <w:t xml:space="preserve">Tránh sử dụng thuốc có nhiều tác dụng phụ, vô trùng tốt </w:t>
      </w:r>
      <w:r w:rsidR="00C13E8E">
        <w:rPr>
          <w:rFonts w:eastAsia="Times New Roman"/>
        </w:rPr>
        <w:t xml:space="preserve">để </w:t>
      </w:r>
      <w:r w:rsidRPr="008A1619">
        <w:rPr>
          <w:rFonts w:eastAsia="Times New Roman"/>
        </w:rPr>
        <w:t>tránh nhiễm trùng bệnh viện, tránh tai biến do các thủ thuật xâm lấn: chọc dò màng phổi, nội soi phế quản</w:t>
      </w:r>
      <w:r w:rsidR="002E7726">
        <w:rPr>
          <w:rFonts w:eastAsia="Times New Roman"/>
        </w:rPr>
        <w:t xml:space="preserve">, </w:t>
      </w:r>
      <w:r w:rsidRPr="008A1619">
        <w:rPr>
          <w:rFonts w:eastAsia="Times New Roman"/>
        </w:rPr>
        <w:t>...</w:t>
      </w:r>
      <w:r w:rsidR="002E7726">
        <w:rPr>
          <w:rFonts w:eastAsia="Times New Roman"/>
        </w:rPr>
        <w:t xml:space="preserve"> </w:t>
      </w:r>
      <w:r w:rsidRPr="008A1619">
        <w:rPr>
          <w:rFonts w:eastAsia="Times New Roman"/>
        </w:rPr>
        <w:t>tránh tai biến khi cung cấp oxy: ngộ độc oxy, ức chế hô hấp, xẹp phổi, b</w:t>
      </w:r>
      <w:r w:rsidR="00BE075D">
        <w:rPr>
          <w:rFonts w:eastAsia="Times New Roman"/>
        </w:rPr>
        <w:t>ệnh lý võng mạc ở trẻ sanh non.</w:t>
      </w:r>
    </w:p>
    <w:p w14:paraId="6DAE3520" w14:textId="428DC8DA" w:rsidR="002140A1" w:rsidRPr="008A1619" w:rsidRDefault="002140A1" w:rsidP="006B14F4"/>
    <w:p w14:paraId="53F52148" w14:textId="77777777" w:rsidR="007B3D28" w:rsidRDefault="007B3D28">
      <w:pPr>
        <w:jc w:val="left"/>
        <w:rPr>
          <w:b/>
        </w:rPr>
      </w:pPr>
      <w:r>
        <w:rPr>
          <w:b/>
        </w:rPr>
        <w:br w:type="page"/>
      </w:r>
    </w:p>
    <w:p w14:paraId="18EF2C84" w14:textId="664DDBC6" w:rsidR="002140A1" w:rsidRDefault="00056BA4" w:rsidP="006B14F4">
      <w:pPr>
        <w:rPr>
          <w:b/>
        </w:rPr>
      </w:pPr>
      <w:r>
        <w:rPr>
          <w:b/>
        </w:rPr>
        <w:lastRenderedPageBreak/>
        <w:t>TÀI LIỆU THAM KHẢO</w:t>
      </w:r>
    </w:p>
    <w:p w14:paraId="69BCE648" w14:textId="77777777" w:rsidR="005659A3" w:rsidRDefault="005659A3" w:rsidP="006B14F4">
      <w:pPr>
        <w:rPr>
          <w:b/>
        </w:rPr>
      </w:pPr>
    </w:p>
    <w:p w14:paraId="783675EB" w14:textId="6AE1F6A0" w:rsidR="006E0BF0" w:rsidRPr="006E0BF0" w:rsidRDefault="005659A3" w:rsidP="006E0BF0">
      <w:pPr>
        <w:pStyle w:val="EndNoteBibliography"/>
      </w:pPr>
      <w:r>
        <w:rPr>
          <w:b/>
        </w:rPr>
        <w:fldChar w:fldCharType="begin"/>
      </w:r>
      <w:r>
        <w:rPr>
          <w:b/>
        </w:rPr>
        <w:instrText xml:space="preserve"> ADDIN EN.REFLIST </w:instrText>
      </w:r>
      <w:r>
        <w:rPr>
          <w:b/>
        </w:rPr>
        <w:fldChar w:fldCharType="separate"/>
      </w:r>
      <w:r w:rsidR="006E0BF0" w:rsidRPr="006E0BF0">
        <w:t>1.</w:t>
      </w:r>
      <w:r w:rsidR="006E0BF0" w:rsidRPr="006E0BF0">
        <w:tab/>
        <w:t xml:space="preserve">World Health O. (1995), </w:t>
      </w:r>
      <w:r w:rsidR="006E0BF0" w:rsidRPr="006E0BF0">
        <w:rPr>
          <w:i/>
        </w:rPr>
        <w:t>The management of acute respiratory infections in children : practical guidelines for outpatient care</w:t>
      </w:r>
      <w:r w:rsidR="006E0BF0" w:rsidRPr="006E0BF0">
        <w:t>, World Health Organization, Geneva, Switzerland</w:t>
      </w:r>
      <w:r w:rsidR="0027176C">
        <w:t>.</w:t>
      </w:r>
    </w:p>
    <w:p w14:paraId="14EBBD0C" w14:textId="77777777" w:rsidR="006E0BF0" w:rsidRPr="006E0BF0" w:rsidRDefault="006E0BF0" w:rsidP="006E0BF0">
      <w:pPr>
        <w:pStyle w:val="EndNoteBibliography"/>
      </w:pPr>
      <w:r w:rsidRPr="006E0BF0">
        <w:t>2.</w:t>
      </w:r>
      <w:r w:rsidRPr="006E0BF0">
        <w:tab/>
        <w:t xml:space="preserve">Matthew S.K. and Thomas J.S. (2019), "Community-acquired pneumonia", in </w:t>
      </w:r>
      <w:r w:rsidRPr="006E0BF0">
        <w:rPr>
          <w:i/>
        </w:rPr>
        <w:t>Nelson Textbook of Pediatrics</w:t>
      </w:r>
      <w:r w:rsidRPr="006E0BF0">
        <w:t>, Elsevier, Vol. 2, 428, Philadelphia, pp. 8956-8960.</w:t>
      </w:r>
    </w:p>
    <w:p w14:paraId="13D1210E" w14:textId="77777777" w:rsidR="006E0BF0" w:rsidRPr="006E0BF0" w:rsidRDefault="006E0BF0" w:rsidP="006E0BF0">
      <w:pPr>
        <w:pStyle w:val="EndNoteBibliography"/>
      </w:pPr>
      <w:r w:rsidRPr="006E0BF0">
        <w:t>3.</w:t>
      </w:r>
      <w:r w:rsidRPr="006E0BF0">
        <w:tab/>
        <w:t xml:space="preserve">Tickella KD and Dennob DM (2016), "Inpatient management of children with severe acute malnutrition: a review of WHO guidelines", </w:t>
      </w:r>
      <w:r w:rsidRPr="006E0BF0">
        <w:rPr>
          <w:i/>
        </w:rPr>
        <w:t>Bull World Health Organ</w:t>
      </w:r>
      <w:r w:rsidRPr="006E0BF0">
        <w:t xml:space="preserve">, </w:t>
      </w:r>
      <w:r w:rsidRPr="006E0BF0">
        <w:rPr>
          <w:b/>
        </w:rPr>
        <w:t>94</w:t>
      </w:r>
      <w:r w:rsidRPr="006E0BF0">
        <w:t>, pp. 642.</w:t>
      </w:r>
    </w:p>
    <w:p w14:paraId="35910887" w14:textId="77777777" w:rsidR="006E0BF0" w:rsidRPr="006E0BF0" w:rsidRDefault="006E0BF0" w:rsidP="006E0BF0">
      <w:pPr>
        <w:pStyle w:val="EndNoteBibliography"/>
      </w:pPr>
      <w:r w:rsidRPr="006E0BF0">
        <w:t>4.</w:t>
      </w:r>
      <w:r w:rsidRPr="006E0BF0">
        <w:tab/>
        <w:t xml:space="preserve">Scotta MC, Marostica PJ, and Stein RT (2019), "Pneumonia in children", in </w:t>
      </w:r>
      <w:r w:rsidRPr="006E0BF0">
        <w:rPr>
          <w:i/>
        </w:rPr>
        <w:t>Kendig's disorders of the respiratory tract in children</w:t>
      </w:r>
      <w:r w:rsidRPr="006E0BF0">
        <w:t>, Elsevier,  9th ed, Philadelphia, pp. 1597-1628.</w:t>
      </w:r>
    </w:p>
    <w:p w14:paraId="5E7EC945" w14:textId="77777777" w:rsidR="006E0BF0" w:rsidRPr="006E0BF0" w:rsidRDefault="006E0BF0" w:rsidP="006E0BF0">
      <w:pPr>
        <w:pStyle w:val="EndNoteBibliography"/>
      </w:pPr>
      <w:r w:rsidRPr="006E0BF0">
        <w:t>5.</w:t>
      </w:r>
      <w:r w:rsidRPr="006E0BF0">
        <w:tab/>
        <w:t xml:space="preserve">Harris M., Clark J., Coote N., et al. (2011), "British Thoracic Society guidelines for the management of community acquired pneumonia in children: update 2011", </w:t>
      </w:r>
      <w:r w:rsidRPr="006E0BF0">
        <w:rPr>
          <w:i/>
        </w:rPr>
        <w:t>Thorax</w:t>
      </w:r>
      <w:r w:rsidRPr="006E0BF0">
        <w:t xml:space="preserve">, </w:t>
      </w:r>
      <w:r w:rsidRPr="006E0BF0">
        <w:rPr>
          <w:b/>
        </w:rPr>
        <w:t>66</w:t>
      </w:r>
      <w:r w:rsidRPr="006E0BF0">
        <w:t>(Suppl 2), pp. ii1-ii23.</w:t>
      </w:r>
    </w:p>
    <w:p w14:paraId="4D5BCF8A" w14:textId="77777777" w:rsidR="006E0BF0" w:rsidRPr="006E0BF0" w:rsidRDefault="006E0BF0" w:rsidP="006E0BF0">
      <w:pPr>
        <w:pStyle w:val="EndNoteBibliography"/>
      </w:pPr>
      <w:r w:rsidRPr="006E0BF0">
        <w:t>6.</w:t>
      </w:r>
      <w:r w:rsidRPr="006E0BF0">
        <w:tab/>
        <w:t xml:space="preserve">Barson WJ (2019), </w:t>
      </w:r>
      <w:r w:rsidRPr="006E0BF0">
        <w:rPr>
          <w:i/>
        </w:rPr>
        <w:t>Community-acquired pneumonia in children: Clinical features and diagnosis</w:t>
      </w:r>
      <w:r w:rsidRPr="006E0BF0">
        <w:t xml:space="preserve">, </w:t>
      </w:r>
      <w:r w:rsidRPr="006E0BF0">
        <w:rPr>
          <w:i/>
        </w:rPr>
        <w:t>UpToDate</w:t>
      </w:r>
      <w:r w:rsidRPr="006E0BF0">
        <w:t>,  Truy cập ngày 19/04/2019.</w:t>
      </w:r>
    </w:p>
    <w:p w14:paraId="65A91BC2" w14:textId="77777777" w:rsidR="006E0BF0" w:rsidRPr="006E0BF0" w:rsidRDefault="006E0BF0" w:rsidP="006E0BF0">
      <w:pPr>
        <w:pStyle w:val="EndNoteBibliography"/>
      </w:pPr>
      <w:r w:rsidRPr="006E0BF0">
        <w:t>7.</w:t>
      </w:r>
      <w:r w:rsidRPr="006E0BF0">
        <w:tab/>
        <w:t xml:space="preserve">Barson W.J. (2019), </w:t>
      </w:r>
      <w:r w:rsidRPr="006E0BF0">
        <w:rPr>
          <w:i/>
        </w:rPr>
        <w:t>Community-acquired pneumonia in children: Outpatient treatment</w:t>
      </w:r>
      <w:r w:rsidRPr="006E0BF0">
        <w:t xml:space="preserve">, </w:t>
      </w:r>
      <w:r w:rsidRPr="006E0BF0">
        <w:rPr>
          <w:i/>
        </w:rPr>
        <w:t>UpToDate</w:t>
      </w:r>
      <w:r w:rsidRPr="006E0BF0">
        <w:t>,  Truy cập ngày 19/04/2019.</w:t>
      </w:r>
    </w:p>
    <w:p w14:paraId="03F0EE81" w14:textId="77777777" w:rsidR="006E0BF0" w:rsidRPr="006E0BF0" w:rsidRDefault="006E0BF0" w:rsidP="006E0BF0">
      <w:pPr>
        <w:pStyle w:val="EndNoteBibliography"/>
      </w:pPr>
      <w:r w:rsidRPr="006E0BF0">
        <w:t>8.</w:t>
      </w:r>
      <w:r w:rsidRPr="006E0BF0">
        <w:tab/>
        <w:t xml:space="preserve">Barson WJ (2019), </w:t>
      </w:r>
      <w:r w:rsidRPr="006E0BF0">
        <w:rPr>
          <w:i/>
        </w:rPr>
        <w:t>Pneumonia in children: Inpatient treatment</w:t>
      </w:r>
      <w:r w:rsidRPr="006E0BF0">
        <w:t xml:space="preserve">, </w:t>
      </w:r>
      <w:r w:rsidRPr="006E0BF0">
        <w:rPr>
          <w:i/>
        </w:rPr>
        <w:t>UpToDate</w:t>
      </w:r>
      <w:r w:rsidRPr="006E0BF0">
        <w:t>,  Truy cập ngày 19/04/2019.</w:t>
      </w:r>
    </w:p>
    <w:p w14:paraId="61455D08" w14:textId="77777777" w:rsidR="00B82A84" w:rsidRDefault="005659A3" w:rsidP="006B14F4">
      <w:pPr>
        <w:rPr>
          <w:b/>
        </w:rPr>
      </w:pPr>
      <w:r>
        <w:rPr>
          <w:b/>
        </w:rPr>
        <w:fldChar w:fldCharType="end"/>
      </w:r>
    </w:p>
    <w:p w14:paraId="455A4D6B" w14:textId="64D1D781" w:rsidR="00056BA4" w:rsidRDefault="00B82A84" w:rsidP="006B14F4">
      <w:pPr>
        <w:rPr>
          <w:b/>
        </w:rPr>
      </w:pPr>
      <w:r>
        <w:rPr>
          <w:b/>
        </w:rPr>
        <w:t>CÂU HỎI TRẮC NGHIỆM</w:t>
      </w:r>
    </w:p>
    <w:p w14:paraId="4520FB3F" w14:textId="77777777" w:rsidR="0001493E" w:rsidRPr="009772D6" w:rsidRDefault="0001493E" w:rsidP="00CD4F4D">
      <w:pPr>
        <w:pStyle w:val="ListParagraph"/>
        <w:numPr>
          <w:ilvl w:val="0"/>
          <w:numId w:val="4"/>
        </w:numPr>
        <w:tabs>
          <w:tab w:val="left" w:pos="7105"/>
        </w:tabs>
      </w:pPr>
      <w:r w:rsidRPr="009772D6">
        <w:t>Tác nhân gây viêm phổi thường gặp nhất trên trẻ 18 tháng tuổi là gì?</w:t>
      </w:r>
    </w:p>
    <w:p w14:paraId="1D53717C" w14:textId="77777777" w:rsidR="0001493E" w:rsidRPr="009772D6" w:rsidRDefault="0001493E" w:rsidP="00CD4F4D">
      <w:pPr>
        <w:pStyle w:val="ListParagraph"/>
        <w:numPr>
          <w:ilvl w:val="1"/>
          <w:numId w:val="4"/>
        </w:numPr>
        <w:tabs>
          <w:tab w:val="left" w:pos="7105"/>
        </w:tabs>
      </w:pPr>
      <w:r w:rsidRPr="009772D6">
        <w:t>Streptococcus pneumoniae</w:t>
      </w:r>
    </w:p>
    <w:p w14:paraId="25357478" w14:textId="77777777" w:rsidR="0001493E" w:rsidRPr="009772D6" w:rsidRDefault="0001493E" w:rsidP="00CD4F4D">
      <w:pPr>
        <w:pStyle w:val="ListParagraph"/>
        <w:numPr>
          <w:ilvl w:val="1"/>
          <w:numId w:val="4"/>
        </w:numPr>
        <w:tabs>
          <w:tab w:val="left" w:pos="7105"/>
        </w:tabs>
      </w:pPr>
      <w:r w:rsidRPr="009772D6">
        <w:t>Haemophillus influenzae</w:t>
      </w:r>
    </w:p>
    <w:p w14:paraId="0EC1F1F1" w14:textId="77777777" w:rsidR="0001493E" w:rsidRPr="009772D6" w:rsidRDefault="0001493E" w:rsidP="00CD4F4D">
      <w:pPr>
        <w:pStyle w:val="ListParagraph"/>
        <w:numPr>
          <w:ilvl w:val="1"/>
          <w:numId w:val="4"/>
        </w:numPr>
        <w:tabs>
          <w:tab w:val="left" w:pos="7105"/>
        </w:tabs>
      </w:pPr>
      <w:r w:rsidRPr="009772D6">
        <w:t>Respiratory synctial virus</w:t>
      </w:r>
    </w:p>
    <w:p w14:paraId="416B75EE" w14:textId="77777777" w:rsidR="0001493E" w:rsidRPr="009772D6" w:rsidRDefault="0001493E" w:rsidP="00CD4F4D">
      <w:pPr>
        <w:pStyle w:val="ListParagraph"/>
        <w:numPr>
          <w:ilvl w:val="1"/>
          <w:numId w:val="4"/>
        </w:numPr>
        <w:tabs>
          <w:tab w:val="left" w:pos="7105"/>
        </w:tabs>
      </w:pPr>
      <w:r w:rsidRPr="009772D6">
        <w:t>Influenzae virus type A</w:t>
      </w:r>
    </w:p>
    <w:p w14:paraId="5297FAF6" w14:textId="77777777" w:rsidR="0001493E" w:rsidRPr="009772D6" w:rsidRDefault="0001493E" w:rsidP="00CD4F4D">
      <w:pPr>
        <w:pStyle w:val="ListParagraph"/>
        <w:numPr>
          <w:ilvl w:val="0"/>
          <w:numId w:val="4"/>
        </w:numPr>
        <w:tabs>
          <w:tab w:val="left" w:pos="7105"/>
        </w:tabs>
      </w:pPr>
      <w:r w:rsidRPr="009772D6">
        <w:t>Yếu tố nào sau đây không phải là yếu tố thuận lợi của viêm phổi?</w:t>
      </w:r>
    </w:p>
    <w:p w14:paraId="2B837E7E" w14:textId="77777777" w:rsidR="0001493E" w:rsidRPr="009772D6" w:rsidRDefault="0001493E" w:rsidP="00CD4F4D">
      <w:pPr>
        <w:pStyle w:val="ListParagraph"/>
        <w:numPr>
          <w:ilvl w:val="1"/>
          <w:numId w:val="4"/>
        </w:numPr>
        <w:tabs>
          <w:tab w:val="left" w:pos="7105"/>
        </w:tabs>
      </w:pPr>
      <w:r w:rsidRPr="009772D6">
        <w:t>Tiếp xúc khói thuốc lá</w:t>
      </w:r>
    </w:p>
    <w:p w14:paraId="6E987A6B" w14:textId="77777777" w:rsidR="0001493E" w:rsidRPr="009772D6" w:rsidRDefault="0001493E" w:rsidP="00CD4F4D">
      <w:pPr>
        <w:pStyle w:val="ListParagraph"/>
        <w:numPr>
          <w:ilvl w:val="1"/>
          <w:numId w:val="4"/>
        </w:numPr>
        <w:tabs>
          <w:tab w:val="left" w:pos="7105"/>
        </w:tabs>
      </w:pPr>
      <w:r w:rsidRPr="009772D6">
        <w:t>Suy dinh dưỡng</w:t>
      </w:r>
    </w:p>
    <w:p w14:paraId="6A9D421F" w14:textId="77777777" w:rsidR="0001493E" w:rsidRPr="009772D6" w:rsidRDefault="0001493E" w:rsidP="00CD4F4D">
      <w:pPr>
        <w:pStyle w:val="ListParagraph"/>
        <w:numPr>
          <w:ilvl w:val="1"/>
          <w:numId w:val="4"/>
        </w:numPr>
        <w:tabs>
          <w:tab w:val="left" w:pos="7105"/>
        </w:tabs>
      </w:pPr>
      <w:r w:rsidRPr="009772D6">
        <w:t>Môi trường sống đông đúc</w:t>
      </w:r>
    </w:p>
    <w:p w14:paraId="2DFE84CA" w14:textId="77777777" w:rsidR="0001493E" w:rsidRPr="009772D6" w:rsidRDefault="0001493E" w:rsidP="00CD4F4D">
      <w:pPr>
        <w:pStyle w:val="ListParagraph"/>
        <w:numPr>
          <w:ilvl w:val="1"/>
          <w:numId w:val="4"/>
        </w:numPr>
        <w:tabs>
          <w:tab w:val="left" w:pos="7105"/>
        </w:tabs>
      </w:pPr>
      <w:r w:rsidRPr="009772D6">
        <w:t>Không chủng ngừa</w:t>
      </w:r>
    </w:p>
    <w:p w14:paraId="183917F2" w14:textId="77777777" w:rsidR="0001493E" w:rsidRPr="009772D6" w:rsidRDefault="0001493E" w:rsidP="00CD4F4D">
      <w:pPr>
        <w:pStyle w:val="ListParagraph"/>
        <w:numPr>
          <w:ilvl w:val="0"/>
          <w:numId w:val="4"/>
        </w:numPr>
        <w:tabs>
          <w:tab w:val="left" w:pos="7105"/>
        </w:tabs>
      </w:pPr>
      <w:r w:rsidRPr="009772D6">
        <w:t xml:space="preserve">Một trẻ 4 tháng, nhập viện vì viêm phổi lần 3. Tiền căn sanh </w:t>
      </w:r>
      <w:proofErr w:type="gramStart"/>
      <w:r w:rsidRPr="009772D6">
        <w:t>non 34</w:t>
      </w:r>
      <w:proofErr w:type="gramEnd"/>
      <w:r w:rsidRPr="009772D6">
        <w:t xml:space="preserve"> tuần, cân nặng lúc sanh 2.400g. Hiện tại, em chưa chủng ngừa mũi nào, nặng 7,2kg, bú sữa công thức từ sau sinh, lượng sữa bú 150-180 mL/cử cách 2-3 giờ. Yếu tố nguy cơ gây viêm phổi tái phát trên bệnh nhi này là gì?</w:t>
      </w:r>
    </w:p>
    <w:p w14:paraId="61585B3B" w14:textId="77777777" w:rsidR="0001493E" w:rsidRPr="009772D6" w:rsidRDefault="0001493E" w:rsidP="00CD4F4D">
      <w:pPr>
        <w:pStyle w:val="ListParagraph"/>
        <w:numPr>
          <w:ilvl w:val="1"/>
          <w:numId w:val="4"/>
        </w:numPr>
        <w:tabs>
          <w:tab w:val="left" w:pos="7105"/>
        </w:tabs>
      </w:pPr>
      <w:r w:rsidRPr="009772D6">
        <w:t>Sanh non</w:t>
      </w:r>
    </w:p>
    <w:p w14:paraId="15B0C8BE" w14:textId="77777777" w:rsidR="0001493E" w:rsidRPr="009772D6" w:rsidRDefault="0001493E" w:rsidP="00CD4F4D">
      <w:pPr>
        <w:pStyle w:val="ListParagraph"/>
        <w:numPr>
          <w:ilvl w:val="1"/>
          <w:numId w:val="4"/>
        </w:numPr>
        <w:tabs>
          <w:tab w:val="left" w:pos="7105"/>
        </w:tabs>
      </w:pPr>
      <w:r w:rsidRPr="009772D6">
        <w:t>Sanh nhẹ cân</w:t>
      </w:r>
    </w:p>
    <w:p w14:paraId="3A11E07D" w14:textId="77777777" w:rsidR="0001493E" w:rsidRPr="009772D6" w:rsidRDefault="0001493E" w:rsidP="00CD4F4D">
      <w:pPr>
        <w:pStyle w:val="ListParagraph"/>
        <w:numPr>
          <w:ilvl w:val="1"/>
          <w:numId w:val="4"/>
        </w:numPr>
        <w:tabs>
          <w:tab w:val="left" w:pos="7105"/>
        </w:tabs>
      </w:pPr>
      <w:r w:rsidRPr="009772D6">
        <w:t>Chưa chủng ngừa</w:t>
      </w:r>
    </w:p>
    <w:p w14:paraId="5ADDEF7A" w14:textId="77777777" w:rsidR="0001493E" w:rsidRPr="009772D6" w:rsidRDefault="0001493E" w:rsidP="00CD4F4D">
      <w:pPr>
        <w:pStyle w:val="ListParagraph"/>
        <w:numPr>
          <w:ilvl w:val="1"/>
          <w:numId w:val="4"/>
        </w:numPr>
        <w:tabs>
          <w:tab w:val="left" w:pos="7105"/>
        </w:tabs>
      </w:pPr>
      <w:r w:rsidRPr="009772D6">
        <w:t>Trào ngược dạ dày thực quản</w:t>
      </w:r>
    </w:p>
    <w:p w14:paraId="0F3913E2" w14:textId="77777777" w:rsidR="0001493E" w:rsidRPr="009772D6" w:rsidRDefault="0001493E" w:rsidP="00CD4F4D">
      <w:pPr>
        <w:pStyle w:val="ListParagraph"/>
        <w:numPr>
          <w:ilvl w:val="0"/>
          <w:numId w:val="4"/>
        </w:numPr>
        <w:tabs>
          <w:tab w:val="left" w:pos="7105"/>
        </w:tabs>
      </w:pPr>
      <w:r w:rsidRPr="009772D6">
        <w:t>Bệnh nhân nữ, 12 tháng bị viêm phổi và viêm thanh thiệt. Em chưa được chủng ngừa ngoại trừ 2 mũi chủng ngừa ngay sau sinh. Tác nhân vi sinh nghĩ nhiều nhất gây nhiễm trùng cho trẻ là gì?</w:t>
      </w:r>
    </w:p>
    <w:p w14:paraId="1BBC828C" w14:textId="77777777" w:rsidR="0001493E" w:rsidRPr="009772D6" w:rsidRDefault="0001493E" w:rsidP="00CD4F4D">
      <w:pPr>
        <w:pStyle w:val="ListParagraph"/>
        <w:numPr>
          <w:ilvl w:val="1"/>
          <w:numId w:val="4"/>
        </w:numPr>
        <w:tabs>
          <w:tab w:val="left" w:pos="7105"/>
        </w:tabs>
      </w:pPr>
      <w:r w:rsidRPr="009772D6">
        <w:lastRenderedPageBreak/>
        <w:t>Haemophillus influenzae</w:t>
      </w:r>
    </w:p>
    <w:p w14:paraId="29E8E63D" w14:textId="77777777" w:rsidR="0001493E" w:rsidRPr="009772D6" w:rsidRDefault="0001493E" w:rsidP="00CD4F4D">
      <w:pPr>
        <w:pStyle w:val="ListParagraph"/>
        <w:numPr>
          <w:ilvl w:val="1"/>
          <w:numId w:val="4"/>
        </w:numPr>
        <w:tabs>
          <w:tab w:val="left" w:pos="7105"/>
        </w:tabs>
      </w:pPr>
      <w:r w:rsidRPr="009772D6">
        <w:t>Respiratory synctial virus</w:t>
      </w:r>
    </w:p>
    <w:p w14:paraId="66D58088" w14:textId="77777777" w:rsidR="0001493E" w:rsidRPr="009772D6" w:rsidRDefault="0001493E" w:rsidP="00CD4F4D">
      <w:pPr>
        <w:pStyle w:val="ListParagraph"/>
        <w:numPr>
          <w:ilvl w:val="1"/>
          <w:numId w:val="4"/>
        </w:numPr>
        <w:tabs>
          <w:tab w:val="left" w:pos="7105"/>
        </w:tabs>
      </w:pPr>
      <w:r w:rsidRPr="009772D6">
        <w:t>Streptococcus pneumoniae</w:t>
      </w:r>
    </w:p>
    <w:p w14:paraId="27B0E176" w14:textId="77777777" w:rsidR="0001493E" w:rsidRPr="009772D6" w:rsidRDefault="0001493E" w:rsidP="00CD4F4D">
      <w:pPr>
        <w:pStyle w:val="ListParagraph"/>
        <w:numPr>
          <w:ilvl w:val="1"/>
          <w:numId w:val="4"/>
        </w:numPr>
        <w:tabs>
          <w:tab w:val="left" w:pos="7105"/>
        </w:tabs>
      </w:pPr>
      <w:r w:rsidRPr="009772D6">
        <w:t>Adeno virus type 3</w:t>
      </w:r>
    </w:p>
    <w:p w14:paraId="534A502C" w14:textId="77777777" w:rsidR="0001493E" w:rsidRPr="009772D6" w:rsidRDefault="0001493E" w:rsidP="00CD4F4D">
      <w:pPr>
        <w:pStyle w:val="ListParagraph"/>
        <w:numPr>
          <w:ilvl w:val="0"/>
          <w:numId w:val="4"/>
        </w:numPr>
        <w:tabs>
          <w:tab w:val="left" w:pos="7105"/>
        </w:tabs>
      </w:pPr>
      <w:r w:rsidRPr="009772D6">
        <w:t xml:space="preserve">Em trai, 3 tuổi, đến khám vì sốt. Bệnh 3 ngày: sốt, ho, khám bác sĩ tư uống thuốc không giảm. Tiền căn chưa ghi nhận bất thường. Khám: tỉnh, tươi, </w:t>
      </w:r>
      <w:proofErr w:type="gramStart"/>
      <w:r w:rsidRPr="009772D6">
        <w:t>T</w:t>
      </w:r>
      <w:r w:rsidRPr="009772D6">
        <w:rPr>
          <w:vertAlign w:val="superscript"/>
        </w:rPr>
        <w:t>o</w:t>
      </w:r>
      <w:proofErr w:type="gramEnd"/>
      <w:r w:rsidRPr="009772D6">
        <w:t>=38</w:t>
      </w:r>
      <w:r w:rsidRPr="009772D6">
        <w:rPr>
          <w:vertAlign w:val="superscript"/>
        </w:rPr>
        <w:t>o</w:t>
      </w:r>
      <w:r w:rsidRPr="009772D6">
        <w:t>C, môi hồng, SpO</w:t>
      </w:r>
      <w:r w:rsidRPr="009772D6">
        <w:rPr>
          <w:vertAlign w:val="subscript"/>
        </w:rPr>
        <w:t>2</w:t>
      </w:r>
      <w:r w:rsidRPr="009772D6">
        <w:t>=97%, chi ấm mạch quay rõ 120 lần/phút, thở không co lõm 42 lần/phút, tim đều rõ, phổi ít ran ngáy, ẩm. Các cơ quan khác không ghi nhận bất thường. Xử trí phù hợp nhất cho trẻ như thế nào?</w:t>
      </w:r>
    </w:p>
    <w:p w14:paraId="64F2795B" w14:textId="77777777" w:rsidR="0001493E" w:rsidRPr="009772D6" w:rsidRDefault="0001493E" w:rsidP="00CD4F4D">
      <w:pPr>
        <w:pStyle w:val="ListParagraph"/>
        <w:numPr>
          <w:ilvl w:val="1"/>
          <w:numId w:val="4"/>
        </w:numPr>
        <w:tabs>
          <w:tab w:val="left" w:pos="7105"/>
        </w:tabs>
      </w:pPr>
      <w:r w:rsidRPr="009772D6">
        <w:t>Không dùng kháng sinh</w:t>
      </w:r>
    </w:p>
    <w:p w14:paraId="45267BF0" w14:textId="77777777" w:rsidR="0001493E" w:rsidRPr="009772D6" w:rsidRDefault="0001493E" w:rsidP="00CD4F4D">
      <w:pPr>
        <w:pStyle w:val="ListParagraph"/>
        <w:numPr>
          <w:ilvl w:val="1"/>
          <w:numId w:val="4"/>
        </w:numPr>
        <w:tabs>
          <w:tab w:val="left" w:pos="7105"/>
        </w:tabs>
      </w:pPr>
      <w:r w:rsidRPr="009772D6">
        <w:t>Dùng Cefuroxime uống</w:t>
      </w:r>
    </w:p>
    <w:p w14:paraId="706D84E5" w14:textId="77777777" w:rsidR="0001493E" w:rsidRPr="009772D6" w:rsidRDefault="0001493E" w:rsidP="00CD4F4D">
      <w:pPr>
        <w:pStyle w:val="ListParagraph"/>
        <w:numPr>
          <w:ilvl w:val="1"/>
          <w:numId w:val="4"/>
        </w:numPr>
        <w:tabs>
          <w:tab w:val="left" w:pos="7105"/>
        </w:tabs>
      </w:pPr>
      <w:r w:rsidRPr="009772D6">
        <w:t>Dùng Erythromycin uống</w:t>
      </w:r>
    </w:p>
    <w:p w14:paraId="349035CF" w14:textId="77777777" w:rsidR="0001493E" w:rsidRPr="009772D6" w:rsidRDefault="0001493E" w:rsidP="00CD4F4D">
      <w:pPr>
        <w:pStyle w:val="ListParagraph"/>
        <w:numPr>
          <w:ilvl w:val="1"/>
          <w:numId w:val="4"/>
        </w:numPr>
        <w:tabs>
          <w:tab w:val="left" w:pos="7105"/>
        </w:tabs>
      </w:pPr>
      <w:r w:rsidRPr="009772D6">
        <w:t>Dùng Amoxicillin uống</w:t>
      </w:r>
    </w:p>
    <w:p w14:paraId="26CE28B0" w14:textId="77777777" w:rsidR="0001493E" w:rsidRPr="009772D6" w:rsidRDefault="0001493E" w:rsidP="00CD4F4D">
      <w:pPr>
        <w:pStyle w:val="ListParagraph"/>
        <w:numPr>
          <w:ilvl w:val="0"/>
          <w:numId w:val="4"/>
        </w:numPr>
        <w:tabs>
          <w:tab w:val="left" w:pos="7105"/>
        </w:tabs>
      </w:pPr>
      <w:r w:rsidRPr="009772D6">
        <w:t>Tác nhân gây viêm phổi thường gặp nhất trên trẻ nhiễm HIV là gì?</w:t>
      </w:r>
    </w:p>
    <w:p w14:paraId="4DFBAD05" w14:textId="77777777" w:rsidR="0001493E" w:rsidRPr="009772D6" w:rsidRDefault="0001493E" w:rsidP="00CD4F4D">
      <w:pPr>
        <w:pStyle w:val="ListParagraph"/>
        <w:numPr>
          <w:ilvl w:val="1"/>
          <w:numId w:val="4"/>
        </w:numPr>
        <w:tabs>
          <w:tab w:val="left" w:pos="7105"/>
        </w:tabs>
        <w:rPr>
          <w:i/>
        </w:rPr>
      </w:pPr>
      <w:r w:rsidRPr="009772D6">
        <w:rPr>
          <w:i/>
        </w:rPr>
        <w:t>Streptococcus pneumoniae</w:t>
      </w:r>
    </w:p>
    <w:p w14:paraId="4B2984CA" w14:textId="77777777" w:rsidR="0001493E" w:rsidRPr="009772D6" w:rsidRDefault="0001493E" w:rsidP="00CD4F4D">
      <w:pPr>
        <w:pStyle w:val="ListParagraph"/>
        <w:numPr>
          <w:ilvl w:val="1"/>
          <w:numId w:val="4"/>
        </w:numPr>
        <w:tabs>
          <w:tab w:val="left" w:pos="7105"/>
        </w:tabs>
        <w:rPr>
          <w:i/>
        </w:rPr>
      </w:pPr>
      <w:r w:rsidRPr="009772D6">
        <w:rPr>
          <w:i/>
        </w:rPr>
        <w:t>Haemophillus influenzae</w:t>
      </w:r>
    </w:p>
    <w:p w14:paraId="12D80969" w14:textId="77777777" w:rsidR="0001493E" w:rsidRPr="009772D6" w:rsidRDefault="0001493E" w:rsidP="00CD4F4D">
      <w:pPr>
        <w:pStyle w:val="ListParagraph"/>
        <w:numPr>
          <w:ilvl w:val="1"/>
          <w:numId w:val="4"/>
        </w:numPr>
        <w:tabs>
          <w:tab w:val="left" w:pos="7105"/>
        </w:tabs>
      </w:pPr>
      <w:r w:rsidRPr="009772D6">
        <w:t>Pneumocystic carinii</w:t>
      </w:r>
    </w:p>
    <w:p w14:paraId="04EDB453" w14:textId="77777777" w:rsidR="0001493E" w:rsidRPr="009772D6" w:rsidRDefault="0001493E" w:rsidP="00CD4F4D">
      <w:pPr>
        <w:pStyle w:val="ListParagraph"/>
        <w:numPr>
          <w:ilvl w:val="1"/>
          <w:numId w:val="4"/>
        </w:numPr>
        <w:tabs>
          <w:tab w:val="left" w:pos="7105"/>
        </w:tabs>
      </w:pPr>
      <w:r w:rsidRPr="009772D6">
        <w:t>Moraxella catarrhalis</w:t>
      </w:r>
    </w:p>
    <w:p w14:paraId="2E2B89F4" w14:textId="77777777" w:rsidR="0001493E" w:rsidRPr="009772D6" w:rsidRDefault="0001493E" w:rsidP="00CD4F4D">
      <w:pPr>
        <w:pStyle w:val="ListParagraph"/>
        <w:numPr>
          <w:ilvl w:val="0"/>
          <w:numId w:val="4"/>
        </w:numPr>
        <w:tabs>
          <w:tab w:val="left" w:pos="7105"/>
        </w:tabs>
      </w:pPr>
      <w:r w:rsidRPr="009772D6">
        <w:t>Yếu tố nào sau đây không phải là yếu tố thuận lợi của viêm phổi?</w:t>
      </w:r>
    </w:p>
    <w:p w14:paraId="57581926" w14:textId="77777777" w:rsidR="0001493E" w:rsidRPr="009772D6" w:rsidRDefault="0001493E" w:rsidP="00CD4F4D">
      <w:pPr>
        <w:pStyle w:val="ListParagraph"/>
        <w:numPr>
          <w:ilvl w:val="1"/>
          <w:numId w:val="4"/>
        </w:numPr>
        <w:tabs>
          <w:tab w:val="left" w:pos="7105"/>
        </w:tabs>
      </w:pPr>
      <w:r w:rsidRPr="009772D6">
        <w:t>Tiếp xúc khói thuốc lá</w:t>
      </w:r>
    </w:p>
    <w:p w14:paraId="69C9B9E4" w14:textId="77777777" w:rsidR="0001493E" w:rsidRPr="009772D6" w:rsidRDefault="0001493E" w:rsidP="00CD4F4D">
      <w:pPr>
        <w:pStyle w:val="ListParagraph"/>
        <w:numPr>
          <w:ilvl w:val="1"/>
          <w:numId w:val="4"/>
        </w:numPr>
        <w:tabs>
          <w:tab w:val="left" w:pos="7105"/>
        </w:tabs>
      </w:pPr>
      <w:r w:rsidRPr="009772D6">
        <w:t>Suy dinh dưỡng</w:t>
      </w:r>
    </w:p>
    <w:p w14:paraId="7AED6007" w14:textId="77777777" w:rsidR="0001493E" w:rsidRPr="009772D6" w:rsidRDefault="0001493E" w:rsidP="00CD4F4D">
      <w:pPr>
        <w:pStyle w:val="ListParagraph"/>
        <w:numPr>
          <w:ilvl w:val="1"/>
          <w:numId w:val="4"/>
        </w:numPr>
        <w:tabs>
          <w:tab w:val="left" w:pos="7105"/>
        </w:tabs>
      </w:pPr>
      <w:r w:rsidRPr="009772D6">
        <w:t>Môi trường sống đông đúc</w:t>
      </w:r>
    </w:p>
    <w:p w14:paraId="7F89E493" w14:textId="77777777" w:rsidR="0001493E" w:rsidRPr="009772D6" w:rsidRDefault="0001493E" w:rsidP="00CD4F4D">
      <w:pPr>
        <w:pStyle w:val="ListParagraph"/>
        <w:numPr>
          <w:ilvl w:val="1"/>
          <w:numId w:val="4"/>
        </w:numPr>
        <w:tabs>
          <w:tab w:val="left" w:pos="7105"/>
        </w:tabs>
      </w:pPr>
      <w:r w:rsidRPr="009772D6">
        <w:t>Nằm phòng có máy lạnh</w:t>
      </w:r>
    </w:p>
    <w:p w14:paraId="6812DB4E" w14:textId="77777777" w:rsidR="0001493E" w:rsidRPr="009772D6" w:rsidRDefault="0001493E" w:rsidP="00CD4F4D">
      <w:pPr>
        <w:pStyle w:val="ListParagraph"/>
        <w:numPr>
          <w:ilvl w:val="0"/>
          <w:numId w:val="4"/>
        </w:numPr>
        <w:tabs>
          <w:tab w:val="left" w:pos="7105"/>
        </w:tabs>
      </w:pPr>
      <w:r w:rsidRPr="009772D6">
        <w:t xml:space="preserve">Một trẻ 6 tháng, nhập viện vì viêm phổi lần 3. Tiền căn sanh </w:t>
      </w:r>
      <w:proofErr w:type="gramStart"/>
      <w:r w:rsidRPr="009772D6">
        <w:t>non 33</w:t>
      </w:r>
      <w:proofErr w:type="gramEnd"/>
      <w:r w:rsidRPr="009772D6">
        <w:t xml:space="preserve"> tuần, cân nặng lúc sanh 2.400g. Tiền căn chỉ mới chủng ngừa 2 mũi ngay sau sinh, đang được theo dõi còn ống động mạch. Yếu tố nguy cơ gây viêm phổi tái phát trên bệnh nhi này là gì?</w:t>
      </w:r>
    </w:p>
    <w:p w14:paraId="36741B93" w14:textId="77777777" w:rsidR="0001493E" w:rsidRPr="009772D6" w:rsidRDefault="0001493E" w:rsidP="00CD4F4D">
      <w:pPr>
        <w:pStyle w:val="ListParagraph"/>
        <w:numPr>
          <w:ilvl w:val="1"/>
          <w:numId w:val="4"/>
        </w:numPr>
        <w:tabs>
          <w:tab w:val="left" w:pos="7105"/>
        </w:tabs>
      </w:pPr>
      <w:r w:rsidRPr="009772D6">
        <w:t>Sanh non</w:t>
      </w:r>
    </w:p>
    <w:p w14:paraId="1F52A0E2" w14:textId="77777777" w:rsidR="0001493E" w:rsidRPr="009772D6" w:rsidRDefault="0001493E" w:rsidP="00CD4F4D">
      <w:pPr>
        <w:pStyle w:val="ListParagraph"/>
        <w:numPr>
          <w:ilvl w:val="1"/>
          <w:numId w:val="4"/>
        </w:numPr>
        <w:tabs>
          <w:tab w:val="left" w:pos="7105"/>
        </w:tabs>
      </w:pPr>
      <w:r w:rsidRPr="009772D6">
        <w:t>Sanh nhẹ cân</w:t>
      </w:r>
    </w:p>
    <w:p w14:paraId="3FF2C6B5" w14:textId="77777777" w:rsidR="0001493E" w:rsidRPr="009772D6" w:rsidRDefault="0001493E" w:rsidP="00CD4F4D">
      <w:pPr>
        <w:pStyle w:val="ListParagraph"/>
        <w:numPr>
          <w:ilvl w:val="1"/>
          <w:numId w:val="4"/>
        </w:numPr>
        <w:tabs>
          <w:tab w:val="left" w:pos="7105"/>
        </w:tabs>
      </w:pPr>
      <w:r w:rsidRPr="009772D6">
        <w:t>Chưa chủng ngừa</w:t>
      </w:r>
    </w:p>
    <w:p w14:paraId="5FBDE7F7" w14:textId="77777777" w:rsidR="0001493E" w:rsidRPr="009772D6" w:rsidRDefault="0001493E" w:rsidP="00CD4F4D">
      <w:pPr>
        <w:pStyle w:val="ListParagraph"/>
        <w:numPr>
          <w:ilvl w:val="1"/>
          <w:numId w:val="4"/>
        </w:numPr>
        <w:tabs>
          <w:tab w:val="left" w:pos="7105"/>
        </w:tabs>
      </w:pPr>
      <w:r w:rsidRPr="009772D6">
        <w:t>Tim bẩm sinh</w:t>
      </w:r>
    </w:p>
    <w:p w14:paraId="1378E33F" w14:textId="77777777" w:rsidR="0001493E" w:rsidRPr="009772D6" w:rsidRDefault="0001493E" w:rsidP="00CD4F4D">
      <w:pPr>
        <w:pStyle w:val="ListParagraph"/>
        <w:numPr>
          <w:ilvl w:val="0"/>
          <w:numId w:val="4"/>
        </w:numPr>
        <w:tabs>
          <w:tab w:val="left" w:pos="7105"/>
        </w:tabs>
      </w:pPr>
      <w:r w:rsidRPr="009772D6">
        <w:t>Bệnh nhân nữ, 12 tháng bị viêm phổi và viêm tai giữa. Em được chủng ngừa đủ theo chương trình tiêm chủng mở rộng. Tác nhân vi sinh nghĩ nhiều nhất gây nhiễm trùng cho trẻ là gì?</w:t>
      </w:r>
    </w:p>
    <w:p w14:paraId="1FB2ACAC" w14:textId="77777777" w:rsidR="0001493E" w:rsidRPr="009772D6" w:rsidRDefault="0001493E" w:rsidP="00CD4F4D">
      <w:pPr>
        <w:pStyle w:val="ListParagraph"/>
        <w:numPr>
          <w:ilvl w:val="1"/>
          <w:numId w:val="4"/>
        </w:numPr>
        <w:tabs>
          <w:tab w:val="left" w:pos="7105"/>
        </w:tabs>
        <w:rPr>
          <w:i/>
        </w:rPr>
      </w:pPr>
      <w:r w:rsidRPr="009772D6">
        <w:rPr>
          <w:i/>
        </w:rPr>
        <w:t>Streptococcus pneumoniae</w:t>
      </w:r>
    </w:p>
    <w:p w14:paraId="24971296" w14:textId="77777777" w:rsidR="0001493E" w:rsidRPr="009772D6" w:rsidRDefault="0001493E" w:rsidP="00CD4F4D">
      <w:pPr>
        <w:pStyle w:val="ListParagraph"/>
        <w:numPr>
          <w:ilvl w:val="1"/>
          <w:numId w:val="4"/>
        </w:numPr>
        <w:tabs>
          <w:tab w:val="left" w:pos="7105"/>
        </w:tabs>
      </w:pPr>
      <w:r w:rsidRPr="009772D6">
        <w:t>Respiratory synctial virus</w:t>
      </w:r>
    </w:p>
    <w:p w14:paraId="52B0BEA3" w14:textId="77777777" w:rsidR="0001493E" w:rsidRPr="009772D6" w:rsidRDefault="0001493E" w:rsidP="00CD4F4D">
      <w:pPr>
        <w:pStyle w:val="ListParagraph"/>
        <w:numPr>
          <w:ilvl w:val="1"/>
          <w:numId w:val="4"/>
        </w:numPr>
        <w:tabs>
          <w:tab w:val="left" w:pos="7105"/>
        </w:tabs>
        <w:rPr>
          <w:i/>
        </w:rPr>
      </w:pPr>
      <w:r w:rsidRPr="009772D6">
        <w:rPr>
          <w:i/>
        </w:rPr>
        <w:t>Haemophillus influenzae</w:t>
      </w:r>
    </w:p>
    <w:p w14:paraId="618E4B41" w14:textId="77777777" w:rsidR="0001493E" w:rsidRPr="009772D6" w:rsidRDefault="0001493E" w:rsidP="00CD4F4D">
      <w:pPr>
        <w:pStyle w:val="ListParagraph"/>
        <w:numPr>
          <w:ilvl w:val="1"/>
          <w:numId w:val="4"/>
        </w:numPr>
        <w:tabs>
          <w:tab w:val="left" w:pos="7105"/>
        </w:tabs>
      </w:pPr>
      <w:r w:rsidRPr="009772D6">
        <w:t>Adeno virus type 3</w:t>
      </w:r>
    </w:p>
    <w:p w14:paraId="77A7EAE7" w14:textId="77777777" w:rsidR="0001493E" w:rsidRPr="009772D6" w:rsidRDefault="0001493E" w:rsidP="00CD4F4D">
      <w:pPr>
        <w:pStyle w:val="ListParagraph"/>
        <w:numPr>
          <w:ilvl w:val="0"/>
          <w:numId w:val="4"/>
        </w:numPr>
        <w:tabs>
          <w:tab w:val="left" w:pos="7105"/>
        </w:tabs>
      </w:pPr>
      <w:r w:rsidRPr="009772D6">
        <w:t>Bé gái 10 tháng, đến khám vì khó thở. Bệnh 5 ngày, N1-4: sốt 38-38,5</w:t>
      </w:r>
      <w:r w:rsidRPr="009772D6">
        <w:rPr>
          <w:vertAlign w:val="superscript"/>
        </w:rPr>
        <w:t>o</w:t>
      </w:r>
      <w:r w:rsidRPr="009772D6">
        <w:t xml:space="preserve">C, ho ít, khám và điều trị tại phòng khám tư; N5: giảm bú, khó thở. Tiền căn không ghi nhận bất thường. Khám: đừ, </w:t>
      </w:r>
      <w:proofErr w:type="gramStart"/>
      <w:r w:rsidRPr="009772D6">
        <w:t>T</w:t>
      </w:r>
      <w:r w:rsidRPr="009772D6">
        <w:rPr>
          <w:vertAlign w:val="superscript"/>
        </w:rPr>
        <w:t>o</w:t>
      </w:r>
      <w:proofErr w:type="gramEnd"/>
      <w:r w:rsidRPr="009772D6">
        <w:t>=38,7</w:t>
      </w:r>
      <w:r w:rsidRPr="009772D6">
        <w:rPr>
          <w:vertAlign w:val="superscript"/>
        </w:rPr>
        <w:t>o</w:t>
      </w:r>
      <w:r w:rsidRPr="009772D6">
        <w:t>C, môi hồng, SpO</w:t>
      </w:r>
      <w:r w:rsidRPr="009772D6">
        <w:rPr>
          <w:vertAlign w:val="subscript"/>
        </w:rPr>
        <w:t>2</w:t>
      </w:r>
      <w:r w:rsidRPr="009772D6">
        <w:t>=95%, chi ấm mạch quay rõ 140 lần/phút, thở co lõm ngực 56 lần/phút, tim đều rõ, phổi ran nổ bên (P), phế âm giảm 1/3 dưới (T), gan mấp mé hạ sườn (P), nhọt da đầu vùng đỉnh (T). Kháng sinh lựa chọn đầu tiên cho trẻ này là gì?</w:t>
      </w:r>
    </w:p>
    <w:p w14:paraId="7FEB9B65" w14:textId="77777777" w:rsidR="0001493E" w:rsidRPr="009772D6" w:rsidRDefault="0001493E" w:rsidP="00CD4F4D">
      <w:pPr>
        <w:pStyle w:val="ListParagraph"/>
        <w:numPr>
          <w:ilvl w:val="1"/>
          <w:numId w:val="4"/>
        </w:numPr>
        <w:tabs>
          <w:tab w:val="left" w:pos="7105"/>
        </w:tabs>
      </w:pPr>
      <w:r w:rsidRPr="009772D6">
        <w:t>Cefotaxim + Gentamycin</w:t>
      </w:r>
    </w:p>
    <w:p w14:paraId="0CB57F16" w14:textId="77777777" w:rsidR="0001493E" w:rsidRPr="009772D6" w:rsidRDefault="0001493E" w:rsidP="00CD4F4D">
      <w:pPr>
        <w:pStyle w:val="ListParagraph"/>
        <w:numPr>
          <w:ilvl w:val="1"/>
          <w:numId w:val="4"/>
        </w:numPr>
        <w:tabs>
          <w:tab w:val="left" w:pos="7105"/>
        </w:tabs>
      </w:pPr>
      <w:r w:rsidRPr="009772D6">
        <w:t>Oxacillin + Gentamycin</w:t>
      </w:r>
    </w:p>
    <w:p w14:paraId="29D9192E" w14:textId="77777777" w:rsidR="0001493E" w:rsidRPr="009772D6" w:rsidRDefault="0001493E" w:rsidP="00CD4F4D">
      <w:pPr>
        <w:pStyle w:val="ListParagraph"/>
        <w:numPr>
          <w:ilvl w:val="1"/>
          <w:numId w:val="4"/>
        </w:numPr>
        <w:tabs>
          <w:tab w:val="left" w:pos="7105"/>
        </w:tabs>
      </w:pPr>
      <w:r w:rsidRPr="009772D6">
        <w:lastRenderedPageBreak/>
        <w:t>Vancomycin + Cefotaxim</w:t>
      </w:r>
    </w:p>
    <w:p w14:paraId="08A7B74E" w14:textId="77777777" w:rsidR="0001493E" w:rsidRPr="009772D6" w:rsidRDefault="0001493E" w:rsidP="00CD4F4D">
      <w:pPr>
        <w:pStyle w:val="ListParagraph"/>
        <w:numPr>
          <w:ilvl w:val="1"/>
          <w:numId w:val="4"/>
        </w:numPr>
        <w:tabs>
          <w:tab w:val="left" w:pos="7105"/>
        </w:tabs>
      </w:pPr>
      <w:r w:rsidRPr="009772D6">
        <w:t>Vancomycin + Oxacillin</w:t>
      </w:r>
    </w:p>
    <w:p w14:paraId="62CB46C8" w14:textId="77777777" w:rsidR="0001493E" w:rsidRPr="009772D6" w:rsidRDefault="0001493E" w:rsidP="00CD4F4D">
      <w:pPr>
        <w:pStyle w:val="ListParagraph"/>
        <w:numPr>
          <w:ilvl w:val="0"/>
          <w:numId w:val="4"/>
        </w:numPr>
        <w:tabs>
          <w:tab w:val="left" w:pos="7105"/>
        </w:tabs>
      </w:pPr>
      <w:r w:rsidRPr="009772D6">
        <w:t xml:space="preserve">Em nữ, 28 tháng tuổi, đến khám vì ho. Bệnh 4 ngày: sốt, ho nhiều, uống thuốc tây tự mua ngoài tiệm không giảm ho. Tiền căn không ghi nhận bất thường. Khám: tỉnh, </w:t>
      </w:r>
      <w:proofErr w:type="gramStart"/>
      <w:r w:rsidRPr="009772D6">
        <w:t>T</w:t>
      </w:r>
      <w:r w:rsidRPr="009772D6">
        <w:rPr>
          <w:vertAlign w:val="superscript"/>
        </w:rPr>
        <w:t>o</w:t>
      </w:r>
      <w:proofErr w:type="gramEnd"/>
      <w:r w:rsidRPr="009772D6">
        <w:t>=38,3</w:t>
      </w:r>
      <w:r w:rsidRPr="009772D6">
        <w:rPr>
          <w:vertAlign w:val="superscript"/>
        </w:rPr>
        <w:t>o</w:t>
      </w:r>
      <w:r w:rsidRPr="009772D6">
        <w:t>C, môi hồng, SpO</w:t>
      </w:r>
      <w:r w:rsidRPr="009772D6">
        <w:rPr>
          <w:vertAlign w:val="subscript"/>
        </w:rPr>
        <w:t>2</w:t>
      </w:r>
      <w:r w:rsidRPr="009772D6">
        <w:t>=97%, chi ấm mạch quay rõ 114 lần/phút, thở không co kéo 42 lần/phút, tim đều rõ, phổi ran nổ. Các cơ quan khác không ghi nhận bất thường. Chọn kháng sinh phù hợp nhất cho trẻ là gì?</w:t>
      </w:r>
    </w:p>
    <w:p w14:paraId="2B6762F7" w14:textId="77777777" w:rsidR="0001493E" w:rsidRPr="009772D6" w:rsidRDefault="0001493E" w:rsidP="00CD4F4D">
      <w:pPr>
        <w:pStyle w:val="ListParagraph"/>
        <w:numPr>
          <w:ilvl w:val="1"/>
          <w:numId w:val="4"/>
        </w:numPr>
        <w:tabs>
          <w:tab w:val="left" w:pos="7105"/>
        </w:tabs>
      </w:pPr>
      <w:r w:rsidRPr="009772D6">
        <w:t>Azithromycin</w:t>
      </w:r>
    </w:p>
    <w:p w14:paraId="384C5E52" w14:textId="77777777" w:rsidR="0001493E" w:rsidRPr="009772D6" w:rsidRDefault="0001493E" w:rsidP="00CD4F4D">
      <w:pPr>
        <w:pStyle w:val="ListParagraph"/>
        <w:numPr>
          <w:ilvl w:val="1"/>
          <w:numId w:val="4"/>
        </w:numPr>
        <w:tabs>
          <w:tab w:val="left" w:pos="7105"/>
        </w:tabs>
      </w:pPr>
      <w:r w:rsidRPr="009772D6">
        <w:t>Amoxicillin</w:t>
      </w:r>
    </w:p>
    <w:p w14:paraId="64CB394B" w14:textId="77777777" w:rsidR="0001493E" w:rsidRPr="009772D6" w:rsidRDefault="0001493E" w:rsidP="00CD4F4D">
      <w:pPr>
        <w:pStyle w:val="ListParagraph"/>
        <w:numPr>
          <w:ilvl w:val="1"/>
          <w:numId w:val="4"/>
        </w:numPr>
        <w:tabs>
          <w:tab w:val="left" w:pos="7105"/>
        </w:tabs>
      </w:pPr>
      <w:r w:rsidRPr="009772D6">
        <w:t>Cefuroxime</w:t>
      </w:r>
    </w:p>
    <w:p w14:paraId="6361D35A" w14:textId="77777777" w:rsidR="0001493E" w:rsidRPr="009772D6" w:rsidRDefault="0001493E" w:rsidP="00CD4F4D">
      <w:pPr>
        <w:pStyle w:val="ListParagraph"/>
        <w:numPr>
          <w:ilvl w:val="1"/>
          <w:numId w:val="4"/>
        </w:numPr>
        <w:tabs>
          <w:tab w:val="left" w:pos="7105"/>
        </w:tabs>
      </w:pPr>
      <w:r w:rsidRPr="009772D6">
        <w:t xml:space="preserve">Cefixim </w:t>
      </w:r>
    </w:p>
    <w:p w14:paraId="4993E738" w14:textId="77777777" w:rsidR="0001493E" w:rsidRPr="009772D6" w:rsidRDefault="0001493E" w:rsidP="00CD4F4D">
      <w:pPr>
        <w:pStyle w:val="ListParagraph"/>
        <w:numPr>
          <w:ilvl w:val="0"/>
          <w:numId w:val="4"/>
        </w:numPr>
        <w:tabs>
          <w:tab w:val="left" w:pos="7105"/>
        </w:tabs>
      </w:pPr>
      <w:r w:rsidRPr="009772D6">
        <w:t>Tác nhân gây viêm phổi cộng đồng thường gặp nhất trên trẻ &gt;5 tuổi là gì?</w:t>
      </w:r>
    </w:p>
    <w:p w14:paraId="4A1A3A57" w14:textId="77777777" w:rsidR="0001493E" w:rsidRPr="009772D6" w:rsidRDefault="0001493E" w:rsidP="00CD4F4D">
      <w:pPr>
        <w:pStyle w:val="ListParagraph"/>
        <w:numPr>
          <w:ilvl w:val="1"/>
          <w:numId w:val="4"/>
        </w:numPr>
        <w:tabs>
          <w:tab w:val="left" w:pos="7105"/>
        </w:tabs>
        <w:rPr>
          <w:i/>
        </w:rPr>
      </w:pPr>
      <w:r w:rsidRPr="009772D6">
        <w:rPr>
          <w:i/>
        </w:rPr>
        <w:t>Mycoplasma pneumoniae</w:t>
      </w:r>
    </w:p>
    <w:p w14:paraId="6B3D0421" w14:textId="77777777" w:rsidR="0001493E" w:rsidRPr="009772D6" w:rsidRDefault="0001493E" w:rsidP="00CD4F4D">
      <w:pPr>
        <w:pStyle w:val="ListParagraph"/>
        <w:numPr>
          <w:ilvl w:val="1"/>
          <w:numId w:val="4"/>
        </w:numPr>
        <w:tabs>
          <w:tab w:val="left" w:pos="7105"/>
        </w:tabs>
        <w:rPr>
          <w:i/>
        </w:rPr>
      </w:pPr>
      <w:r w:rsidRPr="009772D6">
        <w:rPr>
          <w:i/>
        </w:rPr>
        <w:t>Haemophillus influenzae</w:t>
      </w:r>
    </w:p>
    <w:p w14:paraId="1ED44EBE" w14:textId="77777777" w:rsidR="0001493E" w:rsidRPr="009772D6" w:rsidRDefault="0001493E" w:rsidP="00CD4F4D">
      <w:pPr>
        <w:pStyle w:val="ListParagraph"/>
        <w:numPr>
          <w:ilvl w:val="1"/>
          <w:numId w:val="4"/>
        </w:numPr>
        <w:tabs>
          <w:tab w:val="left" w:pos="7105"/>
        </w:tabs>
        <w:rPr>
          <w:i/>
        </w:rPr>
      </w:pPr>
      <w:r w:rsidRPr="009772D6">
        <w:rPr>
          <w:i/>
        </w:rPr>
        <w:t>Streptococcus pneumoniae</w:t>
      </w:r>
    </w:p>
    <w:p w14:paraId="51DD801A" w14:textId="77777777" w:rsidR="0001493E" w:rsidRPr="009772D6" w:rsidRDefault="0001493E" w:rsidP="00CD4F4D">
      <w:pPr>
        <w:pStyle w:val="ListParagraph"/>
        <w:numPr>
          <w:ilvl w:val="1"/>
          <w:numId w:val="4"/>
        </w:numPr>
        <w:tabs>
          <w:tab w:val="left" w:pos="7105"/>
        </w:tabs>
      </w:pPr>
      <w:r w:rsidRPr="009772D6">
        <w:t>Moraxella catarrhalis</w:t>
      </w:r>
    </w:p>
    <w:p w14:paraId="39883E50" w14:textId="77777777" w:rsidR="0001493E" w:rsidRPr="009772D6" w:rsidRDefault="0001493E" w:rsidP="00CD4F4D">
      <w:pPr>
        <w:pStyle w:val="ListParagraph"/>
        <w:numPr>
          <w:ilvl w:val="0"/>
          <w:numId w:val="4"/>
        </w:numPr>
        <w:tabs>
          <w:tab w:val="left" w:pos="7105"/>
        </w:tabs>
      </w:pPr>
      <w:r w:rsidRPr="009772D6">
        <w:t>Yếu tố nào sau đây không phải là yếu tố thuận lợi của viêm phổi?</w:t>
      </w:r>
    </w:p>
    <w:p w14:paraId="3ACB46E0" w14:textId="77777777" w:rsidR="0001493E" w:rsidRPr="009772D6" w:rsidRDefault="0001493E" w:rsidP="00CD4F4D">
      <w:pPr>
        <w:pStyle w:val="ListParagraph"/>
        <w:numPr>
          <w:ilvl w:val="1"/>
          <w:numId w:val="4"/>
        </w:numPr>
        <w:tabs>
          <w:tab w:val="left" w:pos="7105"/>
        </w:tabs>
      </w:pPr>
      <w:r w:rsidRPr="009772D6">
        <w:t>Tiếp xúc khói thuốc lá</w:t>
      </w:r>
    </w:p>
    <w:p w14:paraId="236AC19D" w14:textId="77777777" w:rsidR="0001493E" w:rsidRPr="009772D6" w:rsidRDefault="0001493E" w:rsidP="00CD4F4D">
      <w:pPr>
        <w:pStyle w:val="ListParagraph"/>
        <w:numPr>
          <w:ilvl w:val="1"/>
          <w:numId w:val="4"/>
        </w:numPr>
        <w:tabs>
          <w:tab w:val="left" w:pos="7105"/>
        </w:tabs>
      </w:pPr>
      <w:r w:rsidRPr="009772D6">
        <w:t>Suy dinh dưỡng</w:t>
      </w:r>
    </w:p>
    <w:p w14:paraId="51926D64" w14:textId="77777777" w:rsidR="0001493E" w:rsidRPr="009772D6" w:rsidRDefault="0001493E" w:rsidP="00CD4F4D">
      <w:pPr>
        <w:pStyle w:val="ListParagraph"/>
        <w:numPr>
          <w:ilvl w:val="1"/>
          <w:numId w:val="4"/>
        </w:numPr>
        <w:tabs>
          <w:tab w:val="left" w:pos="7105"/>
        </w:tabs>
      </w:pPr>
      <w:r w:rsidRPr="009772D6">
        <w:t>Môi trường sống đông đúc</w:t>
      </w:r>
    </w:p>
    <w:p w14:paraId="797B687F" w14:textId="77777777" w:rsidR="0001493E" w:rsidRPr="009772D6" w:rsidRDefault="0001493E" w:rsidP="00CD4F4D">
      <w:pPr>
        <w:pStyle w:val="ListParagraph"/>
        <w:numPr>
          <w:ilvl w:val="1"/>
          <w:numId w:val="4"/>
        </w:numPr>
        <w:tabs>
          <w:tab w:val="left" w:pos="7105"/>
        </w:tabs>
      </w:pPr>
      <w:r w:rsidRPr="009772D6">
        <w:t>Không chủng ngừa cúm</w:t>
      </w:r>
    </w:p>
    <w:p w14:paraId="0E64C1CE" w14:textId="77777777" w:rsidR="0001493E" w:rsidRPr="009772D6" w:rsidRDefault="0001493E" w:rsidP="00CD4F4D">
      <w:pPr>
        <w:pStyle w:val="ListParagraph"/>
        <w:numPr>
          <w:ilvl w:val="0"/>
          <w:numId w:val="4"/>
        </w:numPr>
        <w:tabs>
          <w:tab w:val="left" w:pos="7105"/>
        </w:tabs>
      </w:pPr>
      <w:r w:rsidRPr="009772D6">
        <w:t>Một trẻ 23 tháng, nhập viện vì viêm phổi lần 5. Tiền căn vàng da nhân, chậm phát triển tâm thần vận động, chủng ngừa đủ theo chương trình tiêm chủng mở rộng, sứt môi chẻ vòm chưa điều trị. Yếu tố nguy cơ gây viêm phổi tái phát trên bệnh nhi này là gì?</w:t>
      </w:r>
    </w:p>
    <w:p w14:paraId="4A6BC471" w14:textId="77777777" w:rsidR="0001493E" w:rsidRPr="009772D6" w:rsidRDefault="0001493E" w:rsidP="00CD4F4D">
      <w:pPr>
        <w:pStyle w:val="ListParagraph"/>
        <w:numPr>
          <w:ilvl w:val="1"/>
          <w:numId w:val="4"/>
        </w:numPr>
        <w:tabs>
          <w:tab w:val="left" w:pos="7105"/>
        </w:tabs>
      </w:pPr>
      <w:r w:rsidRPr="009772D6">
        <w:t>Vàng da nhân</w:t>
      </w:r>
    </w:p>
    <w:p w14:paraId="235BFD44" w14:textId="77777777" w:rsidR="0001493E" w:rsidRPr="009772D6" w:rsidRDefault="0001493E" w:rsidP="00CD4F4D">
      <w:pPr>
        <w:pStyle w:val="ListParagraph"/>
        <w:numPr>
          <w:ilvl w:val="1"/>
          <w:numId w:val="4"/>
        </w:numPr>
        <w:tabs>
          <w:tab w:val="left" w:pos="7105"/>
        </w:tabs>
      </w:pPr>
      <w:r w:rsidRPr="009772D6">
        <w:t>Chậm phát triển tâm vận</w:t>
      </w:r>
    </w:p>
    <w:p w14:paraId="1B0FE7DB" w14:textId="77777777" w:rsidR="0001493E" w:rsidRPr="009772D6" w:rsidRDefault="0001493E" w:rsidP="00CD4F4D">
      <w:pPr>
        <w:pStyle w:val="ListParagraph"/>
        <w:numPr>
          <w:ilvl w:val="1"/>
          <w:numId w:val="4"/>
        </w:numPr>
        <w:tabs>
          <w:tab w:val="left" w:pos="7105"/>
        </w:tabs>
      </w:pPr>
      <w:r w:rsidRPr="009772D6">
        <w:t>Chưa chủng ngừa phế cầu</w:t>
      </w:r>
    </w:p>
    <w:p w14:paraId="4C3E8158" w14:textId="77777777" w:rsidR="0001493E" w:rsidRPr="009772D6" w:rsidRDefault="0001493E" w:rsidP="00CD4F4D">
      <w:pPr>
        <w:pStyle w:val="ListParagraph"/>
        <w:numPr>
          <w:ilvl w:val="1"/>
          <w:numId w:val="4"/>
        </w:numPr>
        <w:tabs>
          <w:tab w:val="left" w:pos="7105"/>
        </w:tabs>
      </w:pPr>
      <w:r w:rsidRPr="009772D6">
        <w:t>Sứt môi chẻ vòm</w:t>
      </w:r>
    </w:p>
    <w:p w14:paraId="14F4DD12" w14:textId="77777777" w:rsidR="0001493E" w:rsidRPr="009772D6" w:rsidRDefault="0001493E" w:rsidP="00CD4F4D">
      <w:pPr>
        <w:pStyle w:val="ListParagraph"/>
        <w:numPr>
          <w:ilvl w:val="0"/>
          <w:numId w:val="4"/>
        </w:numPr>
        <w:tabs>
          <w:tab w:val="left" w:pos="7105"/>
        </w:tabs>
      </w:pPr>
      <w:r w:rsidRPr="009772D6">
        <w:t>Bệnh nhân nữ, 2,5 tháng bị viêm phổi không sốt kèm viêm kết mạc. Tiền căn sanh thường, đủ tháng, chủng ngừa đủ theo lịch tiêm chủng mở rộng. Kết quả công thức máu có Eosinophil chiếm tỷ lệ 6%. Tác nhân vi sinh nghĩ nhiều nhất gây nhiễm trùng cho trẻ là gì?</w:t>
      </w:r>
    </w:p>
    <w:p w14:paraId="10D1B5B0" w14:textId="77777777" w:rsidR="0001493E" w:rsidRPr="009772D6" w:rsidRDefault="0001493E" w:rsidP="00CD4F4D">
      <w:pPr>
        <w:pStyle w:val="ListParagraph"/>
        <w:numPr>
          <w:ilvl w:val="1"/>
          <w:numId w:val="4"/>
        </w:numPr>
        <w:tabs>
          <w:tab w:val="left" w:pos="7105"/>
        </w:tabs>
        <w:rPr>
          <w:i/>
        </w:rPr>
      </w:pPr>
      <w:r w:rsidRPr="009772D6">
        <w:rPr>
          <w:i/>
        </w:rPr>
        <w:t>Chlamydia trachomatis</w:t>
      </w:r>
    </w:p>
    <w:p w14:paraId="5833D29D" w14:textId="77777777" w:rsidR="0001493E" w:rsidRPr="009772D6" w:rsidRDefault="0001493E" w:rsidP="00CD4F4D">
      <w:pPr>
        <w:pStyle w:val="ListParagraph"/>
        <w:numPr>
          <w:ilvl w:val="1"/>
          <w:numId w:val="4"/>
        </w:numPr>
        <w:tabs>
          <w:tab w:val="left" w:pos="7105"/>
        </w:tabs>
      </w:pPr>
      <w:r w:rsidRPr="009772D6">
        <w:t>Respiratory synctial virus</w:t>
      </w:r>
    </w:p>
    <w:p w14:paraId="5723BB48" w14:textId="77777777" w:rsidR="0001493E" w:rsidRPr="009772D6" w:rsidRDefault="0001493E" w:rsidP="00CD4F4D">
      <w:pPr>
        <w:pStyle w:val="ListParagraph"/>
        <w:numPr>
          <w:ilvl w:val="1"/>
          <w:numId w:val="4"/>
        </w:numPr>
        <w:tabs>
          <w:tab w:val="left" w:pos="7105"/>
        </w:tabs>
        <w:rPr>
          <w:i/>
        </w:rPr>
      </w:pPr>
      <w:r w:rsidRPr="009772D6">
        <w:rPr>
          <w:i/>
        </w:rPr>
        <w:t>Moraxella catarrhalis</w:t>
      </w:r>
    </w:p>
    <w:p w14:paraId="10D4A8BA" w14:textId="77777777" w:rsidR="0001493E" w:rsidRPr="009772D6" w:rsidRDefault="0001493E" w:rsidP="00CD4F4D">
      <w:pPr>
        <w:pStyle w:val="ListParagraph"/>
        <w:numPr>
          <w:ilvl w:val="1"/>
          <w:numId w:val="4"/>
        </w:numPr>
        <w:tabs>
          <w:tab w:val="left" w:pos="7105"/>
        </w:tabs>
      </w:pPr>
      <w:r w:rsidRPr="009772D6">
        <w:t>Adeno virus type 3</w:t>
      </w:r>
    </w:p>
    <w:p w14:paraId="4959ACCE" w14:textId="77777777" w:rsidR="0001493E" w:rsidRPr="009772D6" w:rsidRDefault="0001493E" w:rsidP="00CD4F4D">
      <w:pPr>
        <w:pStyle w:val="ListParagraph"/>
        <w:numPr>
          <w:ilvl w:val="0"/>
          <w:numId w:val="4"/>
        </w:numPr>
        <w:tabs>
          <w:tab w:val="left" w:pos="7105"/>
        </w:tabs>
      </w:pPr>
      <w:r w:rsidRPr="009772D6">
        <w:t xml:space="preserve">Bé gái 10 tháng, đến khám vì ho. Bệnh 3 ngày: sốt nhẹ, ho, ọc sữa sau ho. Tiền căn không ghi nhận bất thường. Khám: tỉnh, </w:t>
      </w:r>
      <w:proofErr w:type="gramStart"/>
      <w:r w:rsidRPr="009772D6">
        <w:t>T</w:t>
      </w:r>
      <w:r w:rsidRPr="009772D6">
        <w:rPr>
          <w:vertAlign w:val="superscript"/>
        </w:rPr>
        <w:t>o</w:t>
      </w:r>
      <w:proofErr w:type="gramEnd"/>
      <w:r w:rsidRPr="009772D6">
        <w:t>=38,3</w:t>
      </w:r>
      <w:r w:rsidRPr="009772D6">
        <w:rPr>
          <w:vertAlign w:val="superscript"/>
        </w:rPr>
        <w:t>o</w:t>
      </w:r>
      <w:r w:rsidRPr="009772D6">
        <w:t>C, môi hồng, SpO</w:t>
      </w:r>
      <w:r w:rsidRPr="009772D6">
        <w:rPr>
          <w:vertAlign w:val="subscript"/>
        </w:rPr>
        <w:t>2</w:t>
      </w:r>
      <w:r w:rsidRPr="009772D6">
        <w:t>=97%, chi ấm mạch quay rõ 130 lần/phút, thở không co lõm ngực 56 lần/phút, tim đều rõ, phổi ran nổ bên (P). Kháng sinh lựa chọn đầu tiên cho trẻ này là gì?</w:t>
      </w:r>
    </w:p>
    <w:p w14:paraId="10472E62" w14:textId="77777777" w:rsidR="0001493E" w:rsidRPr="009772D6" w:rsidRDefault="0001493E" w:rsidP="00CD4F4D">
      <w:pPr>
        <w:pStyle w:val="ListParagraph"/>
        <w:numPr>
          <w:ilvl w:val="1"/>
          <w:numId w:val="4"/>
        </w:numPr>
        <w:tabs>
          <w:tab w:val="left" w:pos="7105"/>
        </w:tabs>
      </w:pPr>
      <w:r w:rsidRPr="009772D6">
        <w:t>Cefixim</w:t>
      </w:r>
    </w:p>
    <w:p w14:paraId="15CB2D63" w14:textId="77777777" w:rsidR="0001493E" w:rsidRPr="009772D6" w:rsidRDefault="0001493E" w:rsidP="00CD4F4D">
      <w:pPr>
        <w:pStyle w:val="ListParagraph"/>
        <w:numPr>
          <w:ilvl w:val="1"/>
          <w:numId w:val="4"/>
        </w:numPr>
        <w:tabs>
          <w:tab w:val="left" w:pos="7105"/>
        </w:tabs>
      </w:pPr>
      <w:r w:rsidRPr="009772D6">
        <w:t>Amoxicillin</w:t>
      </w:r>
    </w:p>
    <w:p w14:paraId="2E98E2E4" w14:textId="77777777" w:rsidR="0001493E" w:rsidRPr="009772D6" w:rsidRDefault="0001493E" w:rsidP="00CD4F4D">
      <w:pPr>
        <w:pStyle w:val="ListParagraph"/>
        <w:numPr>
          <w:ilvl w:val="1"/>
          <w:numId w:val="4"/>
        </w:numPr>
        <w:tabs>
          <w:tab w:val="left" w:pos="7105"/>
        </w:tabs>
      </w:pPr>
      <w:r w:rsidRPr="009772D6">
        <w:t>Cefaclor</w:t>
      </w:r>
    </w:p>
    <w:p w14:paraId="3A4519F3" w14:textId="77777777" w:rsidR="0001493E" w:rsidRPr="009772D6" w:rsidRDefault="0001493E" w:rsidP="00CD4F4D">
      <w:pPr>
        <w:pStyle w:val="ListParagraph"/>
        <w:numPr>
          <w:ilvl w:val="1"/>
          <w:numId w:val="4"/>
        </w:numPr>
        <w:tabs>
          <w:tab w:val="left" w:pos="7105"/>
        </w:tabs>
      </w:pPr>
      <w:r w:rsidRPr="009772D6">
        <w:t>Erythromycin</w:t>
      </w:r>
    </w:p>
    <w:p w14:paraId="587FD047" w14:textId="77777777" w:rsidR="0001493E" w:rsidRPr="009772D6" w:rsidRDefault="0001493E" w:rsidP="00CD4F4D">
      <w:pPr>
        <w:pStyle w:val="ListParagraph"/>
        <w:numPr>
          <w:ilvl w:val="0"/>
          <w:numId w:val="4"/>
        </w:numPr>
        <w:tabs>
          <w:tab w:val="left" w:pos="7105"/>
        </w:tabs>
      </w:pPr>
      <w:r w:rsidRPr="009772D6">
        <w:lastRenderedPageBreak/>
        <w:t>Nam, 6 tuổi, đến khám vì sốt. Bệnh 8 ngày, sốt cao 38,7-39,3</w:t>
      </w:r>
      <w:r w:rsidRPr="009772D6">
        <w:rPr>
          <w:vertAlign w:val="superscript"/>
        </w:rPr>
        <w:t>o</w:t>
      </w:r>
      <w:r w:rsidRPr="009772D6">
        <w:t>C, ho ít, khám và điều trị tại phòng khám tư không giảm. Tiền căn không ghi nhận bất thường. Khám: tỉnh, 20 kg, T</w:t>
      </w:r>
      <w:r w:rsidRPr="009772D6">
        <w:rPr>
          <w:vertAlign w:val="superscript"/>
        </w:rPr>
        <w:t>o</w:t>
      </w:r>
      <w:r w:rsidRPr="009772D6">
        <w:t>=38,7</w:t>
      </w:r>
      <w:r w:rsidRPr="009772D6">
        <w:rPr>
          <w:vertAlign w:val="superscript"/>
        </w:rPr>
        <w:t>o</w:t>
      </w:r>
      <w:r w:rsidRPr="009772D6">
        <w:t>C, môi hồng, SpO</w:t>
      </w:r>
      <w:r w:rsidRPr="009772D6">
        <w:rPr>
          <w:vertAlign w:val="subscript"/>
        </w:rPr>
        <w:t>2</w:t>
      </w:r>
      <w:r w:rsidRPr="009772D6">
        <w:t>=96%, chi ấm mạch quay rõ 110 lần/phút, thở không co kéo 42 lần/phút, tim đều rõ, phế âm giảm 1/3 dưới (T), amyđan hốc mủ. Chẩn đoán nghĩ nhiều nhất trên trẻ này là gì?</w:t>
      </w:r>
    </w:p>
    <w:p w14:paraId="3A662B74" w14:textId="77777777" w:rsidR="0001493E" w:rsidRPr="009772D6" w:rsidRDefault="0001493E" w:rsidP="00CD4F4D">
      <w:pPr>
        <w:pStyle w:val="ListParagraph"/>
        <w:numPr>
          <w:ilvl w:val="1"/>
          <w:numId w:val="4"/>
        </w:numPr>
        <w:tabs>
          <w:tab w:val="left" w:pos="7105"/>
        </w:tabs>
      </w:pPr>
      <w:r w:rsidRPr="009772D6">
        <w:t>Viêm phổi hoại tử</w:t>
      </w:r>
    </w:p>
    <w:p w14:paraId="7C9DDE0C" w14:textId="77777777" w:rsidR="0001493E" w:rsidRPr="009772D6" w:rsidRDefault="0001493E" w:rsidP="00CD4F4D">
      <w:pPr>
        <w:pStyle w:val="ListParagraph"/>
        <w:numPr>
          <w:ilvl w:val="1"/>
          <w:numId w:val="4"/>
        </w:numPr>
        <w:tabs>
          <w:tab w:val="left" w:pos="7105"/>
        </w:tabs>
      </w:pPr>
      <w:r w:rsidRPr="009772D6">
        <w:t>Tràn mủ màng phổi</w:t>
      </w:r>
    </w:p>
    <w:p w14:paraId="4F5C7B8D" w14:textId="77777777" w:rsidR="0001493E" w:rsidRPr="009772D6" w:rsidRDefault="0001493E" w:rsidP="00CD4F4D">
      <w:pPr>
        <w:pStyle w:val="ListParagraph"/>
        <w:numPr>
          <w:ilvl w:val="1"/>
          <w:numId w:val="4"/>
        </w:numPr>
        <w:tabs>
          <w:tab w:val="left" w:pos="7105"/>
        </w:tabs>
      </w:pPr>
      <w:r w:rsidRPr="009772D6">
        <w:t>Áp xe phổi</w:t>
      </w:r>
    </w:p>
    <w:p w14:paraId="29FCC08B" w14:textId="77777777" w:rsidR="0001493E" w:rsidRPr="009772D6" w:rsidRDefault="0001493E" w:rsidP="00CD4F4D">
      <w:pPr>
        <w:pStyle w:val="ListParagraph"/>
        <w:numPr>
          <w:ilvl w:val="1"/>
          <w:numId w:val="4"/>
        </w:numPr>
        <w:tabs>
          <w:tab w:val="left" w:pos="7105"/>
        </w:tabs>
      </w:pPr>
      <w:r w:rsidRPr="009772D6">
        <w:t>Viêm xẹp phổi</w:t>
      </w:r>
    </w:p>
    <w:p w14:paraId="607352AF" w14:textId="734B923A" w:rsidR="0001493E" w:rsidRPr="009772D6" w:rsidRDefault="0001493E" w:rsidP="00CD4F4D">
      <w:pPr>
        <w:pStyle w:val="ListParagraph"/>
        <w:numPr>
          <w:ilvl w:val="0"/>
          <w:numId w:val="4"/>
        </w:numPr>
        <w:tabs>
          <w:tab w:val="left" w:pos="7105"/>
        </w:tabs>
      </w:pPr>
      <w:r w:rsidRPr="009772D6">
        <w:t xml:space="preserve">Em nữ, 8 tuổi, đến khám vì ho. Bệnh 3 ngày: sốt nhẹ, mệt, đau đầu, ho nhiều. Tiền căn không ghi nhận bất thường. Khám: tỉnh, </w:t>
      </w:r>
      <w:proofErr w:type="gramStart"/>
      <w:r w:rsidRPr="009772D6">
        <w:t>T</w:t>
      </w:r>
      <w:r w:rsidRPr="009772D6">
        <w:rPr>
          <w:vertAlign w:val="superscript"/>
        </w:rPr>
        <w:t>o</w:t>
      </w:r>
      <w:proofErr w:type="gramEnd"/>
      <w:r w:rsidRPr="009772D6">
        <w:t>=38</w:t>
      </w:r>
      <w:r w:rsidRPr="009772D6">
        <w:rPr>
          <w:vertAlign w:val="superscript"/>
        </w:rPr>
        <w:t>o</w:t>
      </w:r>
      <w:r w:rsidRPr="009772D6">
        <w:t>C, môi hồng, SpO</w:t>
      </w:r>
      <w:r w:rsidRPr="009772D6">
        <w:rPr>
          <w:vertAlign w:val="subscript"/>
        </w:rPr>
        <w:t>2</w:t>
      </w:r>
      <w:r w:rsidRPr="009772D6">
        <w:t>=97%, chi ấm mạch quay rõ 94 lần/phút, thở không co kéo 32 lần/phút, tim đều rõ, phổi ít ran ngáy, ẩm. Các cơ quan khác không ghi nhận bất thường. Chọn kháng sinh phù hợp nhất cho trẻ là gì?</w:t>
      </w:r>
    </w:p>
    <w:p w14:paraId="678C9320" w14:textId="77777777" w:rsidR="005470CB" w:rsidRPr="009772D6" w:rsidRDefault="005470CB" w:rsidP="00CD4F4D">
      <w:pPr>
        <w:pStyle w:val="ListParagraph"/>
        <w:numPr>
          <w:ilvl w:val="1"/>
          <w:numId w:val="4"/>
        </w:numPr>
        <w:tabs>
          <w:tab w:val="left" w:pos="7105"/>
        </w:tabs>
      </w:pPr>
      <w:r w:rsidRPr="009772D6">
        <w:t>Amoxicillin</w:t>
      </w:r>
    </w:p>
    <w:p w14:paraId="16F5226C" w14:textId="77777777" w:rsidR="005470CB" w:rsidRPr="009772D6" w:rsidRDefault="005470CB" w:rsidP="00CD4F4D">
      <w:pPr>
        <w:pStyle w:val="ListParagraph"/>
        <w:numPr>
          <w:ilvl w:val="1"/>
          <w:numId w:val="4"/>
        </w:numPr>
        <w:tabs>
          <w:tab w:val="left" w:pos="7105"/>
        </w:tabs>
      </w:pPr>
      <w:r w:rsidRPr="009772D6">
        <w:t xml:space="preserve">Azithromycin </w:t>
      </w:r>
    </w:p>
    <w:p w14:paraId="55363D02" w14:textId="77777777" w:rsidR="005470CB" w:rsidRPr="009772D6" w:rsidRDefault="005470CB" w:rsidP="00CD4F4D">
      <w:pPr>
        <w:pStyle w:val="ListParagraph"/>
        <w:numPr>
          <w:ilvl w:val="1"/>
          <w:numId w:val="4"/>
        </w:numPr>
        <w:tabs>
          <w:tab w:val="left" w:pos="7105"/>
        </w:tabs>
      </w:pPr>
      <w:r w:rsidRPr="009772D6">
        <w:t>Cefuroxime</w:t>
      </w:r>
    </w:p>
    <w:p w14:paraId="1CCF6346" w14:textId="77777777" w:rsidR="005470CB" w:rsidRPr="009772D6" w:rsidRDefault="005470CB" w:rsidP="00CD4F4D">
      <w:pPr>
        <w:pStyle w:val="ListParagraph"/>
        <w:numPr>
          <w:ilvl w:val="1"/>
          <w:numId w:val="4"/>
        </w:numPr>
        <w:tabs>
          <w:tab w:val="left" w:pos="7105"/>
        </w:tabs>
      </w:pPr>
      <w:r w:rsidRPr="009772D6">
        <w:t xml:space="preserve">Cefixim </w:t>
      </w:r>
    </w:p>
    <w:p w14:paraId="0570B65F" w14:textId="3468321F" w:rsidR="005470CB" w:rsidRPr="009772D6" w:rsidRDefault="005470CB" w:rsidP="00CD4F4D">
      <w:pPr>
        <w:pStyle w:val="ListParagraph"/>
        <w:numPr>
          <w:ilvl w:val="0"/>
          <w:numId w:val="4"/>
        </w:numPr>
        <w:tabs>
          <w:tab w:val="left" w:pos="7105"/>
        </w:tabs>
      </w:pPr>
      <w:r w:rsidRPr="009772D6">
        <w:rPr>
          <w:szCs w:val="26"/>
        </w:rPr>
        <w:t>Trẻ nhũ nhi viêm phổi dễ có biến chứng xẹp phổi vì lý do nào sau đây?</w:t>
      </w:r>
    </w:p>
    <w:p w14:paraId="501100CD" w14:textId="77777777" w:rsidR="005470CB" w:rsidRPr="009772D6" w:rsidRDefault="005470CB" w:rsidP="00CD4F4D">
      <w:pPr>
        <w:pStyle w:val="ListParagraph"/>
        <w:numPr>
          <w:ilvl w:val="1"/>
          <w:numId w:val="4"/>
        </w:numPr>
        <w:jc w:val="left"/>
        <w:rPr>
          <w:szCs w:val="26"/>
        </w:rPr>
      </w:pPr>
      <w:r w:rsidRPr="009772D6">
        <w:rPr>
          <w:szCs w:val="26"/>
        </w:rPr>
        <w:t>Lồng ngực dãn nở kém</w:t>
      </w:r>
    </w:p>
    <w:p w14:paraId="37588B58" w14:textId="77777777" w:rsidR="005470CB" w:rsidRPr="009772D6" w:rsidRDefault="005470CB" w:rsidP="00CD4F4D">
      <w:pPr>
        <w:pStyle w:val="ListParagraph"/>
        <w:numPr>
          <w:ilvl w:val="1"/>
          <w:numId w:val="4"/>
        </w:numPr>
        <w:jc w:val="left"/>
        <w:rPr>
          <w:szCs w:val="26"/>
        </w:rPr>
      </w:pPr>
      <w:r w:rsidRPr="009772D6">
        <w:rPr>
          <w:szCs w:val="26"/>
        </w:rPr>
        <w:t>Đường dẫn khí nhỏ dễ tắc nghẽn</w:t>
      </w:r>
    </w:p>
    <w:p w14:paraId="5AE684C3" w14:textId="77777777" w:rsidR="005470CB" w:rsidRPr="009772D6" w:rsidRDefault="005470CB" w:rsidP="00CD4F4D">
      <w:pPr>
        <w:pStyle w:val="ListParagraph"/>
        <w:numPr>
          <w:ilvl w:val="1"/>
          <w:numId w:val="4"/>
        </w:numPr>
        <w:jc w:val="left"/>
        <w:rPr>
          <w:szCs w:val="26"/>
        </w:rPr>
      </w:pPr>
      <w:r w:rsidRPr="009772D6">
        <w:rPr>
          <w:szCs w:val="26"/>
        </w:rPr>
        <w:t>Thông khí bàng hệ kém</w:t>
      </w:r>
    </w:p>
    <w:p w14:paraId="588005DA" w14:textId="77777777" w:rsidR="005470CB" w:rsidRPr="009772D6" w:rsidRDefault="005470CB" w:rsidP="00CD4F4D">
      <w:pPr>
        <w:pStyle w:val="ListParagraph"/>
        <w:numPr>
          <w:ilvl w:val="1"/>
          <w:numId w:val="4"/>
        </w:numPr>
        <w:jc w:val="left"/>
        <w:rPr>
          <w:szCs w:val="26"/>
        </w:rPr>
      </w:pPr>
      <w:r w:rsidRPr="009772D6">
        <w:rPr>
          <w:szCs w:val="26"/>
        </w:rPr>
        <w:t>Số lượng phế nang it</w:t>
      </w:r>
    </w:p>
    <w:p w14:paraId="5780F683" w14:textId="1ADC4A80" w:rsidR="0001493E" w:rsidRPr="009772D6" w:rsidRDefault="005470CB" w:rsidP="00CD4F4D">
      <w:pPr>
        <w:pStyle w:val="ListParagraph"/>
        <w:numPr>
          <w:ilvl w:val="0"/>
          <w:numId w:val="4"/>
        </w:numPr>
        <w:tabs>
          <w:tab w:val="left" w:pos="7105"/>
        </w:tabs>
      </w:pPr>
      <w:r w:rsidRPr="009772D6">
        <w:t xml:space="preserve"> </w:t>
      </w:r>
      <w:r w:rsidR="0001493E" w:rsidRPr="009772D6">
        <w:t xml:space="preserve">Đặc điểm X-quang ngực nào sau đây </w:t>
      </w:r>
      <w:r w:rsidR="005944B1" w:rsidRPr="009772D6">
        <w:t>ít</w:t>
      </w:r>
      <w:r w:rsidR="0001493E" w:rsidRPr="009772D6">
        <w:t xml:space="preserve"> gặp trong viêm phổi do tụ cầu?</w:t>
      </w:r>
    </w:p>
    <w:p w14:paraId="097DDF0D" w14:textId="7F694AB1" w:rsidR="0001493E" w:rsidRPr="009772D6" w:rsidRDefault="0001493E" w:rsidP="00CD4F4D">
      <w:pPr>
        <w:pStyle w:val="ListParagraph"/>
        <w:numPr>
          <w:ilvl w:val="1"/>
          <w:numId w:val="4"/>
        </w:numPr>
        <w:jc w:val="left"/>
      </w:pPr>
      <w:r w:rsidRPr="009772D6">
        <w:t xml:space="preserve">Tổn thương </w:t>
      </w:r>
      <w:r w:rsidR="005944B1" w:rsidRPr="009772D6">
        <w:t>mô kẽ phổi</w:t>
      </w:r>
    </w:p>
    <w:p w14:paraId="3CE2B8EF" w14:textId="55CA3B88" w:rsidR="0001493E" w:rsidRPr="009772D6" w:rsidRDefault="0001493E" w:rsidP="00CD4F4D">
      <w:pPr>
        <w:pStyle w:val="ListParagraph"/>
        <w:numPr>
          <w:ilvl w:val="1"/>
          <w:numId w:val="4"/>
        </w:numPr>
        <w:jc w:val="left"/>
        <w:rPr>
          <w:i/>
        </w:rPr>
      </w:pPr>
      <w:r w:rsidRPr="009772D6">
        <w:t xml:space="preserve">Tổn thương </w:t>
      </w:r>
      <w:r w:rsidR="005944B1" w:rsidRPr="009772D6">
        <w:t>phổi tạo hang có mức khí dịch</w:t>
      </w:r>
    </w:p>
    <w:p w14:paraId="60DD800A" w14:textId="77777777" w:rsidR="0001493E" w:rsidRPr="009772D6" w:rsidRDefault="0001493E" w:rsidP="00CD4F4D">
      <w:pPr>
        <w:pStyle w:val="ListParagraph"/>
        <w:numPr>
          <w:ilvl w:val="1"/>
          <w:numId w:val="4"/>
        </w:numPr>
        <w:jc w:val="left"/>
      </w:pPr>
      <w:r w:rsidRPr="009772D6">
        <w:t>Tổn thương phổi có tạo bóng khí</w:t>
      </w:r>
    </w:p>
    <w:p w14:paraId="2C85E9F5" w14:textId="77777777" w:rsidR="0001493E" w:rsidRPr="009772D6" w:rsidRDefault="0001493E" w:rsidP="00CD4F4D">
      <w:pPr>
        <w:pStyle w:val="ListParagraph"/>
        <w:numPr>
          <w:ilvl w:val="1"/>
          <w:numId w:val="4"/>
        </w:numPr>
        <w:jc w:val="left"/>
      </w:pPr>
      <w:r w:rsidRPr="009772D6">
        <w:t>Tổn thương phổi kèm tràn dịch màng phổi</w:t>
      </w:r>
    </w:p>
    <w:p w14:paraId="220CEC4C" w14:textId="20069F7B" w:rsidR="00B82A84" w:rsidRDefault="00B82A84" w:rsidP="009772D6"/>
    <w:p w14:paraId="7F16A7E1" w14:textId="77777777" w:rsidR="00EA07B5" w:rsidRDefault="009772D6" w:rsidP="009772D6">
      <w:pPr>
        <w:rPr>
          <w:b/>
        </w:rPr>
      </w:pPr>
      <w:r>
        <w:rPr>
          <w:b/>
        </w:rPr>
        <w:t>Đáp án:</w:t>
      </w:r>
      <w:r w:rsidR="00EA07B5">
        <w:rPr>
          <w:b/>
        </w:rPr>
        <w:tab/>
      </w:r>
      <w:r>
        <w:rPr>
          <w:b/>
        </w:rPr>
        <w:t>1C</w:t>
      </w:r>
      <w:r>
        <w:rPr>
          <w:b/>
        </w:rPr>
        <w:tab/>
        <w:t>2D</w:t>
      </w:r>
      <w:r>
        <w:rPr>
          <w:b/>
        </w:rPr>
        <w:tab/>
        <w:t>3D</w:t>
      </w:r>
      <w:r>
        <w:rPr>
          <w:b/>
        </w:rPr>
        <w:tab/>
        <w:t>4A</w:t>
      </w:r>
      <w:r>
        <w:rPr>
          <w:b/>
        </w:rPr>
        <w:tab/>
        <w:t>5A</w:t>
      </w:r>
      <w:r>
        <w:rPr>
          <w:b/>
        </w:rPr>
        <w:tab/>
        <w:t>6C</w:t>
      </w:r>
      <w:r>
        <w:rPr>
          <w:b/>
        </w:rPr>
        <w:tab/>
        <w:t>7D</w:t>
      </w:r>
      <w:r>
        <w:rPr>
          <w:b/>
        </w:rPr>
        <w:tab/>
        <w:t>8D</w:t>
      </w:r>
      <w:r>
        <w:rPr>
          <w:b/>
        </w:rPr>
        <w:tab/>
        <w:t>9A</w:t>
      </w:r>
      <w:r>
        <w:rPr>
          <w:b/>
        </w:rPr>
        <w:tab/>
        <w:t>10B</w:t>
      </w:r>
    </w:p>
    <w:p w14:paraId="3920E443" w14:textId="2EE69B34" w:rsidR="009772D6" w:rsidRPr="009772D6" w:rsidRDefault="00EA07B5" w:rsidP="009772D6">
      <w:pPr>
        <w:rPr>
          <w:b/>
        </w:rPr>
      </w:pPr>
      <w:r>
        <w:rPr>
          <w:b/>
        </w:rPr>
        <w:tab/>
      </w:r>
      <w:r>
        <w:rPr>
          <w:b/>
        </w:rPr>
        <w:tab/>
        <w:t>11B</w:t>
      </w:r>
      <w:r>
        <w:rPr>
          <w:b/>
        </w:rPr>
        <w:tab/>
        <w:t>12C</w:t>
      </w:r>
      <w:r>
        <w:rPr>
          <w:b/>
        </w:rPr>
        <w:tab/>
        <w:t>13D</w:t>
      </w:r>
      <w:r>
        <w:rPr>
          <w:b/>
        </w:rPr>
        <w:tab/>
        <w:t>14D</w:t>
      </w:r>
      <w:r>
        <w:rPr>
          <w:b/>
        </w:rPr>
        <w:tab/>
        <w:t>15A</w:t>
      </w:r>
      <w:r>
        <w:rPr>
          <w:b/>
        </w:rPr>
        <w:tab/>
        <w:t>16B</w:t>
      </w:r>
      <w:r>
        <w:rPr>
          <w:b/>
        </w:rPr>
        <w:tab/>
        <w:t>17C</w:t>
      </w:r>
      <w:r>
        <w:rPr>
          <w:b/>
        </w:rPr>
        <w:tab/>
        <w:t>18B</w:t>
      </w:r>
      <w:r>
        <w:rPr>
          <w:b/>
        </w:rPr>
        <w:tab/>
        <w:t>19C</w:t>
      </w:r>
      <w:r>
        <w:rPr>
          <w:b/>
        </w:rPr>
        <w:tab/>
        <w:t>20A</w:t>
      </w:r>
      <w:r w:rsidR="00FA56A0">
        <w:rPr>
          <w:b/>
        </w:rPr>
        <w:t>.</w:t>
      </w:r>
      <w:r w:rsidR="009772D6">
        <w:rPr>
          <w:b/>
        </w:rPr>
        <w:tab/>
      </w:r>
    </w:p>
    <w:sectPr w:rsidR="009772D6" w:rsidRPr="009772D6" w:rsidSect="009772D6">
      <w:footerReference w:type="even" r:id="rId8"/>
      <w:footerReference w:type="default" r:id="rId9"/>
      <w:pgSz w:w="11900" w:h="16840"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C14D56" w14:textId="77777777" w:rsidR="000F356A" w:rsidRDefault="000F356A" w:rsidP="004D1250">
      <w:r>
        <w:separator/>
      </w:r>
    </w:p>
  </w:endnote>
  <w:endnote w:type="continuationSeparator" w:id="0">
    <w:p w14:paraId="5A088F7F" w14:textId="77777777" w:rsidR="000F356A" w:rsidRDefault="000F356A" w:rsidP="004D12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VNI-Times">
    <w:panose1 w:val="00000000000000000000"/>
    <w:charset w:val="00"/>
    <w:family w:val="auto"/>
    <w:pitch w:val="variable"/>
    <w:sig w:usb0="00000007" w:usb1="00000000" w:usb2="00000000" w:usb3="00000000" w:csb0="00000013" w:csb1="00000000"/>
  </w:font>
  <w:font w:name="VN-NTime">
    <w:altName w:val="Cambria"/>
    <w:panose1 w:val="00000000000000000000"/>
    <w:charset w:val="00"/>
    <w:family w:val="roman"/>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HelveticaNeue LightCond">
    <w:altName w:val="HelveticaNeue LightCond"/>
    <w:panose1 w:val="00000000000000000000"/>
    <w:charset w:val="00"/>
    <w:family w:val="swiss"/>
    <w:notTrueType/>
    <w:pitch w:val="default"/>
    <w:sig w:usb0="00000003" w:usb1="00000000" w:usb2="00000000" w:usb3="00000000" w:csb0="00000001" w:csb1="00000000"/>
  </w:font>
  <w:font w:name="HelveticaNeue Condensed">
    <w:altName w:val="HelveticaNeue Condensed"/>
    <w:panose1 w:val="00000000000000000000"/>
    <w:charset w:val="00"/>
    <w:family w:val="swiss"/>
    <w:notTrueType/>
    <w:pitch w:val="default"/>
    <w:sig w:usb0="00000003" w:usb1="00000000" w:usb2="00000000" w:usb3="00000000" w:csb0="00000001" w:csb1="00000000"/>
  </w:font>
  <w:font w:name="Minion">
    <w:altName w:val="Minion"/>
    <w:panose1 w:val="00000000000000000000"/>
    <w:charset w:val="00"/>
    <w:family w:val="roman"/>
    <w:notTrueType/>
    <w:pitch w:val="default"/>
    <w:sig w:usb0="00000003" w:usb1="00000000" w:usb2="00000000" w:usb3="00000000" w:csb0="00000001" w:csb1="00000000"/>
  </w:font>
  <w:font w:name="Frutiger 45 Light">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9F3C5" w14:textId="77777777" w:rsidR="00CE1A97" w:rsidRDefault="00CE1A97" w:rsidP="004D12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54A279" w14:textId="77777777" w:rsidR="00CE1A97" w:rsidRDefault="00CE1A97" w:rsidP="004D12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E7A4F" w14:textId="77777777" w:rsidR="00CE1A97" w:rsidRDefault="00CE1A97" w:rsidP="004D12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9FDC0" w14:textId="77777777" w:rsidR="000F356A" w:rsidRDefault="000F356A" w:rsidP="004D1250">
      <w:r>
        <w:separator/>
      </w:r>
    </w:p>
  </w:footnote>
  <w:footnote w:type="continuationSeparator" w:id="0">
    <w:p w14:paraId="3F97BC86" w14:textId="77777777" w:rsidR="000F356A" w:rsidRDefault="000F356A" w:rsidP="004D12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53E43"/>
    <w:multiLevelType w:val="hybridMultilevel"/>
    <w:tmpl w:val="9B6AC6C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55EF5"/>
    <w:multiLevelType w:val="hybridMultilevel"/>
    <w:tmpl w:val="D0BAE798"/>
    <w:lvl w:ilvl="0" w:tplc="A2FACC9C">
      <w:start w:val="1"/>
      <w:numFmt w:val="bullet"/>
      <w:pStyle w:val="TextBull"/>
      <w:lvlText w:val=""/>
      <w:lvlJc w:val="left"/>
      <w:pPr>
        <w:tabs>
          <w:tab w:val="num" w:pos="357"/>
        </w:tabs>
        <w:ind w:left="357" w:hanging="357"/>
      </w:pPr>
      <w:rPr>
        <w:rFonts w:ascii="Symbol" w:hAnsi="Symbol" w:cs="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2" w15:restartNumberingAfterBreak="0">
    <w:nsid w:val="39CA307A"/>
    <w:multiLevelType w:val="multilevel"/>
    <w:tmpl w:val="17EAAB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F092F0D"/>
    <w:multiLevelType w:val="hybridMultilevel"/>
    <w:tmpl w:val="96FA7444"/>
    <w:lvl w:ilvl="0" w:tplc="07603C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C444EF"/>
    <w:multiLevelType w:val="hybridMultilevel"/>
    <w:tmpl w:val="DDF80836"/>
    <w:lvl w:ilvl="0" w:tplc="773A4F0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GK BMN DHYD TPHCM&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svzt0xy2ts0metv56p9w0xzadr9xaze0rv&quot;&gt;viem phoi_SGK&lt;record-ids&gt;&lt;item&gt;1&lt;/item&gt;&lt;item&gt;3&lt;/item&gt;&lt;item&gt;4&lt;/item&gt;&lt;item&gt;5&lt;/item&gt;&lt;item&gt;6&lt;/item&gt;&lt;item&gt;7&lt;/item&gt;&lt;item&gt;8&lt;/item&gt;&lt;item&gt;9&lt;/item&gt;&lt;/record-ids&gt;&lt;/item&gt;&lt;/Libraries&gt;"/>
  </w:docVars>
  <w:rsids>
    <w:rsidRoot w:val="0001032C"/>
    <w:rsid w:val="00000756"/>
    <w:rsid w:val="0001032C"/>
    <w:rsid w:val="0001493E"/>
    <w:rsid w:val="000205B1"/>
    <w:rsid w:val="00036402"/>
    <w:rsid w:val="000400F1"/>
    <w:rsid w:val="000476C4"/>
    <w:rsid w:val="00050ACC"/>
    <w:rsid w:val="000526BE"/>
    <w:rsid w:val="00056200"/>
    <w:rsid w:val="00056BA4"/>
    <w:rsid w:val="000631DD"/>
    <w:rsid w:val="00065996"/>
    <w:rsid w:val="00066084"/>
    <w:rsid w:val="000804D0"/>
    <w:rsid w:val="000871C3"/>
    <w:rsid w:val="000B1407"/>
    <w:rsid w:val="000B382C"/>
    <w:rsid w:val="000B4D94"/>
    <w:rsid w:val="000B4F79"/>
    <w:rsid w:val="000C5225"/>
    <w:rsid w:val="000C6771"/>
    <w:rsid w:val="000D09D2"/>
    <w:rsid w:val="000D1CBC"/>
    <w:rsid w:val="000D5330"/>
    <w:rsid w:val="000D7940"/>
    <w:rsid w:val="000E252D"/>
    <w:rsid w:val="000F356A"/>
    <w:rsid w:val="000F50D8"/>
    <w:rsid w:val="000F56DD"/>
    <w:rsid w:val="000F57BE"/>
    <w:rsid w:val="00112F2A"/>
    <w:rsid w:val="0012181F"/>
    <w:rsid w:val="00140A58"/>
    <w:rsid w:val="0016622D"/>
    <w:rsid w:val="001667BC"/>
    <w:rsid w:val="00172754"/>
    <w:rsid w:val="001751A8"/>
    <w:rsid w:val="001832D3"/>
    <w:rsid w:val="00185C58"/>
    <w:rsid w:val="001938CC"/>
    <w:rsid w:val="001A07BB"/>
    <w:rsid w:val="001A3794"/>
    <w:rsid w:val="001A6F26"/>
    <w:rsid w:val="001B5883"/>
    <w:rsid w:val="001D2981"/>
    <w:rsid w:val="001E05B5"/>
    <w:rsid w:val="001F30D3"/>
    <w:rsid w:val="0020171E"/>
    <w:rsid w:val="00212E80"/>
    <w:rsid w:val="002131AA"/>
    <w:rsid w:val="002140A1"/>
    <w:rsid w:val="002160D4"/>
    <w:rsid w:val="00216293"/>
    <w:rsid w:val="00221841"/>
    <w:rsid w:val="00227825"/>
    <w:rsid w:val="00234C4F"/>
    <w:rsid w:val="00251FD8"/>
    <w:rsid w:val="002559B1"/>
    <w:rsid w:val="00256ECA"/>
    <w:rsid w:val="00261D2E"/>
    <w:rsid w:val="002646A5"/>
    <w:rsid w:val="00266C1E"/>
    <w:rsid w:val="00267E13"/>
    <w:rsid w:val="002715B8"/>
    <w:rsid w:val="0027176C"/>
    <w:rsid w:val="0027214C"/>
    <w:rsid w:val="00275C3E"/>
    <w:rsid w:val="00291625"/>
    <w:rsid w:val="0029545A"/>
    <w:rsid w:val="002A4A69"/>
    <w:rsid w:val="002A5BD9"/>
    <w:rsid w:val="002A6DF8"/>
    <w:rsid w:val="002E4C4C"/>
    <w:rsid w:val="002E6013"/>
    <w:rsid w:val="002E7726"/>
    <w:rsid w:val="002F6ED5"/>
    <w:rsid w:val="00305519"/>
    <w:rsid w:val="00307910"/>
    <w:rsid w:val="00320412"/>
    <w:rsid w:val="003302FC"/>
    <w:rsid w:val="003327BC"/>
    <w:rsid w:val="00334254"/>
    <w:rsid w:val="003347A9"/>
    <w:rsid w:val="00376AF1"/>
    <w:rsid w:val="00380E28"/>
    <w:rsid w:val="00393F3C"/>
    <w:rsid w:val="00394F57"/>
    <w:rsid w:val="0039661E"/>
    <w:rsid w:val="003A10EA"/>
    <w:rsid w:val="003A35FD"/>
    <w:rsid w:val="003A7F21"/>
    <w:rsid w:val="003B5143"/>
    <w:rsid w:val="003B7620"/>
    <w:rsid w:val="003C0DED"/>
    <w:rsid w:val="003D2368"/>
    <w:rsid w:val="003D4FC9"/>
    <w:rsid w:val="003E4D8F"/>
    <w:rsid w:val="003E64B2"/>
    <w:rsid w:val="003F6B30"/>
    <w:rsid w:val="00405329"/>
    <w:rsid w:val="004109C3"/>
    <w:rsid w:val="0041136F"/>
    <w:rsid w:val="00411D6D"/>
    <w:rsid w:val="00412C52"/>
    <w:rsid w:val="00417FBF"/>
    <w:rsid w:val="0042096B"/>
    <w:rsid w:val="004214BB"/>
    <w:rsid w:val="004319A8"/>
    <w:rsid w:val="00443A2B"/>
    <w:rsid w:val="00451957"/>
    <w:rsid w:val="00456398"/>
    <w:rsid w:val="00473E25"/>
    <w:rsid w:val="00483F57"/>
    <w:rsid w:val="004850A1"/>
    <w:rsid w:val="0049241F"/>
    <w:rsid w:val="00495172"/>
    <w:rsid w:val="004A185B"/>
    <w:rsid w:val="004D10C9"/>
    <w:rsid w:val="004D1250"/>
    <w:rsid w:val="004E6480"/>
    <w:rsid w:val="0050230E"/>
    <w:rsid w:val="00532793"/>
    <w:rsid w:val="005373AC"/>
    <w:rsid w:val="005470CB"/>
    <w:rsid w:val="00547F3A"/>
    <w:rsid w:val="0055666D"/>
    <w:rsid w:val="005659A3"/>
    <w:rsid w:val="00575005"/>
    <w:rsid w:val="005771B2"/>
    <w:rsid w:val="005875AD"/>
    <w:rsid w:val="005944B1"/>
    <w:rsid w:val="0059554C"/>
    <w:rsid w:val="005A070F"/>
    <w:rsid w:val="005A3069"/>
    <w:rsid w:val="005B7026"/>
    <w:rsid w:val="005D3139"/>
    <w:rsid w:val="005E603A"/>
    <w:rsid w:val="005F484D"/>
    <w:rsid w:val="005F6EC1"/>
    <w:rsid w:val="00602D58"/>
    <w:rsid w:val="00613335"/>
    <w:rsid w:val="00617694"/>
    <w:rsid w:val="00621D57"/>
    <w:rsid w:val="00627CCE"/>
    <w:rsid w:val="006300B9"/>
    <w:rsid w:val="00633745"/>
    <w:rsid w:val="00636790"/>
    <w:rsid w:val="006367CA"/>
    <w:rsid w:val="006546EE"/>
    <w:rsid w:val="00655A64"/>
    <w:rsid w:val="00655E95"/>
    <w:rsid w:val="00666CA3"/>
    <w:rsid w:val="00690390"/>
    <w:rsid w:val="00691A97"/>
    <w:rsid w:val="006B14F4"/>
    <w:rsid w:val="006B61F5"/>
    <w:rsid w:val="006C2C8B"/>
    <w:rsid w:val="006D5FEB"/>
    <w:rsid w:val="006E0BF0"/>
    <w:rsid w:val="006E1474"/>
    <w:rsid w:val="00701EB1"/>
    <w:rsid w:val="00722612"/>
    <w:rsid w:val="007271C9"/>
    <w:rsid w:val="00737C34"/>
    <w:rsid w:val="00750CC0"/>
    <w:rsid w:val="0076358D"/>
    <w:rsid w:val="00781888"/>
    <w:rsid w:val="007B06B7"/>
    <w:rsid w:val="007B33B3"/>
    <w:rsid w:val="007B3D28"/>
    <w:rsid w:val="007B633A"/>
    <w:rsid w:val="007E5E89"/>
    <w:rsid w:val="00810568"/>
    <w:rsid w:val="00810D8E"/>
    <w:rsid w:val="00815DFE"/>
    <w:rsid w:val="00831CD9"/>
    <w:rsid w:val="0083214A"/>
    <w:rsid w:val="00847074"/>
    <w:rsid w:val="00847EF9"/>
    <w:rsid w:val="0085016D"/>
    <w:rsid w:val="00870745"/>
    <w:rsid w:val="00873678"/>
    <w:rsid w:val="008846E4"/>
    <w:rsid w:val="008927C5"/>
    <w:rsid w:val="008A1619"/>
    <w:rsid w:val="008A3FEC"/>
    <w:rsid w:val="008B7588"/>
    <w:rsid w:val="008E71B9"/>
    <w:rsid w:val="008E737E"/>
    <w:rsid w:val="008F10A8"/>
    <w:rsid w:val="008F4DD6"/>
    <w:rsid w:val="008F77B7"/>
    <w:rsid w:val="009102DA"/>
    <w:rsid w:val="00913C7F"/>
    <w:rsid w:val="00926640"/>
    <w:rsid w:val="0095339A"/>
    <w:rsid w:val="00956C20"/>
    <w:rsid w:val="00957926"/>
    <w:rsid w:val="0096178F"/>
    <w:rsid w:val="009679CC"/>
    <w:rsid w:val="00970821"/>
    <w:rsid w:val="009725F8"/>
    <w:rsid w:val="0097412D"/>
    <w:rsid w:val="009772D6"/>
    <w:rsid w:val="00977D84"/>
    <w:rsid w:val="009800E1"/>
    <w:rsid w:val="009821B8"/>
    <w:rsid w:val="00982CA4"/>
    <w:rsid w:val="00996A18"/>
    <w:rsid w:val="009971FC"/>
    <w:rsid w:val="009A4E0E"/>
    <w:rsid w:val="009C474D"/>
    <w:rsid w:val="009D472A"/>
    <w:rsid w:val="00A03234"/>
    <w:rsid w:val="00A108BA"/>
    <w:rsid w:val="00A11E8A"/>
    <w:rsid w:val="00A127AA"/>
    <w:rsid w:val="00A162AB"/>
    <w:rsid w:val="00A27AA2"/>
    <w:rsid w:val="00A27F7C"/>
    <w:rsid w:val="00A57FDA"/>
    <w:rsid w:val="00A604E1"/>
    <w:rsid w:val="00A62A9A"/>
    <w:rsid w:val="00A73283"/>
    <w:rsid w:val="00A91D77"/>
    <w:rsid w:val="00A924D5"/>
    <w:rsid w:val="00A93C16"/>
    <w:rsid w:val="00AB1E77"/>
    <w:rsid w:val="00AB64E2"/>
    <w:rsid w:val="00AC3E27"/>
    <w:rsid w:val="00AD09E4"/>
    <w:rsid w:val="00AF152F"/>
    <w:rsid w:val="00AF69D0"/>
    <w:rsid w:val="00B22F90"/>
    <w:rsid w:val="00B32CB5"/>
    <w:rsid w:val="00B373D2"/>
    <w:rsid w:val="00B468C4"/>
    <w:rsid w:val="00B67196"/>
    <w:rsid w:val="00B77ED7"/>
    <w:rsid w:val="00B82A84"/>
    <w:rsid w:val="00B83A2D"/>
    <w:rsid w:val="00B92954"/>
    <w:rsid w:val="00BA19F2"/>
    <w:rsid w:val="00BA1F77"/>
    <w:rsid w:val="00BB08C6"/>
    <w:rsid w:val="00BB7EE0"/>
    <w:rsid w:val="00BD04F3"/>
    <w:rsid w:val="00BD0E7C"/>
    <w:rsid w:val="00BD5ACB"/>
    <w:rsid w:val="00BE075D"/>
    <w:rsid w:val="00BE4DBE"/>
    <w:rsid w:val="00BE7EB9"/>
    <w:rsid w:val="00BF6969"/>
    <w:rsid w:val="00C0001F"/>
    <w:rsid w:val="00C01586"/>
    <w:rsid w:val="00C067BE"/>
    <w:rsid w:val="00C13E8E"/>
    <w:rsid w:val="00C22C8C"/>
    <w:rsid w:val="00C23779"/>
    <w:rsid w:val="00C42E3C"/>
    <w:rsid w:val="00C54541"/>
    <w:rsid w:val="00C608FC"/>
    <w:rsid w:val="00C863DC"/>
    <w:rsid w:val="00C913A6"/>
    <w:rsid w:val="00CA44A3"/>
    <w:rsid w:val="00CB20BE"/>
    <w:rsid w:val="00CB2595"/>
    <w:rsid w:val="00CC6352"/>
    <w:rsid w:val="00CD24F7"/>
    <w:rsid w:val="00CD275E"/>
    <w:rsid w:val="00CD2AB2"/>
    <w:rsid w:val="00CD4F4D"/>
    <w:rsid w:val="00CE0408"/>
    <w:rsid w:val="00CE1A97"/>
    <w:rsid w:val="00CE688D"/>
    <w:rsid w:val="00CF43E5"/>
    <w:rsid w:val="00CF4ED9"/>
    <w:rsid w:val="00D0141D"/>
    <w:rsid w:val="00D04AC2"/>
    <w:rsid w:val="00D13DF2"/>
    <w:rsid w:val="00D17C9E"/>
    <w:rsid w:val="00D22183"/>
    <w:rsid w:val="00D3058B"/>
    <w:rsid w:val="00D42CF0"/>
    <w:rsid w:val="00D53FDF"/>
    <w:rsid w:val="00D723C9"/>
    <w:rsid w:val="00D83EB1"/>
    <w:rsid w:val="00D85667"/>
    <w:rsid w:val="00DA0F8E"/>
    <w:rsid w:val="00DD1CFD"/>
    <w:rsid w:val="00DD60EF"/>
    <w:rsid w:val="00E00943"/>
    <w:rsid w:val="00E11A25"/>
    <w:rsid w:val="00E149AA"/>
    <w:rsid w:val="00E17E20"/>
    <w:rsid w:val="00E30875"/>
    <w:rsid w:val="00E3516D"/>
    <w:rsid w:val="00E40D31"/>
    <w:rsid w:val="00E46EFF"/>
    <w:rsid w:val="00E5279F"/>
    <w:rsid w:val="00E52CD6"/>
    <w:rsid w:val="00E54C0D"/>
    <w:rsid w:val="00E61736"/>
    <w:rsid w:val="00E62060"/>
    <w:rsid w:val="00E640CC"/>
    <w:rsid w:val="00E81626"/>
    <w:rsid w:val="00E821B2"/>
    <w:rsid w:val="00E936F4"/>
    <w:rsid w:val="00EA07B5"/>
    <w:rsid w:val="00EA7EF1"/>
    <w:rsid w:val="00ED03B0"/>
    <w:rsid w:val="00ED2A51"/>
    <w:rsid w:val="00ED6FC3"/>
    <w:rsid w:val="00EE0889"/>
    <w:rsid w:val="00EE5CC8"/>
    <w:rsid w:val="00EE6D28"/>
    <w:rsid w:val="00EF68CB"/>
    <w:rsid w:val="00F01CF9"/>
    <w:rsid w:val="00F02F0D"/>
    <w:rsid w:val="00F12085"/>
    <w:rsid w:val="00F22920"/>
    <w:rsid w:val="00F35277"/>
    <w:rsid w:val="00F3692A"/>
    <w:rsid w:val="00F60C0E"/>
    <w:rsid w:val="00F75EBA"/>
    <w:rsid w:val="00F76F00"/>
    <w:rsid w:val="00F80851"/>
    <w:rsid w:val="00F920A0"/>
    <w:rsid w:val="00FA56A0"/>
    <w:rsid w:val="00FB39DE"/>
    <w:rsid w:val="00FC59C8"/>
    <w:rsid w:val="00FD0B33"/>
    <w:rsid w:val="00FD0BAB"/>
    <w:rsid w:val="00FD1B6E"/>
    <w:rsid w:val="00FD63EE"/>
    <w:rsid w:val="00FE00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91A2F0"/>
  <w14:defaultImageDpi w14:val="300"/>
  <w15:docId w15:val="{37FE323C-7F31-492A-9FF2-3AD08D78B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14F4"/>
    <w:pPr>
      <w:jc w:val="both"/>
    </w:pPr>
    <w:rPr>
      <w:rFonts w:ascii="Times New Roman" w:hAnsi="Times New Roman"/>
      <w:sz w:val="26"/>
    </w:rPr>
  </w:style>
  <w:style w:type="paragraph" w:styleId="Heading1">
    <w:name w:val="heading 1"/>
    <w:basedOn w:val="Normal"/>
    <w:next w:val="Normal"/>
    <w:link w:val="Heading1Char"/>
    <w:autoRedefine/>
    <w:qFormat/>
    <w:rsid w:val="001A6F26"/>
    <w:pPr>
      <w:keepNext/>
      <w:keepLines/>
      <w:numPr>
        <w:numId w:val="3"/>
      </w:numPr>
      <w:outlineLvl w:val="0"/>
    </w:pPr>
    <w:rPr>
      <w:rFonts w:eastAsiaTheme="majorEastAsia" w:cstheme="majorBidi"/>
      <w:b/>
      <w:bCs/>
      <w:szCs w:val="32"/>
    </w:rPr>
  </w:style>
  <w:style w:type="paragraph" w:styleId="Heading2">
    <w:name w:val="heading 2"/>
    <w:basedOn w:val="Normal"/>
    <w:next w:val="Normal"/>
    <w:link w:val="Heading2Char"/>
    <w:autoRedefine/>
    <w:uiPriority w:val="9"/>
    <w:unhideWhenUsed/>
    <w:qFormat/>
    <w:rsid w:val="00C01586"/>
    <w:pPr>
      <w:keepNext/>
      <w:keepLines/>
      <w:numPr>
        <w:ilvl w:val="1"/>
        <w:numId w:val="3"/>
      </w:numPr>
      <w:ind w:left="578" w:hanging="578"/>
      <w:outlineLvl w:val="1"/>
    </w:pPr>
    <w:rPr>
      <w:rFonts w:eastAsiaTheme="majorEastAsia" w:cs="Times New Roman"/>
      <w:b/>
      <w:bCs/>
    </w:rPr>
  </w:style>
  <w:style w:type="paragraph" w:styleId="Heading3">
    <w:name w:val="heading 3"/>
    <w:basedOn w:val="Normal"/>
    <w:next w:val="Normal"/>
    <w:link w:val="Heading3Char"/>
    <w:autoRedefine/>
    <w:unhideWhenUsed/>
    <w:qFormat/>
    <w:rsid w:val="000B4F79"/>
    <w:pPr>
      <w:keepNext/>
      <w:keepLines/>
      <w:numPr>
        <w:ilvl w:val="2"/>
        <w:numId w:val="3"/>
      </w:numPr>
      <w:outlineLvl w:val="2"/>
    </w:pPr>
    <w:rPr>
      <w:rFonts w:eastAsiaTheme="majorEastAsia" w:cstheme="majorBidi"/>
      <w:bCs/>
      <w:lang w:val="vi-VN"/>
    </w:rPr>
  </w:style>
  <w:style w:type="paragraph" w:styleId="Heading4">
    <w:name w:val="heading 4"/>
    <w:aliases w:val="BangBieu"/>
    <w:basedOn w:val="Normal"/>
    <w:next w:val="Normal"/>
    <w:link w:val="Heading4Char"/>
    <w:unhideWhenUsed/>
    <w:qFormat/>
    <w:rsid w:val="009C474D"/>
    <w:pPr>
      <w:keepNext/>
      <w:keepLines/>
      <w:numPr>
        <w:ilvl w:val="3"/>
        <w:numId w:val="3"/>
      </w:numPr>
      <w:spacing w:before="120" w:after="240"/>
      <w:outlineLvl w:val="3"/>
    </w:pPr>
    <w:rPr>
      <w:rFonts w:eastAsiaTheme="majorEastAsia" w:cstheme="majorBidi"/>
      <w:b/>
      <w:iCs/>
      <w:szCs w:val="22"/>
    </w:rPr>
  </w:style>
  <w:style w:type="paragraph" w:styleId="Heading5">
    <w:name w:val="heading 5"/>
    <w:basedOn w:val="Normal"/>
    <w:next w:val="Normal"/>
    <w:link w:val="Heading5Char"/>
    <w:unhideWhenUsed/>
    <w:qFormat/>
    <w:rsid w:val="002140A1"/>
    <w:pPr>
      <w:numPr>
        <w:ilvl w:val="4"/>
        <w:numId w:val="3"/>
      </w:numPr>
      <w:spacing w:before="240" w:after="60"/>
      <w:outlineLvl w:val="4"/>
    </w:pPr>
    <w:rPr>
      <w:rFonts w:ascii="Calibri" w:eastAsia="Times New Roman" w:hAnsi="Calibri" w:cs="Times New Roman"/>
      <w:b/>
      <w:bCs/>
      <w:i/>
      <w:iCs/>
      <w:szCs w:val="26"/>
    </w:rPr>
  </w:style>
  <w:style w:type="paragraph" w:styleId="Heading6">
    <w:name w:val="heading 6"/>
    <w:basedOn w:val="Normal"/>
    <w:next w:val="Normal"/>
    <w:link w:val="Heading6Char"/>
    <w:uiPriority w:val="9"/>
    <w:semiHidden/>
    <w:unhideWhenUsed/>
    <w:qFormat/>
    <w:rsid w:val="001A6F26"/>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2140A1"/>
    <w:pPr>
      <w:keepNext/>
      <w:numPr>
        <w:ilvl w:val="6"/>
        <w:numId w:val="3"/>
      </w:numPr>
      <w:outlineLvl w:val="6"/>
    </w:pPr>
    <w:rPr>
      <w:rFonts w:ascii="VNI-Times" w:eastAsia="Times New Roman" w:hAnsi="VNI-Times" w:cs="Times New Roman"/>
      <w:b/>
      <w:bCs/>
      <w:i/>
      <w:iCs/>
    </w:rPr>
  </w:style>
  <w:style w:type="paragraph" w:styleId="Heading8">
    <w:name w:val="heading 8"/>
    <w:basedOn w:val="Normal"/>
    <w:next w:val="Normal"/>
    <w:link w:val="Heading8Char"/>
    <w:uiPriority w:val="9"/>
    <w:semiHidden/>
    <w:unhideWhenUsed/>
    <w:qFormat/>
    <w:rsid w:val="001A6F26"/>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qFormat/>
    <w:rsid w:val="002140A1"/>
    <w:pPr>
      <w:keepNext/>
      <w:numPr>
        <w:ilvl w:val="8"/>
        <w:numId w:val="3"/>
      </w:numPr>
      <w:jc w:val="center"/>
      <w:outlineLvl w:val="8"/>
    </w:pPr>
    <w:rPr>
      <w:rFonts w:ascii="VNI-Times" w:eastAsia="Times New Roman" w:hAnsi="VNI-Times"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22F90"/>
    <w:pPr>
      <w:contextualSpacing/>
    </w:pPr>
    <w:rPr>
      <w:rFonts w:eastAsia="Times New Roman" w:cs="Times New Roman"/>
    </w:rPr>
  </w:style>
  <w:style w:type="paragraph" w:customStyle="1" w:styleId="Default">
    <w:name w:val="Default"/>
    <w:rsid w:val="00F22920"/>
    <w:pPr>
      <w:autoSpaceDE w:val="0"/>
      <w:autoSpaceDN w:val="0"/>
      <w:adjustRightInd w:val="0"/>
    </w:pPr>
    <w:rPr>
      <w:rFonts w:ascii="VN-NTime" w:eastAsia="Calibri" w:hAnsi="VN-NTime" w:cs="VN-NTime"/>
      <w:color w:val="000000"/>
    </w:rPr>
  </w:style>
  <w:style w:type="paragraph" w:styleId="BodyTextIndent3">
    <w:name w:val="Body Text Indent 3"/>
    <w:basedOn w:val="Normal"/>
    <w:link w:val="BodyTextIndent3Char"/>
    <w:rsid w:val="00F22920"/>
    <w:pPr>
      <w:ind w:left="720"/>
    </w:pPr>
    <w:rPr>
      <w:rFonts w:ascii="VNI-Times" w:eastAsia="Times New Roman" w:hAnsi="VNI-Times" w:cs="Times New Roman"/>
    </w:rPr>
  </w:style>
  <w:style w:type="character" w:customStyle="1" w:styleId="BodyTextIndent3Char">
    <w:name w:val="Body Text Indent 3 Char"/>
    <w:basedOn w:val="DefaultParagraphFont"/>
    <w:link w:val="BodyTextIndent3"/>
    <w:rsid w:val="00F22920"/>
    <w:rPr>
      <w:rFonts w:ascii="VNI-Times" w:eastAsia="Times New Roman" w:hAnsi="VNI-Times" w:cs="Times New Roman"/>
    </w:rPr>
  </w:style>
  <w:style w:type="character" w:customStyle="1" w:styleId="hps">
    <w:name w:val="hps"/>
    <w:rsid w:val="003D2368"/>
  </w:style>
  <w:style w:type="character" w:customStyle="1" w:styleId="longtext">
    <w:name w:val="long_text"/>
    <w:rsid w:val="003D2368"/>
  </w:style>
  <w:style w:type="paragraph" w:styleId="BalloonText">
    <w:name w:val="Balloon Text"/>
    <w:basedOn w:val="Normal"/>
    <w:link w:val="BalloonTextChar"/>
    <w:uiPriority w:val="99"/>
    <w:unhideWhenUsed/>
    <w:rsid w:val="003D2368"/>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D2368"/>
    <w:rPr>
      <w:rFonts w:ascii="Lucida Grande" w:hAnsi="Lucida Grande" w:cs="Lucida Grande"/>
      <w:sz w:val="18"/>
      <w:szCs w:val="18"/>
    </w:rPr>
  </w:style>
  <w:style w:type="character" w:customStyle="1" w:styleId="Heading4Char">
    <w:name w:val="Heading 4 Char"/>
    <w:aliases w:val="BangBieu Char"/>
    <w:basedOn w:val="DefaultParagraphFont"/>
    <w:link w:val="Heading4"/>
    <w:rsid w:val="009C474D"/>
    <w:rPr>
      <w:rFonts w:ascii="Times New Roman" w:eastAsiaTheme="majorEastAsia" w:hAnsi="Times New Roman" w:cstheme="majorBidi"/>
      <w:b/>
      <w:iCs/>
      <w:sz w:val="26"/>
      <w:szCs w:val="22"/>
    </w:rPr>
  </w:style>
  <w:style w:type="table" w:styleId="TableGrid">
    <w:name w:val="Table Grid"/>
    <w:basedOn w:val="TableNormal"/>
    <w:uiPriority w:val="39"/>
    <w:rsid w:val="009C474D"/>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1A6F26"/>
    <w:rPr>
      <w:rFonts w:ascii="Times New Roman" w:eastAsiaTheme="majorEastAsia" w:hAnsi="Times New Roman" w:cstheme="majorBidi"/>
      <w:b/>
      <w:bCs/>
      <w:sz w:val="26"/>
      <w:szCs w:val="32"/>
    </w:rPr>
  </w:style>
  <w:style w:type="character" w:customStyle="1" w:styleId="Heading2Char">
    <w:name w:val="Heading 2 Char"/>
    <w:basedOn w:val="DefaultParagraphFont"/>
    <w:link w:val="Heading2"/>
    <w:uiPriority w:val="9"/>
    <w:rsid w:val="00C01586"/>
    <w:rPr>
      <w:rFonts w:ascii="Times New Roman" w:eastAsiaTheme="majorEastAsia" w:hAnsi="Times New Roman" w:cs="Times New Roman"/>
      <w:b/>
      <w:bCs/>
      <w:sz w:val="26"/>
    </w:rPr>
  </w:style>
  <w:style w:type="paragraph" w:styleId="Footer">
    <w:name w:val="footer"/>
    <w:basedOn w:val="Normal"/>
    <w:link w:val="FooterChar"/>
    <w:uiPriority w:val="99"/>
    <w:unhideWhenUsed/>
    <w:rsid w:val="004D1250"/>
    <w:pPr>
      <w:tabs>
        <w:tab w:val="center" w:pos="4320"/>
        <w:tab w:val="right" w:pos="8640"/>
      </w:tabs>
    </w:pPr>
  </w:style>
  <w:style w:type="character" w:customStyle="1" w:styleId="FooterChar">
    <w:name w:val="Footer Char"/>
    <w:basedOn w:val="DefaultParagraphFont"/>
    <w:link w:val="Footer"/>
    <w:uiPriority w:val="99"/>
    <w:rsid w:val="004D1250"/>
  </w:style>
  <w:style w:type="character" w:styleId="PageNumber">
    <w:name w:val="page number"/>
    <w:basedOn w:val="DefaultParagraphFont"/>
    <w:unhideWhenUsed/>
    <w:rsid w:val="004D1250"/>
  </w:style>
  <w:style w:type="character" w:styleId="SubtleReference">
    <w:name w:val="Subtle Reference"/>
    <w:basedOn w:val="DefaultParagraphFont"/>
    <w:uiPriority w:val="31"/>
    <w:qFormat/>
    <w:rsid w:val="00B22F90"/>
    <w:rPr>
      <w:smallCaps/>
      <w:color w:val="C0504D" w:themeColor="accent2"/>
      <w:u w:val="single"/>
    </w:rPr>
  </w:style>
  <w:style w:type="character" w:styleId="IntenseReference">
    <w:name w:val="Intense Reference"/>
    <w:basedOn w:val="DefaultParagraphFont"/>
    <w:uiPriority w:val="32"/>
    <w:qFormat/>
    <w:rsid w:val="00B22F90"/>
    <w:rPr>
      <w:b/>
      <w:bCs/>
      <w:smallCaps/>
      <w:color w:val="C0504D" w:themeColor="accent2"/>
      <w:spacing w:val="5"/>
      <w:u w:val="single"/>
    </w:rPr>
  </w:style>
  <w:style w:type="character" w:styleId="BookTitle">
    <w:name w:val="Book Title"/>
    <w:basedOn w:val="DefaultParagraphFont"/>
    <w:uiPriority w:val="33"/>
    <w:qFormat/>
    <w:rsid w:val="00B22F90"/>
    <w:rPr>
      <w:b/>
      <w:bCs/>
      <w:smallCaps/>
      <w:spacing w:val="5"/>
    </w:rPr>
  </w:style>
  <w:style w:type="character" w:customStyle="1" w:styleId="Heading3Char">
    <w:name w:val="Heading 3 Char"/>
    <w:basedOn w:val="DefaultParagraphFont"/>
    <w:link w:val="Heading3"/>
    <w:rsid w:val="000B4F79"/>
    <w:rPr>
      <w:rFonts w:ascii="Times New Roman" w:eastAsiaTheme="majorEastAsia" w:hAnsi="Times New Roman" w:cstheme="majorBidi"/>
      <w:bCs/>
      <w:sz w:val="26"/>
      <w:lang w:val="vi-VN"/>
    </w:rPr>
  </w:style>
  <w:style w:type="character" w:customStyle="1" w:styleId="Heading5Char">
    <w:name w:val="Heading 5 Char"/>
    <w:basedOn w:val="DefaultParagraphFont"/>
    <w:link w:val="Heading5"/>
    <w:rsid w:val="002140A1"/>
    <w:rPr>
      <w:rFonts w:ascii="Calibri" w:eastAsia="Times New Roman" w:hAnsi="Calibri" w:cs="Times New Roman"/>
      <w:b/>
      <w:bCs/>
      <w:i/>
      <w:iCs/>
      <w:sz w:val="26"/>
      <w:szCs w:val="26"/>
    </w:rPr>
  </w:style>
  <w:style w:type="character" w:customStyle="1" w:styleId="Heading7Char">
    <w:name w:val="Heading 7 Char"/>
    <w:basedOn w:val="DefaultParagraphFont"/>
    <w:link w:val="Heading7"/>
    <w:rsid w:val="002140A1"/>
    <w:rPr>
      <w:rFonts w:ascii="VNI-Times" w:eastAsia="Times New Roman" w:hAnsi="VNI-Times" w:cs="Times New Roman"/>
      <w:b/>
      <w:bCs/>
      <w:i/>
      <w:iCs/>
      <w:sz w:val="26"/>
    </w:rPr>
  </w:style>
  <w:style w:type="character" w:customStyle="1" w:styleId="Heading9Char">
    <w:name w:val="Heading 9 Char"/>
    <w:basedOn w:val="DefaultParagraphFont"/>
    <w:link w:val="Heading9"/>
    <w:rsid w:val="002140A1"/>
    <w:rPr>
      <w:rFonts w:ascii="VNI-Times" w:eastAsia="Times New Roman" w:hAnsi="VNI-Times" w:cs="Times New Roman"/>
      <w:b/>
      <w:bCs/>
      <w:i/>
      <w:iCs/>
      <w:sz w:val="26"/>
    </w:rPr>
  </w:style>
  <w:style w:type="paragraph" w:styleId="NormalWeb">
    <w:name w:val="Normal (Web)"/>
    <w:basedOn w:val="Normal"/>
    <w:uiPriority w:val="99"/>
    <w:rsid w:val="002140A1"/>
    <w:pPr>
      <w:spacing w:before="100" w:beforeAutospacing="1" w:after="100" w:afterAutospacing="1"/>
    </w:pPr>
    <w:rPr>
      <w:rFonts w:eastAsia="Times New Roman" w:cs="Times New Roman"/>
    </w:rPr>
  </w:style>
  <w:style w:type="character" w:customStyle="1" w:styleId="announcementsposttimestamp1">
    <w:name w:val="announcementsposttimestamp1"/>
    <w:rsid w:val="002140A1"/>
    <w:rPr>
      <w:color w:val="666666"/>
      <w:sz w:val="18"/>
      <w:szCs w:val="18"/>
    </w:rPr>
  </w:style>
  <w:style w:type="character" w:customStyle="1" w:styleId="google-src-text1">
    <w:name w:val="google-src-text1"/>
    <w:rsid w:val="002140A1"/>
    <w:rPr>
      <w:rFonts w:ascii="Helvetica" w:hAnsi="Helvetica" w:hint="default"/>
      <w:vanish/>
      <w:webHidden w:val="0"/>
      <w:color w:val="202020"/>
      <w:sz w:val="18"/>
      <w:szCs w:val="18"/>
      <w:specVanish w:val="0"/>
    </w:rPr>
  </w:style>
  <w:style w:type="character" w:styleId="Hyperlink">
    <w:name w:val="Hyperlink"/>
    <w:uiPriority w:val="99"/>
    <w:rsid w:val="002140A1"/>
    <w:rPr>
      <w:color w:val="0000FF"/>
      <w:u w:val="single"/>
    </w:rPr>
  </w:style>
  <w:style w:type="character" w:customStyle="1" w:styleId="notranslate">
    <w:name w:val="notranslate"/>
    <w:basedOn w:val="DefaultParagraphFont"/>
    <w:rsid w:val="002140A1"/>
  </w:style>
  <w:style w:type="character" w:customStyle="1" w:styleId="chapter-title">
    <w:name w:val="chapter-title"/>
    <w:rsid w:val="002140A1"/>
  </w:style>
  <w:style w:type="paragraph" w:styleId="Header">
    <w:name w:val="header"/>
    <w:basedOn w:val="Normal"/>
    <w:link w:val="HeaderChar"/>
    <w:uiPriority w:val="99"/>
    <w:rsid w:val="002140A1"/>
    <w:pPr>
      <w:tabs>
        <w:tab w:val="center" w:pos="4680"/>
        <w:tab w:val="right" w:pos="9360"/>
      </w:tabs>
    </w:pPr>
    <w:rPr>
      <w:rFonts w:eastAsia="Times New Roman" w:cs="Times New Roman"/>
      <w:sz w:val="28"/>
      <w:szCs w:val="28"/>
    </w:rPr>
  </w:style>
  <w:style w:type="character" w:customStyle="1" w:styleId="HeaderChar">
    <w:name w:val="Header Char"/>
    <w:basedOn w:val="DefaultParagraphFont"/>
    <w:link w:val="Header"/>
    <w:uiPriority w:val="99"/>
    <w:rsid w:val="002140A1"/>
    <w:rPr>
      <w:rFonts w:ascii="Times New Roman" w:eastAsia="Times New Roman" w:hAnsi="Times New Roman" w:cs="Times New Roman"/>
      <w:sz w:val="28"/>
      <w:szCs w:val="28"/>
    </w:rPr>
  </w:style>
  <w:style w:type="paragraph" w:styleId="BodyTextIndent">
    <w:name w:val="Body Text Indent"/>
    <w:basedOn w:val="Normal"/>
    <w:link w:val="BodyTextIndentChar"/>
    <w:rsid w:val="002140A1"/>
    <w:pPr>
      <w:ind w:left="360"/>
    </w:pPr>
    <w:rPr>
      <w:rFonts w:ascii="VNI-Times" w:eastAsia="Times New Roman" w:hAnsi="VNI-Times" w:cs="Times New Roman"/>
    </w:rPr>
  </w:style>
  <w:style w:type="character" w:customStyle="1" w:styleId="BodyTextIndentChar">
    <w:name w:val="Body Text Indent Char"/>
    <w:basedOn w:val="DefaultParagraphFont"/>
    <w:link w:val="BodyTextIndent"/>
    <w:rsid w:val="002140A1"/>
    <w:rPr>
      <w:rFonts w:ascii="VNI-Times" w:eastAsia="Times New Roman" w:hAnsi="VNI-Times" w:cs="Times New Roman"/>
    </w:rPr>
  </w:style>
  <w:style w:type="paragraph" w:styleId="BodyTextIndent2">
    <w:name w:val="Body Text Indent 2"/>
    <w:basedOn w:val="Normal"/>
    <w:link w:val="BodyTextIndent2Char"/>
    <w:rsid w:val="002140A1"/>
    <w:pPr>
      <w:ind w:left="1080"/>
    </w:pPr>
    <w:rPr>
      <w:rFonts w:ascii="VNI-Times" w:eastAsia="Times New Roman" w:hAnsi="VNI-Times" w:cs="Times New Roman"/>
    </w:rPr>
  </w:style>
  <w:style w:type="character" w:customStyle="1" w:styleId="BodyTextIndent2Char">
    <w:name w:val="Body Text Indent 2 Char"/>
    <w:basedOn w:val="DefaultParagraphFont"/>
    <w:link w:val="BodyTextIndent2"/>
    <w:rsid w:val="002140A1"/>
    <w:rPr>
      <w:rFonts w:ascii="VNI-Times" w:eastAsia="Times New Roman" w:hAnsi="VNI-Times" w:cs="Times New Roman"/>
    </w:rPr>
  </w:style>
  <w:style w:type="character" w:styleId="Strong">
    <w:name w:val="Strong"/>
    <w:uiPriority w:val="22"/>
    <w:qFormat/>
    <w:rsid w:val="002140A1"/>
    <w:rPr>
      <w:b/>
      <w:bCs/>
    </w:rPr>
  </w:style>
  <w:style w:type="paragraph" w:styleId="BodyText">
    <w:name w:val="Body Text"/>
    <w:basedOn w:val="Normal"/>
    <w:link w:val="BodyTextChar"/>
    <w:rsid w:val="002140A1"/>
    <w:pPr>
      <w:spacing w:after="120"/>
    </w:pPr>
    <w:rPr>
      <w:rFonts w:eastAsia="Times New Roman" w:cs="Times New Roman"/>
    </w:rPr>
  </w:style>
  <w:style w:type="character" w:customStyle="1" w:styleId="BodyTextChar">
    <w:name w:val="Body Text Char"/>
    <w:basedOn w:val="DefaultParagraphFont"/>
    <w:link w:val="BodyText"/>
    <w:rsid w:val="002140A1"/>
    <w:rPr>
      <w:rFonts w:ascii="Times New Roman" w:eastAsia="Times New Roman" w:hAnsi="Times New Roman" w:cs="Times New Roman"/>
    </w:rPr>
  </w:style>
  <w:style w:type="character" w:customStyle="1" w:styleId="apple-converted-space">
    <w:name w:val="apple-converted-space"/>
    <w:rsid w:val="002140A1"/>
  </w:style>
  <w:style w:type="paragraph" w:customStyle="1" w:styleId="TextBull">
    <w:name w:val="Text:Bull"/>
    <w:basedOn w:val="Normal"/>
    <w:link w:val="TextBullChar"/>
    <w:uiPriority w:val="99"/>
    <w:rsid w:val="002140A1"/>
    <w:pPr>
      <w:numPr>
        <w:numId w:val="1"/>
      </w:numPr>
      <w:spacing w:line="280" w:lineRule="atLeast"/>
    </w:pPr>
    <w:rPr>
      <w:rFonts w:eastAsia="Times New Roman" w:cs="Times New Roman"/>
      <w:lang w:val="x-none" w:eastAsia="de-DE"/>
    </w:rPr>
  </w:style>
  <w:style w:type="character" w:customStyle="1" w:styleId="TextBullChar">
    <w:name w:val="Text:Bull Char"/>
    <w:link w:val="TextBull"/>
    <w:uiPriority w:val="99"/>
    <w:locked/>
    <w:rsid w:val="002140A1"/>
    <w:rPr>
      <w:rFonts w:ascii="Times New Roman" w:eastAsia="Times New Roman" w:hAnsi="Times New Roman" w:cs="Times New Roman"/>
      <w:sz w:val="26"/>
      <w:lang w:val="x-none" w:eastAsia="de-DE"/>
    </w:rPr>
  </w:style>
  <w:style w:type="paragraph" w:customStyle="1" w:styleId="TextTi12">
    <w:name w:val="Text:Ti12"/>
    <w:basedOn w:val="Normal"/>
    <w:link w:val="TextTi12Char"/>
    <w:rsid w:val="002140A1"/>
    <w:pPr>
      <w:spacing w:after="170" w:line="280" w:lineRule="atLeast"/>
    </w:pPr>
    <w:rPr>
      <w:rFonts w:eastAsia="Times New Roman" w:cs="Times New Roman"/>
      <w:lang w:val="x-none" w:eastAsia="de-DE"/>
    </w:rPr>
  </w:style>
  <w:style w:type="character" w:customStyle="1" w:styleId="TextTi12Char">
    <w:name w:val="Text:Ti12 Char"/>
    <w:link w:val="TextTi12"/>
    <w:locked/>
    <w:rsid w:val="002140A1"/>
    <w:rPr>
      <w:rFonts w:ascii="Times New Roman" w:eastAsia="Times New Roman" w:hAnsi="Times New Roman" w:cs="Times New Roman"/>
      <w:lang w:val="x-none" w:eastAsia="de-DE"/>
    </w:rPr>
  </w:style>
  <w:style w:type="paragraph" w:customStyle="1" w:styleId="Pa1">
    <w:name w:val="Pa1"/>
    <w:basedOn w:val="Normal"/>
    <w:next w:val="Normal"/>
    <w:uiPriority w:val="99"/>
    <w:rsid w:val="002140A1"/>
    <w:pPr>
      <w:autoSpaceDE w:val="0"/>
      <w:autoSpaceDN w:val="0"/>
      <w:adjustRightInd w:val="0"/>
      <w:spacing w:line="161" w:lineRule="atLeast"/>
    </w:pPr>
    <w:rPr>
      <w:rFonts w:ascii="HelveticaNeue LightCond" w:eastAsia="Calibri" w:hAnsi="HelveticaNeue LightCond" w:cs="Times New Roman"/>
    </w:rPr>
  </w:style>
  <w:style w:type="character" w:customStyle="1" w:styleId="A0">
    <w:name w:val="A0"/>
    <w:uiPriority w:val="99"/>
    <w:rsid w:val="002140A1"/>
    <w:rPr>
      <w:rFonts w:cs="HelveticaNeue Condensed"/>
      <w:b/>
      <w:bCs/>
      <w:color w:val="000000"/>
      <w:sz w:val="20"/>
      <w:szCs w:val="20"/>
    </w:rPr>
  </w:style>
  <w:style w:type="character" w:customStyle="1" w:styleId="A10">
    <w:name w:val="A10"/>
    <w:uiPriority w:val="99"/>
    <w:rsid w:val="002140A1"/>
    <w:rPr>
      <w:rFonts w:cs="HelveticaNeue Condensed"/>
      <w:b/>
      <w:bCs/>
      <w:color w:val="000000"/>
      <w:sz w:val="11"/>
      <w:szCs w:val="11"/>
    </w:rPr>
  </w:style>
  <w:style w:type="character" w:customStyle="1" w:styleId="ja50-ce-author">
    <w:name w:val="ja50-ce-author"/>
    <w:rsid w:val="002140A1"/>
  </w:style>
  <w:style w:type="character" w:styleId="Emphasis">
    <w:name w:val="Emphasis"/>
    <w:uiPriority w:val="20"/>
    <w:qFormat/>
    <w:rsid w:val="002140A1"/>
    <w:rPr>
      <w:i/>
      <w:iCs/>
    </w:rPr>
  </w:style>
  <w:style w:type="character" w:customStyle="1" w:styleId="nlmstring-name">
    <w:name w:val="nlm_string-name"/>
    <w:rsid w:val="002140A1"/>
  </w:style>
  <w:style w:type="character" w:styleId="HTMLCite">
    <w:name w:val="HTML Cite"/>
    <w:uiPriority w:val="99"/>
    <w:unhideWhenUsed/>
    <w:rsid w:val="002140A1"/>
    <w:rPr>
      <w:i/>
      <w:iCs/>
    </w:rPr>
  </w:style>
  <w:style w:type="paragraph" w:customStyle="1" w:styleId="Title1">
    <w:name w:val="Title1"/>
    <w:basedOn w:val="Normal"/>
    <w:rsid w:val="002140A1"/>
    <w:pPr>
      <w:spacing w:before="100" w:beforeAutospacing="1" w:after="100" w:afterAutospacing="1"/>
    </w:pPr>
    <w:rPr>
      <w:rFonts w:eastAsia="Times New Roman" w:cs="Times New Roman"/>
    </w:rPr>
  </w:style>
  <w:style w:type="character" w:customStyle="1" w:styleId="jrnl">
    <w:name w:val="jrnl"/>
    <w:rsid w:val="002140A1"/>
  </w:style>
  <w:style w:type="paragraph" w:customStyle="1" w:styleId="desc">
    <w:name w:val="desc"/>
    <w:basedOn w:val="Normal"/>
    <w:rsid w:val="002140A1"/>
    <w:pPr>
      <w:spacing w:before="100" w:beforeAutospacing="1" w:after="100" w:afterAutospacing="1"/>
    </w:pPr>
    <w:rPr>
      <w:rFonts w:eastAsia="Times New Roman" w:cs="Times New Roman"/>
    </w:rPr>
  </w:style>
  <w:style w:type="character" w:customStyle="1" w:styleId="highlight">
    <w:name w:val="highlight"/>
    <w:rsid w:val="002140A1"/>
  </w:style>
  <w:style w:type="character" w:styleId="FollowedHyperlink">
    <w:name w:val="FollowedHyperlink"/>
    <w:rsid w:val="002140A1"/>
    <w:rPr>
      <w:color w:val="800080"/>
      <w:u w:val="single"/>
    </w:rPr>
  </w:style>
  <w:style w:type="character" w:customStyle="1" w:styleId="shorttext">
    <w:name w:val="short_text"/>
    <w:rsid w:val="002140A1"/>
  </w:style>
  <w:style w:type="character" w:customStyle="1" w:styleId="pagesubhead">
    <w:name w:val="pagesubhead"/>
    <w:rsid w:val="002140A1"/>
  </w:style>
  <w:style w:type="character" w:customStyle="1" w:styleId="A8">
    <w:name w:val="A8"/>
    <w:uiPriority w:val="99"/>
    <w:rsid w:val="002140A1"/>
    <w:rPr>
      <w:rFonts w:cs="Minion"/>
      <w:color w:val="000000"/>
      <w:sz w:val="11"/>
      <w:szCs w:val="11"/>
    </w:rPr>
  </w:style>
  <w:style w:type="paragraph" w:customStyle="1" w:styleId="Pa27">
    <w:name w:val="Pa27"/>
    <w:basedOn w:val="Default"/>
    <w:next w:val="Default"/>
    <w:uiPriority w:val="99"/>
    <w:rsid w:val="002140A1"/>
    <w:pPr>
      <w:spacing w:line="141" w:lineRule="atLeast"/>
    </w:pPr>
    <w:rPr>
      <w:rFonts w:ascii="Frutiger 45 Light" w:hAnsi="Frutiger 45 Light" w:cs="Times New Roman"/>
      <w:color w:val="auto"/>
    </w:rPr>
  </w:style>
  <w:style w:type="paragraph" w:customStyle="1" w:styleId="Pa26">
    <w:name w:val="Pa26"/>
    <w:basedOn w:val="Default"/>
    <w:next w:val="Default"/>
    <w:uiPriority w:val="99"/>
    <w:rsid w:val="002140A1"/>
    <w:pPr>
      <w:spacing w:line="141" w:lineRule="atLeast"/>
    </w:pPr>
    <w:rPr>
      <w:rFonts w:ascii="Frutiger 45 Light" w:hAnsi="Frutiger 45 Light" w:cs="Times New Roman"/>
      <w:color w:val="auto"/>
    </w:rPr>
  </w:style>
  <w:style w:type="paragraph" w:customStyle="1" w:styleId="Pa13">
    <w:name w:val="Pa13"/>
    <w:basedOn w:val="Normal"/>
    <w:next w:val="Normal"/>
    <w:uiPriority w:val="99"/>
    <w:rsid w:val="002140A1"/>
    <w:pPr>
      <w:autoSpaceDE w:val="0"/>
      <w:autoSpaceDN w:val="0"/>
      <w:adjustRightInd w:val="0"/>
      <w:spacing w:line="151" w:lineRule="atLeast"/>
    </w:pPr>
    <w:rPr>
      <w:rFonts w:ascii="Frutiger 45 Light" w:eastAsia="Calibri" w:hAnsi="Frutiger 45 Light" w:cs="Times New Roman"/>
    </w:rPr>
  </w:style>
  <w:style w:type="paragraph" w:customStyle="1" w:styleId="Pa5">
    <w:name w:val="Pa5"/>
    <w:basedOn w:val="Default"/>
    <w:next w:val="Default"/>
    <w:uiPriority w:val="99"/>
    <w:rsid w:val="002140A1"/>
    <w:pPr>
      <w:spacing w:line="201" w:lineRule="atLeast"/>
    </w:pPr>
    <w:rPr>
      <w:rFonts w:ascii="Frutiger 45 Light" w:hAnsi="Frutiger 45 Light" w:cs="Times New Roman"/>
      <w:color w:val="auto"/>
    </w:rPr>
  </w:style>
  <w:style w:type="character" w:customStyle="1" w:styleId="section-title-1">
    <w:name w:val="section-title-1"/>
    <w:rsid w:val="002140A1"/>
  </w:style>
  <w:style w:type="character" w:styleId="PlaceholderText">
    <w:name w:val="Placeholder Text"/>
    <w:basedOn w:val="DefaultParagraphFont"/>
    <w:uiPriority w:val="99"/>
    <w:semiHidden/>
    <w:rsid w:val="00BD0E7C"/>
    <w:rPr>
      <w:color w:val="808080"/>
    </w:rPr>
  </w:style>
  <w:style w:type="paragraph" w:customStyle="1" w:styleId="EndNoteBibliographyTitle">
    <w:name w:val="EndNote Bibliography Title"/>
    <w:basedOn w:val="Normal"/>
    <w:link w:val="EndNoteBibliographyTitleChar"/>
    <w:rsid w:val="005659A3"/>
    <w:pPr>
      <w:jc w:val="center"/>
    </w:pPr>
    <w:rPr>
      <w:rFonts w:cs="Times New Roman"/>
      <w:noProof/>
    </w:rPr>
  </w:style>
  <w:style w:type="character" w:customStyle="1" w:styleId="EndNoteBibliographyTitleChar">
    <w:name w:val="EndNote Bibliography Title Char"/>
    <w:basedOn w:val="DefaultParagraphFont"/>
    <w:link w:val="EndNoteBibliographyTitle"/>
    <w:rsid w:val="005659A3"/>
    <w:rPr>
      <w:rFonts w:ascii="Times New Roman" w:hAnsi="Times New Roman" w:cs="Times New Roman"/>
      <w:noProof/>
      <w:sz w:val="26"/>
    </w:rPr>
  </w:style>
  <w:style w:type="paragraph" w:customStyle="1" w:styleId="EndNoteBibliography">
    <w:name w:val="EndNote Bibliography"/>
    <w:basedOn w:val="Normal"/>
    <w:link w:val="EndNoteBibliographyChar"/>
    <w:autoRedefine/>
    <w:rsid w:val="001832D3"/>
    <w:pPr>
      <w:ind w:left="720" w:hanging="720"/>
    </w:pPr>
    <w:rPr>
      <w:rFonts w:cs="Times New Roman"/>
      <w:noProof/>
    </w:rPr>
  </w:style>
  <w:style w:type="character" w:customStyle="1" w:styleId="EndNoteBibliographyChar">
    <w:name w:val="EndNote Bibliography Char"/>
    <w:basedOn w:val="DefaultParagraphFont"/>
    <w:link w:val="EndNoteBibliography"/>
    <w:rsid w:val="001832D3"/>
    <w:rPr>
      <w:rFonts w:ascii="Times New Roman" w:hAnsi="Times New Roman" w:cs="Times New Roman"/>
      <w:noProof/>
      <w:sz w:val="26"/>
    </w:rPr>
  </w:style>
  <w:style w:type="character" w:customStyle="1" w:styleId="Heading6Char">
    <w:name w:val="Heading 6 Char"/>
    <w:basedOn w:val="DefaultParagraphFont"/>
    <w:link w:val="Heading6"/>
    <w:uiPriority w:val="9"/>
    <w:semiHidden/>
    <w:rsid w:val="001A6F26"/>
    <w:rPr>
      <w:rFonts w:asciiTheme="majorHAnsi" w:eastAsiaTheme="majorEastAsia" w:hAnsiTheme="majorHAnsi" w:cstheme="majorBidi"/>
      <w:color w:val="243F60" w:themeColor="accent1" w:themeShade="7F"/>
      <w:sz w:val="26"/>
    </w:rPr>
  </w:style>
  <w:style w:type="character" w:customStyle="1" w:styleId="Heading8Char">
    <w:name w:val="Heading 8 Char"/>
    <w:basedOn w:val="DefaultParagraphFont"/>
    <w:link w:val="Heading8"/>
    <w:uiPriority w:val="9"/>
    <w:semiHidden/>
    <w:rsid w:val="001A6F26"/>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autoRedefine/>
    <w:uiPriority w:val="35"/>
    <w:unhideWhenUsed/>
    <w:qFormat/>
    <w:rsid w:val="003327BC"/>
    <w:pPr>
      <w:spacing w:before="120" w:after="120"/>
      <w:jc w:val="center"/>
    </w:pPr>
    <w:rPr>
      <w:b/>
      <w:iCs/>
      <w:sz w:val="24"/>
      <w:szCs w:val="18"/>
    </w:rPr>
  </w:style>
  <w:style w:type="character" w:customStyle="1" w:styleId="ListParagraphChar">
    <w:name w:val="List Paragraph Char"/>
    <w:basedOn w:val="DefaultParagraphFont"/>
    <w:link w:val="ListParagraph"/>
    <w:uiPriority w:val="34"/>
    <w:rsid w:val="0001493E"/>
    <w:rPr>
      <w:rFonts w:ascii="Times New Roman" w:eastAsia="Times New Roman" w:hAnsi="Times New Roman" w:cs="Times New Roman"/>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FC8D8-AB00-4DD0-9F62-093053260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TotalTime>
  <Pages>1</Pages>
  <Words>7388</Words>
  <Characters>4211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m Phan</dc:creator>
  <cp:keywords/>
  <dc:description/>
  <cp:lastModifiedBy>Ths. Nguyễn Thùy Vân Thảo</cp:lastModifiedBy>
  <cp:revision>179</cp:revision>
  <dcterms:created xsi:type="dcterms:W3CDTF">2019-06-15T06:13:00Z</dcterms:created>
  <dcterms:modified xsi:type="dcterms:W3CDTF">2019-07-02T16:06:00Z</dcterms:modified>
</cp:coreProperties>
</file>